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60A5C0" w14:textId="2FFDDCE7" w:rsidR="00915C47" w:rsidRPr="00B147A1" w:rsidRDefault="001448E0" w:rsidP="00F45E8F">
      <w:pPr>
        <w:widowControl/>
        <w:tabs>
          <w:tab w:val="center" w:pos="4680"/>
        </w:tabs>
        <w:rPr>
          <w:b/>
          <w:sz w:val="48"/>
          <w:szCs w:val="48"/>
        </w:rPr>
      </w:pPr>
      <w:r>
        <w:tab/>
      </w:r>
      <w:r w:rsidR="00554F5A" w:rsidRPr="00B147A1">
        <w:rPr>
          <w:b/>
          <w:sz w:val="48"/>
          <w:szCs w:val="48"/>
        </w:rPr>
        <w:t>SUSTAINABLE</w:t>
      </w:r>
    </w:p>
    <w:p w14:paraId="5BCC6285" w14:textId="7359359C" w:rsidR="00554F5A" w:rsidRPr="00526834" w:rsidRDefault="001448E0" w:rsidP="00F117EB">
      <w:pPr>
        <w:widowControl/>
        <w:tabs>
          <w:tab w:val="center" w:pos="4680"/>
        </w:tabs>
        <w:rPr>
          <w:b/>
          <w:sz w:val="48"/>
          <w:szCs w:val="48"/>
        </w:rPr>
      </w:pPr>
      <w:r w:rsidRPr="00B147A1">
        <w:rPr>
          <w:b/>
          <w:sz w:val="48"/>
          <w:szCs w:val="48"/>
        </w:rPr>
        <w:tab/>
      </w:r>
      <w:r w:rsidR="00D303C8" w:rsidRPr="00B147A1">
        <w:rPr>
          <w:b/>
          <w:sz w:val="48"/>
          <w:szCs w:val="48"/>
        </w:rPr>
        <w:t>STRATEG</w:t>
      </w:r>
      <w:r w:rsidR="008B58D6" w:rsidRPr="00B147A1">
        <w:rPr>
          <w:b/>
          <w:sz w:val="48"/>
          <w:szCs w:val="48"/>
        </w:rPr>
        <w:t>Y</w:t>
      </w:r>
      <w:r w:rsidR="00554F5A" w:rsidRPr="00B55C65">
        <w:rPr>
          <w:rStyle w:val="FootnoteReference"/>
        </w:rPr>
        <w:footnoteReference w:id="1"/>
      </w:r>
    </w:p>
    <w:p w14:paraId="4AEC665A" w14:textId="09540AFE" w:rsidR="00580FAF" w:rsidRDefault="001448E0" w:rsidP="00F117EB">
      <w:pPr>
        <w:widowControl/>
        <w:tabs>
          <w:tab w:val="center" w:pos="4680"/>
        </w:tabs>
      </w:pPr>
      <w:r>
        <w:tab/>
      </w:r>
      <w:r w:rsidR="00AE2F5B">
        <w:t>(</w:t>
      </w:r>
      <w:r w:rsidR="00A32841">
        <w:t>4</w:t>
      </w:r>
      <w:r w:rsidR="009A7AF6">
        <w:t>-</w:t>
      </w:r>
      <w:r w:rsidR="00CB18FC">
        <w:t>3</w:t>
      </w:r>
      <w:r w:rsidR="00E579EE">
        <w:t>0</w:t>
      </w:r>
      <w:r w:rsidR="009A7AF6">
        <w:t>-</w:t>
      </w:r>
      <w:r w:rsidR="00D17D40">
        <w:t>17</w:t>
      </w:r>
      <w:r w:rsidR="00580FAF">
        <w:t>)</w:t>
      </w:r>
    </w:p>
    <w:p w14:paraId="00748E34" w14:textId="77777777" w:rsidR="007413B6" w:rsidRPr="00112790" w:rsidRDefault="007413B6" w:rsidP="00F117EB">
      <w:pPr>
        <w:widowControl/>
        <w:tabs>
          <w:tab w:val="center" w:pos="4680"/>
        </w:tabs>
      </w:pPr>
    </w:p>
    <w:p w14:paraId="20BCECE9" w14:textId="6BDD5CCB" w:rsidR="00C9778E" w:rsidRDefault="001448E0" w:rsidP="00F117EB">
      <w:pPr>
        <w:widowControl/>
        <w:tabs>
          <w:tab w:val="center" w:pos="4680"/>
        </w:tabs>
      </w:pPr>
      <w:r>
        <w:tab/>
      </w:r>
      <w:r w:rsidR="00C9778E">
        <w:t>Mark Light</w:t>
      </w:r>
    </w:p>
    <w:p w14:paraId="12801FC2" w14:textId="77777777" w:rsidR="007413B6" w:rsidRDefault="007413B6" w:rsidP="00F117EB">
      <w:pPr>
        <w:widowControl/>
        <w:tabs>
          <w:tab w:val="center" w:pos="4680"/>
        </w:tabs>
      </w:pPr>
    </w:p>
    <w:p w14:paraId="09210456" w14:textId="567FE4E0" w:rsidR="00C644D6" w:rsidRPr="00112790" w:rsidRDefault="00C644D6" w:rsidP="00F117EB">
      <w:pPr>
        <w:widowControl/>
        <w:tabs>
          <w:tab w:val="center" w:pos="4680"/>
        </w:tabs>
      </w:pPr>
      <w:r>
        <w:tab/>
      </w:r>
      <w:r w:rsidR="00C0592B">
        <w:rPr>
          <w:noProof/>
        </w:rPr>
        <w:drawing>
          <wp:inline distT="0" distB="0" distL="0" distR="0" wp14:anchorId="08674E8A" wp14:editId="037C3A33">
            <wp:extent cx="1920240" cy="2258568"/>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0240" cy="2258568"/>
                    </a:xfrm>
                    <a:prstGeom prst="rect">
                      <a:avLst/>
                    </a:prstGeom>
                    <a:noFill/>
                  </pic:spPr>
                </pic:pic>
              </a:graphicData>
            </a:graphic>
          </wp:inline>
        </w:drawing>
      </w:r>
    </w:p>
    <w:p w14:paraId="3753C9A3" w14:textId="77777777" w:rsidR="00C0592B" w:rsidRDefault="00A70A47" w:rsidP="00F117EB">
      <w:pPr>
        <w:widowControl/>
        <w:tabs>
          <w:tab w:val="center" w:pos="4680"/>
        </w:tabs>
        <w:rPr>
          <w:noProof/>
        </w:rPr>
      </w:pPr>
      <w:r>
        <w:rPr>
          <w:noProof/>
        </w:rPr>
        <w:tab/>
      </w:r>
    </w:p>
    <w:p w14:paraId="72FDA604" w14:textId="246B368D" w:rsidR="00554F5A" w:rsidRPr="00112790" w:rsidRDefault="00554F5A" w:rsidP="00F117EB">
      <w:pPr>
        <w:widowControl/>
        <w:tabs>
          <w:tab w:val="center" w:pos="4680"/>
        </w:tabs>
        <w:jc w:val="center"/>
      </w:pPr>
      <w:bookmarkStart w:id="0" w:name="_GoBack"/>
      <w:bookmarkEnd w:id="0"/>
      <w:r w:rsidRPr="00B55C65">
        <w:t>Table of Contents</w:t>
      </w:r>
    </w:p>
    <w:bookmarkStart w:id="1" w:name="_Toc237255716"/>
    <w:bookmarkStart w:id="2" w:name="_Toc264188267"/>
    <w:bookmarkStart w:id="3" w:name="_Toc265049132"/>
    <w:bookmarkStart w:id="4" w:name="_Toc265747100"/>
    <w:bookmarkStart w:id="5" w:name="_Toc266280788"/>
    <w:bookmarkStart w:id="6" w:name="_Toc268019319"/>
    <w:bookmarkStart w:id="7" w:name="_Toc267124612"/>
    <w:p w14:paraId="0DB98910" w14:textId="47974206" w:rsidR="00886F2B" w:rsidRDefault="00F072D4">
      <w:pPr>
        <w:pStyle w:val="TOC2"/>
        <w:rPr>
          <w:rFonts w:asciiTheme="minorHAnsi" w:eastAsiaTheme="minorEastAsia" w:hAnsiTheme="minorHAnsi" w:cstheme="minorBidi"/>
          <w:noProof/>
          <w:sz w:val="22"/>
          <w:szCs w:val="22"/>
        </w:rPr>
      </w:pPr>
      <w:r>
        <w:rPr>
          <w:b/>
          <w:caps/>
        </w:rPr>
        <w:fldChar w:fldCharType="begin"/>
      </w:r>
      <w:r>
        <w:rPr>
          <w:b/>
          <w:caps/>
        </w:rPr>
        <w:instrText xml:space="preserve"> TOC \h \z \t "Heading 1,2,Heading 2,3,Heading 3,4,Heading 4,5,Header,1" </w:instrText>
      </w:r>
      <w:r>
        <w:rPr>
          <w:b/>
          <w:caps/>
        </w:rPr>
        <w:fldChar w:fldCharType="separate"/>
      </w:r>
      <w:hyperlink w:anchor="_Toc481340277" w:history="1">
        <w:r w:rsidR="00886F2B" w:rsidRPr="00954F20">
          <w:rPr>
            <w:rStyle w:val="Hyperlink"/>
            <w:noProof/>
          </w:rPr>
          <w:t>Great Ideas</w:t>
        </w:r>
        <w:r w:rsidR="00886F2B">
          <w:rPr>
            <w:noProof/>
            <w:webHidden/>
          </w:rPr>
          <w:tab/>
        </w:r>
        <w:r w:rsidR="00886F2B">
          <w:rPr>
            <w:noProof/>
            <w:webHidden/>
          </w:rPr>
          <w:fldChar w:fldCharType="begin"/>
        </w:r>
        <w:r w:rsidR="00886F2B">
          <w:rPr>
            <w:noProof/>
            <w:webHidden/>
          </w:rPr>
          <w:instrText xml:space="preserve"> PAGEREF _Toc481340277 \h </w:instrText>
        </w:r>
        <w:r w:rsidR="00886F2B">
          <w:rPr>
            <w:noProof/>
            <w:webHidden/>
          </w:rPr>
        </w:r>
        <w:r w:rsidR="00886F2B">
          <w:rPr>
            <w:noProof/>
            <w:webHidden/>
          </w:rPr>
          <w:fldChar w:fldCharType="separate"/>
        </w:r>
        <w:r w:rsidR="00886F2B">
          <w:rPr>
            <w:noProof/>
            <w:webHidden/>
          </w:rPr>
          <w:t>2</w:t>
        </w:r>
        <w:r w:rsidR="00886F2B">
          <w:rPr>
            <w:noProof/>
            <w:webHidden/>
          </w:rPr>
          <w:fldChar w:fldCharType="end"/>
        </w:r>
      </w:hyperlink>
    </w:p>
    <w:p w14:paraId="21CBEACE" w14:textId="0EE5280D" w:rsidR="00886F2B" w:rsidRDefault="00886F2B">
      <w:pPr>
        <w:pStyle w:val="TOC3"/>
        <w:rPr>
          <w:rFonts w:asciiTheme="minorHAnsi" w:eastAsiaTheme="minorEastAsia" w:hAnsiTheme="minorHAnsi" w:cstheme="minorBidi"/>
          <w:noProof/>
          <w:sz w:val="22"/>
          <w:szCs w:val="22"/>
        </w:rPr>
      </w:pPr>
      <w:hyperlink w:anchor="_Toc481340278" w:history="1">
        <w:r w:rsidRPr="00954F20">
          <w:rPr>
            <w:rStyle w:val="Hyperlink"/>
            <w:noProof/>
          </w:rPr>
          <w:t>Vision Statement</w:t>
        </w:r>
        <w:r>
          <w:rPr>
            <w:noProof/>
            <w:webHidden/>
          </w:rPr>
          <w:tab/>
        </w:r>
        <w:r>
          <w:rPr>
            <w:noProof/>
            <w:webHidden/>
          </w:rPr>
          <w:fldChar w:fldCharType="begin"/>
        </w:r>
        <w:r>
          <w:rPr>
            <w:noProof/>
            <w:webHidden/>
          </w:rPr>
          <w:instrText xml:space="preserve"> PAGEREF _Toc481340278 \h </w:instrText>
        </w:r>
        <w:r>
          <w:rPr>
            <w:noProof/>
            <w:webHidden/>
          </w:rPr>
        </w:r>
        <w:r>
          <w:rPr>
            <w:noProof/>
            <w:webHidden/>
          </w:rPr>
          <w:fldChar w:fldCharType="separate"/>
        </w:r>
        <w:r>
          <w:rPr>
            <w:noProof/>
            <w:webHidden/>
          </w:rPr>
          <w:t>2</w:t>
        </w:r>
        <w:r>
          <w:rPr>
            <w:noProof/>
            <w:webHidden/>
          </w:rPr>
          <w:fldChar w:fldCharType="end"/>
        </w:r>
      </w:hyperlink>
    </w:p>
    <w:p w14:paraId="26FB98F6" w14:textId="3536CD22" w:rsidR="00886F2B" w:rsidRDefault="00886F2B">
      <w:pPr>
        <w:pStyle w:val="TOC4"/>
        <w:rPr>
          <w:rFonts w:asciiTheme="minorHAnsi" w:eastAsiaTheme="minorEastAsia" w:hAnsiTheme="minorHAnsi" w:cstheme="minorBidi"/>
          <w:noProof/>
          <w:sz w:val="22"/>
          <w:szCs w:val="22"/>
        </w:rPr>
      </w:pPr>
      <w:hyperlink w:anchor="_Toc481340279" w:history="1">
        <w:r w:rsidRPr="00954F20">
          <w:rPr>
            <w:rStyle w:val="Hyperlink"/>
            <w:noProof/>
          </w:rPr>
          <w:t>Ideate</w:t>
        </w:r>
        <w:r>
          <w:rPr>
            <w:noProof/>
            <w:webHidden/>
          </w:rPr>
          <w:tab/>
        </w:r>
        <w:r>
          <w:rPr>
            <w:noProof/>
            <w:webHidden/>
          </w:rPr>
          <w:fldChar w:fldCharType="begin"/>
        </w:r>
        <w:r>
          <w:rPr>
            <w:noProof/>
            <w:webHidden/>
          </w:rPr>
          <w:instrText xml:space="preserve"> PAGEREF _Toc481340279 \h </w:instrText>
        </w:r>
        <w:r>
          <w:rPr>
            <w:noProof/>
            <w:webHidden/>
          </w:rPr>
        </w:r>
        <w:r>
          <w:rPr>
            <w:noProof/>
            <w:webHidden/>
          </w:rPr>
          <w:fldChar w:fldCharType="separate"/>
        </w:r>
        <w:r>
          <w:rPr>
            <w:noProof/>
            <w:webHidden/>
          </w:rPr>
          <w:t>4</w:t>
        </w:r>
        <w:r>
          <w:rPr>
            <w:noProof/>
            <w:webHidden/>
          </w:rPr>
          <w:fldChar w:fldCharType="end"/>
        </w:r>
      </w:hyperlink>
    </w:p>
    <w:p w14:paraId="1D27CAB8" w14:textId="2111EAAA" w:rsidR="00886F2B" w:rsidRDefault="00886F2B">
      <w:pPr>
        <w:pStyle w:val="TOC5"/>
        <w:rPr>
          <w:rFonts w:asciiTheme="minorHAnsi" w:eastAsiaTheme="minorEastAsia" w:hAnsiTheme="minorHAnsi" w:cstheme="minorBidi"/>
          <w:noProof/>
          <w:sz w:val="22"/>
          <w:szCs w:val="22"/>
        </w:rPr>
      </w:pPr>
      <w:hyperlink w:anchor="_Toc481340280" w:history="1">
        <w:r w:rsidRPr="00954F20">
          <w:rPr>
            <w:rStyle w:val="Hyperlink"/>
            <w:noProof/>
          </w:rPr>
          <w:t>Stakeholders</w:t>
        </w:r>
        <w:r>
          <w:rPr>
            <w:noProof/>
            <w:webHidden/>
          </w:rPr>
          <w:tab/>
        </w:r>
        <w:r>
          <w:rPr>
            <w:noProof/>
            <w:webHidden/>
          </w:rPr>
          <w:fldChar w:fldCharType="begin"/>
        </w:r>
        <w:r>
          <w:rPr>
            <w:noProof/>
            <w:webHidden/>
          </w:rPr>
          <w:instrText xml:space="preserve"> PAGEREF _Toc481340280 \h </w:instrText>
        </w:r>
        <w:r>
          <w:rPr>
            <w:noProof/>
            <w:webHidden/>
          </w:rPr>
        </w:r>
        <w:r>
          <w:rPr>
            <w:noProof/>
            <w:webHidden/>
          </w:rPr>
          <w:fldChar w:fldCharType="separate"/>
        </w:r>
        <w:r>
          <w:rPr>
            <w:noProof/>
            <w:webHidden/>
          </w:rPr>
          <w:t>4</w:t>
        </w:r>
        <w:r>
          <w:rPr>
            <w:noProof/>
            <w:webHidden/>
          </w:rPr>
          <w:fldChar w:fldCharType="end"/>
        </w:r>
      </w:hyperlink>
    </w:p>
    <w:p w14:paraId="1A98B4E9" w14:textId="1FE86C60" w:rsidR="00886F2B" w:rsidRDefault="00886F2B">
      <w:pPr>
        <w:pStyle w:val="TOC5"/>
        <w:rPr>
          <w:rFonts w:asciiTheme="minorHAnsi" w:eastAsiaTheme="minorEastAsia" w:hAnsiTheme="minorHAnsi" w:cstheme="minorBidi"/>
          <w:noProof/>
          <w:sz w:val="22"/>
          <w:szCs w:val="22"/>
        </w:rPr>
      </w:pPr>
      <w:hyperlink w:anchor="_Toc481340281" w:history="1">
        <w:r w:rsidRPr="00954F20">
          <w:rPr>
            <w:rStyle w:val="Hyperlink"/>
            <w:noProof/>
          </w:rPr>
          <w:t>BOBs</w:t>
        </w:r>
        <w:r>
          <w:rPr>
            <w:noProof/>
            <w:webHidden/>
          </w:rPr>
          <w:tab/>
        </w:r>
        <w:r>
          <w:rPr>
            <w:noProof/>
            <w:webHidden/>
          </w:rPr>
          <w:fldChar w:fldCharType="begin"/>
        </w:r>
        <w:r>
          <w:rPr>
            <w:noProof/>
            <w:webHidden/>
          </w:rPr>
          <w:instrText xml:space="preserve"> PAGEREF _Toc481340281 \h </w:instrText>
        </w:r>
        <w:r>
          <w:rPr>
            <w:noProof/>
            <w:webHidden/>
          </w:rPr>
        </w:r>
        <w:r>
          <w:rPr>
            <w:noProof/>
            <w:webHidden/>
          </w:rPr>
          <w:fldChar w:fldCharType="separate"/>
        </w:r>
        <w:r>
          <w:rPr>
            <w:noProof/>
            <w:webHidden/>
          </w:rPr>
          <w:t>11</w:t>
        </w:r>
        <w:r>
          <w:rPr>
            <w:noProof/>
            <w:webHidden/>
          </w:rPr>
          <w:fldChar w:fldCharType="end"/>
        </w:r>
      </w:hyperlink>
    </w:p>
    <w:p w14:paraId="6F610DBB" w14:textId="3D3F01BA" w:rsidR="00886F2B" w:rsidRDefault="00886F2B">
      <w:pPr>
        <w:pStyle w:val="TOC5"/>
        <w:rPr>
          <w:rFonts w:asciiTheme="minorHAnsi" w:eastAsiaTheme="minorEastAsia" w:hAnsiTheme="minorHAnsi" w:cstheme="minorBidi"/>
          <w:noProof/>
          <w:sz w:val="22"/>
          <w:szCs w:val="22"/>
        </w:rPr>
      </w:pPr>
      <w:hyperlink w:anchor="_Toc481340282" w:history="1">
        <w:r w:rsidRPr="00954F20">
          <w:rPr>
            <w:rStyle w:val="Hyperlink"/>
            <w:noProof/>
          </w:rPr>
          <w:t>Stop Fix</w:t>
        </w:r>
        <w:r>
          <w:rPr>
            <w:noProof/>
            <w:webHidden/>
          </w:rPr>
          <w:tab/>
        </w:r>
        <w:r>
          <w:rPr>
            <w:noProof/>
            <w:webHidden/>
          </w:rPr>
          <w:fldChar w:fldCharType="begin"/>
        </w:r>
        <w:r>
          <w:rPr>
            <w:noProof/>
            <w:webHidden/>
          </w:rPr>
          <w:instrText xml:space="preserve"> PAGEREF _Toc481340282 \h </w:instrText>
        </w:r>
        <w:r>
          <w:rPr>
            <w:noProof/>
            <w:webHidden/>
          </w:rPr>
        </w:r>
        <w:r>
          <w:rPr>
            <w:noProof/>
            <w:webHidden/>
          </w:rPr>
          <w:fldChar w:fldCharType="separate"/>
        </w:r>
        <w:r>
          <w:rPr>
            <w:noProof/>
            <w:webHidden/>
          </w:rPr>
          <w:t>15</w:t>
        </w:r>
        <w:r>
          <w:rPr>
            <w:noProof/>
            <w:webHidden/>
          </w:rPr>
          <w:fldChar w:fldCharType="end"/>
        </w:r>
      </w:hyperlink>
    </w:p>
    <w:p w14:paraId="7958BCE3" w14:textId="487467C1" w:rsidR="00886F2B" w:rsidRDefault="00886F2B">
      <w:pPr>
        <w:pStyle w:val="TOC5"/>
        <w:rPr>
          <w:rFonts w:asciiTheme="minorHAnsi" w:eastAsiaTheme="minorEastAsia" w:hAnsiTheme="minorHAnsi" w:cstheme="minorBidi"/>
          <w:noProof/>
          <w:sz w:val="22"/>
          <w:szCs w:val="22"/>
        </w:rPr>
      </w:pPr>
      <w:hyperlink w:anchor="_Toc481340283" w:history="1">
        <w:r w:rsidRPr="00954F20">
          <w:rPr>
            <w:rStyle w:val="Hyperlink"/>
            <w:noProof/>
          </w:rPr>
          <w:t>Great Questions</w:t>
        </w:r>
        <w:r>
          <w:rPr>
            <w:noProof/>
            <w:webHidden/>
          </w:rPr>
          <w:tab/>
        </w:r>
        <w:r>
          <w:rPr>
            <w:noProof/>
            <w:webHidden/>
          </w:rPr>
          <w:fldChar w:fldCharType="begin"/>
        </w:r>
        <w:r>
          <w:rPr>
            <w:noProof/>
            <w:webHidden/>
          </w:rPr>
          <w:instrText xml:space="preserve"> PAGEREF _Toc481340283 \h </w:instrText>
        </w:r>
        <w:r>
          <w:rPr>
            <w:noProof/>
            <w:webHidden/>
          </w:rPr>
        </w:r>
        <w:r>
          <w:rPr>
            <w:noProof/>
            <w:webHidden/>
          </w:rPr>
          <w:fldChar w:fldCharType="separate"/>
        </w:r>
        <w:r>
          <w:rPr>
            <w:noProof/>
            <w:webHidden/>
          </w:rPr>
          <w:t>18</w:t>
        </w:r>
        <w:r>
          <w:rPr>
            <w:noProof/>
            <w:webHidden/>
          </w:rPr>
          <w:fldChar w:fldCharType="end"/>
        </w:r>
      </w:hyperlink>
    </w:p>
    <w:p w14:paraId="5C533757" w14:textId="772EFB41" w:rsidR="00886F2B" w:rsidRDefault="00886F2B">
      <w:pPr>
        <w:pStyle w:val="TOC4"/>
        <w:rPr>
          <w:rFonts w:asciiTheme="minorHAnsi" w:eastAsiaTheme="minorEastAsia" w:hAnsiTheme="minorHAnsi" w:cstheme="minorBidi"/>
          <w:noProof/>
          <w:sz w:val="22"/>
          <w:szCs w:val="22"/>
        </w:rPr>
      </w:pPr>
      <w:hyperlink w:anchor="_Toc481340284" w:history="1">
        <w:r w:rsidRPr="00954F20">
          <w:rPr>
            <w:rStyle w:val="Hyperlink"/>
            <w:noProof/>
          </w:rPr>
          <w:t>Vision Statement</w:t>
        </w:r>
        <w:r>
          <w:rPr>
            <w:noProof/>
            <w:webHidden/>
          </w:rPr>
          <w:tab/>
        </w:r>
        <w:r>
          <w:rPr>
            <w:noProof/>
            <w:webHidden/>
          </w:rPr>
          <w:fldChar w:fldCharType="begin"/>
        </w:r>
        <w:r>
          <w:rPr>
            <w:noProof/>
            <w:webHidden/>
          </w:rPr>
          <w:instrText xml:space="preserve"> PAGEREF _Toc481340284 \h </w:instrText>
        </w:r>
        <w:r>
          <w:rPr>
            <w:noProof/>
            <w:webHidden/>
          </w:rPr>
        </w:r>
        <w:r>
          <w:rPr>
            <w:noProof/>
            <w:webHidden/>
          </w:rPr>
          <w:fldChar w:fldCharType="separate"/>
        </w:r>
        <w:r>
          <w:rPr>
            <w:noProof/>
            <w:webHidden/>
          </w:rPr>
          <w:t>23</w:t>
        </w:r>
        <w:r>
          <w:rPr>
            <w:noProof/>
            <w:webHidden/>
          </w:rPr>
          <w:fldChar w:fldCharType="end"/>
        </w:r>
      </w:hyperlink>
    </w:p>
    <w:p w14:paraId="7F7EED94" w14:textId="3555AE90" w:rsidR="00886F2B" w:rsidRDefault="00886F2B">
      <w:pPr>
        <w:pStyle w:val="TOC3"/>
        <w:rPr>
          <w:rFonts w:asciiTheme="minorHAnsi" w:eastAsiaTheme="minorEastAsia" w:hAnsiTheme="minorHAnsi" w:cstheme="minorBidi"/>
          <w:noProof/>
          <w:sz w:val="22"/>
          <w:szCs w:val="22"/>
        </w:rPr>
      </w:pPr>
      <w:hyperlink w:anchor="_Toc481340285" w:history="1">
        <w:r w:rsidRPr="00954F20">
          <w:rPr>
            <w:rStyle w:val="Hyperlink"/>
            <w:noProof/>
          </w:rPr>
          <w:t>Vision Ideas</w:t>
        </w:r>
        <w:r>
          <w:rPr>
            <w:noProof/>
            <w:webHidden/>
          </w:rPr>
          <w:tab/>
        </w:r>
        <w:r>
          <w:rPr>
            <w:noProof/>
            <w:webHidden/>
          </w:rPr>
          <w:fldChar w:fldCharType="begin"/>
        </w:r>
        <w:r>
          <w:rPr>
            <w:noProof/>
            <w:webHidden/>
          </w:rPr>
          <w:instrText xml:space="preserve"> PAGEREF _Toc481340285 \h </w:instrText>
        </w:r>
        <w:r>
          <w:rPr>
            <w:noProof/>
            <w:webHidden/>
          </w:rPr>
        </w:r>
        <w:r>
          <w:rPr>
            <w:noProof/>
            <w:webHidden/>
          </w:rPr>
          <w:fldChar w:fldCharType="separate"/>
        </w:r>
        <w:r>
          <w:rPr>
            <w:noProof/>
            <w:webHidden/>
          </w:rPr>
          <w:t>24</w:t>
        </w:r>
        <w:r>
          <w:rPr>
            <w:noProof/>
            <w:webHidden/>
          </w:rPr>
          <w:fldChar w:fldCharType="end"/>
        </w:r>
      </w:hyperlink>
    </w:p>
    <w:p w14:paraId="436D32F6" w14:textId="4ECF6514" w:rsidR="00886F2B" w:rsidRDefault="00886F2B">
      <w:pPr>
        <w:pStyle w:val="TOC4"/>
        <w:rPr>
          <w:rFonts w:asciiTheme="minorHAnsi" w:eastAsiaTheme="minorEastAsia" w:hAnsiTheme="minorHAnsi" w:cstheme="minorBidi"/>
          <w:noProof/>
          <w:sz w:val="22"/>
          <w:szCs w:val="22"/>
        </w:rPr>
      </w:pPr>
      <w:hyperlink w:anchor="_Toc481340286" w:history="1">
        <w:r w:rsidRPr="00954F20">
          <w:rPr>
            <w:rStyle w:val="Hyperlink"/>
            <w:noProof/>
          </w:rPr>
          <w:t>Collect</w:t>
        </w:r>
        <w:r>
          <w:rPr>
            <w:noProof/>
            <w:webHidden/>
          </w:rPr>
          <w:tab/>
        </w:r>
        <w:r>
          <w:rPr>
            <w:noProof/>
            <w:webHidden/>
          </w:rPr>
          <w:fldChar w:fldCharType="begin"/>
        </w:r>
        <w:r>
          <w:rPr>
            <w:noProof/>
            <w:webHidden/>
          </w:rPr>
          <w:instrText xml:space="preserve"> PAGEREF _Toc481340286 \h </w:instrText>
        </w:r>
        <w:r>
          <w:rPr>
            <w:noProof/>
            <w:webHidden/>
          </w:rPr>
        </w:r>
        <w:r>
          <w:rPr>
            <w:noProof/>
            <w:webHidden/>
          </w:rPr>
          <w:fldChar w:fldCharType="separate"/>
        </w:r>
        <w:r>
          <w:rPr>
            <w:noProof/>
            <w:webHidden/>
          </w:rPr>
          <w:t>24</w:t>
        </w:r>
        <w:r>
          <w:rPr>
            <w:noProof/>
            <w:webHidden/>
          </w:rPr>
          <w:fldChar w:fldCharType="end"/>
        </w:r>
      </w:hyperlink>
    </w:p>
    <w:p w14:paraId="4F48EC4C" w14:textId="20B6C2DE" w:rsidR="00886F2B" w:rsidRDefault="00886F2B">
      <w:pPr>
        <w:pStyle w:val="TOC4"/>
        <w:rPr>
          <w:rFonts w:asciiTheme="minorHAnsi" w:eastAsiaTheme="minorEastAsia" w:hAnsiTheme="minorHAnsi" w:cstheme="minorBidi"/>
          <w:noProof/>
          <w:sz w:val="22"/>
          <w:szCs w:val="22"/>
        </w:rPr>
      </w:pPr>
      <w:hyperlink w:anchor="_Toc481340287" w:history="1">
        <w:r w:rsidRPr="00954F20">
          <w:rPr>
            <w:rStyle w:val="Hyperlink"/>
            <w:noProof/>
          </w:rPr>
          <w:t>Evaluate</w:t>
        </w:r>
        <w:r>
          <w:rPr>
            <w:noProof/>
            <w:webHidden/>
          </w:rPr>
          <w:tab/>
        </w:r>
        <w:r>
          <w:rPr>
            <w:noProof/>
            <w:webHidden/>
          </w:rPr>
          <w:fldChar w:fldCharType="begin"/>
        </w:r>
        <w:r>
          <w:rPr>
            <w:noProof/>
            <w:webHidden/>
          </w:rPr>
          <w:instrText xml:space="preserve"> PAGEREF _Toc481340287 \h </w:instrText>
        </w:r>
        <w:r>
          <w:rPr>
            <w:noProof/>
            <w:webHidden/>
          </w:rPr>
        </w:r>
        <w:r>
          <w:rPr>
            <w:noProof/>
            <w:webHidden/>
          </w:rPr>
          <w:fldChar w:fldCharType="separate"/>
        </w:r>
        <w:r>
          <w:rPr>
            <w:noProof/>
            <w:webHidden/>
          </w:rPr>
          <w:t>25</w:t>
        </w:r>
        <w:r>
          <w:rPr>
            <w:noProof/>
            <w:webHidden/>
          </w:rPr>
          <w:fldChar w:fldCharType="end"/>
        </w:r>
      </w:hyperlink>
    </w:p>
    <w:p w14:paraId="3B9DECC9" w14:textId="71E04662" w:rsidR="00886F2B" w:rsidRDefault="00886F2B">
      <w:pPr>
        <w:pStyle w:val="TOC5"/>
        <w:rPr>
          <w:rFonts w:asciiTheme="minorHAnsi" w:eastAsiaTheme="minorEastAsia" w:hAnsiTheme="minorHAnsi" w:cstheme="minorBidi"/>
          <w:noProof/>
          <w:sz w:val="22"/>
          <w:szCs w:val="22"/>
        </w:rPr>
      </w:pPr>
      <w:hyperlink w:anchor="_Toc481340288" w:history="1">
        <w:r w:rsidRPr="00954F20">
          <w:rPr>
            <w:rStyle w:val="Hyperlink"/>
            <w:noProof/>
          </w:rPr>
          <w:t>Decisions – Decisions</w:t>
        </w:r>
        <w:r>
          <w:rPr>
            <w:noProof/>
            <w:webHidden/>
          </w:rPr>
          <w:tab/>
        </w:r>
        <w:r>
          <w:rPr>
            <w:noProof/>
            <w:webHidden/>
          </w:rPr>
          <w:fldChar w:fldCharType="begin"/>
        </w:r>
        <w:r>
          <w:rPr>
            <w:noProof/>
            <w:webHidden/>
          </w:rPr>
          <w:instrText xml:space="preserve"> PAGEREF _Toc481340288 \h </w:instrText>
        </w:r>
        <w:r>
          <w:rPr>
            <w:noProof/>
            <w:webHidden/>
          </w:rPr>
        </w:r>
        <w:r>
          <w:rPr>
            <w:noProof/>
            <w:webHidden/>
          </w:rPr>
          <w:fldChar w:fldCharType="separate"/>
        </w:r>
        <w:r>
          <w:rPr>
            <w:noProof/>
            <w:webHidden/>
          </w:rPr>
          <w:t>25</w:t>
        </w:r>
        <w:r>
          <w:rPr>
            <w:noProof/>
            <w:webHidden/>
          </w:rPr>
          <w:fldChar w:fldCharType="end"/>
        </w:r>
      </w:hyperlink>
    </w:p>
    <w:p w14:paraId="3491B84E" w14:textId="610D9BC4" w:rsidR="00886F2B" w:rsidRDefault="00886F2B">
      <w:pPr>
        <w:pStyle w:val="TOC5"/>
        <w:rPr>
          <w:rFonts w:asciiTheme="minorHAnsi" w:eastAsiaTheme="minorEastAsia" w:hAnsiTheme="minorHAnsi" w:cstheme="minorBidi"/>
          <w:noProof/>
          <w:sz w:val="22"/>
          <w:szCs w:val="22"/>
        </w:rPr>
      </w:pPr>
      <w:hyperlink w:anchor="_Toc481340289" w:history="1">
        <w:r w:rsidRPr="00954F20">
          <w:rPr>
            <w:rStyle w:val="Hyperlink"/>
            <w:noProof/>
          </w:rPr>
          <w:t>First Cut</w:t>
        </w:r>
        <w:r>
          <w:rPr>
            <w:noProof/>
            <w:webHidden/>
          </w:rPr>
          <w:tab/>
        </w:r>
        <w:r>
          <w:rPr>
            <w:noProof/>
            <w:webHidden/>
          </w:rPr>
          <w:fldChar w:fldCharType="begin"/>
        </w:r>
        <w:r>
          <w:rPr>
            <w:noProof/>
            <w:webHidden/>
          </w:rPr>
          <w:instrText xml:space="preserve"> PAGEREF _Toc481340289 \h </w:instrText>
        </w:r>
        <w:r>
          <w:rPr>
            <w:noProof/>
            <w:webHidden/>
          </w:rPr>
        </w:r>
        <w:r>
          <w:rPr>
            <w:noProof/>
            <w:webHidden/>
          </w:rPr>
          <w:fldChar w:fldCharType="separate"/>
        </w:r>
        <w:r>
          <w:rPr>
            <w:noProof/>
            <w:webHidden/>
          </w:rPr>
          <w:t>26</w:t>
        </w:r>
        <w:r>
          <w:rPr>
            <w:noProof/>
            <w:webHidden/>
          </w:rPr>
          <w:fldChar w:fldCharType="end"/>
        </w:r>
      </w:hyperlink>
    </w:p>
    <w:p w14:paraId="555867A5" w14:textId="64A45B02" w:rsidR="00886F2B" w:rsidRDefault="00886F2B">
      <w:pPr>
        <w:pStyle w:val="TOC5"/>
        <w:rPr>
          <w:rFonts w:asciiTheme="minorHAnsi" w:eastAsiaTheme="minorEastAsia" w:hAnsiTheme="minorHAnsi" w:cstheme="minorBidi"/>
          <w:noProof/>
          <w:sz w:val="22"/>
          <w:szCs w:val="22"/>
        </w:rPr>
      </w:pPr>
      <w:hyperlink w:anchor="_Toc481340290" w:history="1">
        <w:r w:rsidRPr="00954F20">
          <w:rPr>
            <w:rStyle w:val="Hyperlink"/>
            <w:noProof/>
          </w:rPr>
          <w:t>Contenders</w:t>
        </w:r>
        <w:r>
          <w:rPr>
            <w:noProof/>
            <w:webHidden/>
          </w:rPr>
          <w:tab/>
        </w:r>
        <w:r>
          <w:rPr>
            <w:noProof/>
            <w:webHidden/>
          </w:rPr>
          <w:fldChar w:fldCharType="begin"/>
        </w:r>
        <w:r>
          <w:rPr>
            <w:noProof/>
            <w:webHidden/>
          </w:rPr>
          <w:instrText xml:space="preserve"> PAGEREF _Toc481340290 \h </w:instrText>
        </w:r>
        <w:r>
          <w:rPr>
            <w:noProof/>
            <w:webHidden/>
          </w:rPr>
        </w:r>
        <w:r>
          <w:rPr>
            <w:noProof/>
            <w:webHidden/>
          </w:rPr>
          <w:fldChar w:fldCharType="separate"/>
        </w:r>
        <w:r>
          <w:rPr>
            <w:noProof/>
            <w:webHidden/>
          </w:rPr>
          <w:t>27</w:t>
        </w:r>
        <w:r>
          <w:rPr>
            <w:noProof/>
            <w:webHidden/>
          </w:rPr>
          <w:fldChar w:fldCharType="end"/>
        </w:r>
      </w:hyperlink>
    </w:p>
    <w:p w14:paraId="3B8D0094" w14:textId="5F13A75C" w:rsidR="00886F2B" w:rsidRDefault="00886F2B">
      <w:pPr>
        <w:pStyle w:val="TOC5"/>
        <w:rPr>
          <w:rFonts w:asciiTheme="minorHAnsi" w:eastAsiaTheme="minorEastAsia" w:hAnsiTheme="minorHAnsi" w:cstheme="minorBidi"/>
          <w:noProof/>
          <w:sz w:val="22"/>
          <w:szCs w:val="22"/>
        </w:rPr>
      </w:pPr>
      <w:hyperlink w:anchor="_Toc481340291" w:history="1">
        <w:r w:rsidRPr="00954F20">
          <w:rPr>
            <w:rStyle w:val="Hyperlink"/>
            <w:noProof/>
          </w:rPr>
          <w:t>Finalists</w:t>
        </w:r>
        <w:r>
          <w:rPr>
            <w:noProof/>
            <w:webHidden/>
          </w:rPr>
          <w:tab/>
        </w:r>
        <w:r>
          <w:rPr>
            <w:noProof/>
            <w:webHidden/>
          </w:rPr>
          <w:fldChar w:fldCharType="begin"/>
        </w:r>
        <w:r>
          <w:rPr>
            <w:noProof/>
            <w:webHidden/>
          </w:rPr>
          <w:instrText xml:space="preserve"> PAGEREF _Toc481340291 \h </w:instrText>
        </w:r>
        <w:r>
          <w:rPr>
            <w:noProof/>
            <w:webHidden/>
          </w:rPr>
        </w:r>
        <w:r>
          <w:rPr>
            <w:noProof/>
            <w:webHidden/>
          </w:rPr>
          <w:fldChar w:fldCharType="separate"/>
        </w:r>
        <w:r>
          <w:rPr>
            <w:noProof/>
            <w:webHidden/>
          </w:rPr>
          <w:t>28</w:t>
        </w:r>
        <w:r>
          <w:rPr>
            <w:noProof/>
            <w:webHidden/>
          </w:rPr>
          <w:fldChar w:fldCharType="end"/>
        </w:r>
      </w:hyperlink>
    </w:p>
    <w:p w14:paraId="2B5C0D3A" w14:textId="58EC81E2" w:rsidR="00886F2B" w:rsidRDefault="00886F2B">
      <w:pPr>
        <w:pStyle w:val="TOC1"/>
        <w:rPr>
          <w:rFonts w:asciiTheme="minorHAnsi" w:eastAsiaTheme="minorEastAsia" w:hAnsiTheme="minorHAnsi" w:cstheme="minorBidi"/>
          <w:noProof/>
          <w:sz w:val="22"/>
          <w:szCs w:val="22"/>
        </w:rPr>
      </w:pPr>
      <w:hyperlink w:anchor="_Toc481340292" w:history="1">
        <w:r w:rsidRPr="00954F20">
          <w:rPr>
            <w:rStyle w:val="Hyperlink"/>
            <w:noProof/>
          </w:rPr>
          <w:t>References</w:t>
        </w:r>
        <w:r>
          <w:rPr>
            <w:noProof/>
            <w:webHidden/>
          </w:rPr>
          <w:tab/>
        </w:r>
        <w:r>
          <w:rPr>
            <w:noProof/>
            <w:webHidden/>
          </w:rPr>
          <w:fldChar w:fldCharType="begin"/>
        </w:r>
        <w:r>
          <w:rPr>
            <w:noProof/>
            <w:webHidden/>
          </w:rPr>
          <w:instrText xml:space="preserve"> PAGEREF _Toc481340292 \h </w:instrText>
        </w:r>
        <w:r>
          <w:rPr>
            <w:noProof/>
            <w:webHidden/>
          </w:rPr>
        </w:r>
        <w:r>
          <w:rPr>
            <w:noProof/>
            <w:webHidden/>
          </w:rPr>
          <w:fldChar w:fldCharType="separate"/>
        </w:r>
        <w:r>
          <w:rPr>
            <w:noProof/>
            <w:webHidden/>
          </w:rPr>
          <w:t>29</w:t>
        </w:r>
        <w:r>
          <w:rPr>
            <w:noProof/>
            <w:webHidden/>
          </w:rPr>
          <w:fldChar w:fldCharType="end"/>
        </w:r>
      </w:hyperlink>
    </w:p>
    <w:p w14:paraId="05742D49" w14:textId="2384B254" w:rsidR="00886F2B" w:rsidRDefault="00886F2B">
      <w:pPr>
        <w:pStyle w:val="TOC1"/>
        <w:rPr>
          <w:rFonts w:asciiTheme="minorHAnsi" w:eastAsiaTheme="minorEastAsia" w:hAnsiTheme="minorHAnsi" w:cstheme="minorBidi"/>
          <w:noProof/>
          <w:sz w:val="22"/>
          <w:szCs w:val="22"/>
        </w:rPr>
      </w:pPr>
      <w:hyperlink w:anchor="_Toc481340293" w:history="1">
        <w:r w:rsidRPr="00954F20">
          <w:rPr>
            <w:rStyle w:val="Hyperlink"/>
            <w:noProof/>
          </w:rPr>
          <w:t>Endnotes</w:t>
        </w:r>
        <w:r>
          <w:rPr>
            <w:noProof/>
            <w:webHidden/>
          </w:rPr>
          <w:tab/>
        </w:r>
        <w:r>
          <w:rPr>
            <w:noProof/>
            <w:webHidden/>
          </w:rPr>
          <w:fldChar w:fldCharType="begin"/>
        </w:r>
        <w:r>
          <w:rPr>
            <w:noProof/>
            <w:webHidden/>
          </w:rPr>
          <w:instrText xml:space="preserve"> PAGEREF _Toc481340293 \h </w:instrText>
        </w:r>
        <w:r>
          <w:rPr>
            <w:noProof/>
            <w:webHidden/>
          </w:rPr>
        </w:r>
        <w:r>
          <w:rPr>
            <w:noProof/>
            <w:webHidden/>
          </w:rPr>
          <w:fldChar w:fldCharType="separate"/>
        </w:r>
        <w:r>
          <w:rPr>
            <w:noProof/>
            <w:webHidden/>
          </w:rPr>
          <w:t>33</w:t>
        </w:r>
        <w:r>
          <w:rPr>
            <w:noProof/>
            <w:webHidden/>
          </w:rPr>
          <w:fldChar w:fldCharType="end"/>
        </w:r>
      </w:hyperlink>
    </w:p>
    <w:p w14:paraId="519097BE" w14:textId="63F6CA3E" w:rsidR="009A606E" w:rsidRPr="009A606E" w:rsidRDefault="00F072D4" w:rsidP="00F117EB">
      <w:pPr>
        <w:pStyle w:val="Header"/>
        <w:widowControl/>
      </w:pPr>
      <w:r>
        <w:rPr>
          <w:b w:val="0"/>
          <w:caps w:val="0"/>
          <w:sz w:val="24"/>
        </w:rPr>
        <w:fldChar w:fldCharType="end"/>
      </w:r>
    </w:p>
    <w:p w14:paraId="44F6D15C" w14:textId="77777777" w:rsidR="00F25146" w:rsidRDefault="00F25146" w:rsidP="00F117EB">
      <w:pPr>
        <w:widowControl/>
        <w:rPr>
          <w:b/>
          <w:caps/>
          <w:sz w:val="32"/>
        </w:rPr>
      </w:pPr>
      <w:r>
        <w:br w:type="page"/>
      </w:r>
    </w:p>
    <w:p w14:paraId="450B82EB" w14:textId="77777777" w:rsidR="00FF19B8" w:rsidRPr="00112790" w:rsidRDefault="00FF19B8" w:rsidP="00F117EB">
      <w:pPr>
        <w:pStyle w:val="Heading1"/>
        <w:widowControl/>
      </w:pPr>
      <w:bookmarkStart w:id="8" w:name="_Toc394304591"/>
      <w:bookmarkStart w:id="9" w:name="_Toc440369811"/>
      <w:bookmarkStart w:id="10" w:name="_Toc444854705"/>
      <w:bookmarkStart w:id="11" w:name="_Toc481340277"/>
      <w:bookmarkEnd w:id="1"/>
      <w:bookmarkEnd w:id="2"/>
      <w:bookmarkEnd w:id="3"/>
      <w:bookmarkEnd w:id="4"/>
      <w:bookmarkEnd w:id="5"/>
      <w:bookmarkEnd w:id="6"/>
      <w:r w:rsidRPr="007A6688">
        <w:lastRenderedPageBreak/>
        <w:t>Great Idea</w:t>
      </w:r>
      <w:bookmarkEnd w:id="8"/>
      <w:bookmarkEnd w:id="9"/>
      <w:bookmarkEnd w:id="10"/>
      <w:r w:rsidR="00673895">
        <w:t>s</w:t>
      </w:r>
      <w:bookmarkEnd w:id="11"/>
    </w:p>
    <w:p w14:paraId="65AA5A32" w14:textId="3198CF9C" w:rsidR="00AB3C2B" w:rsidRDefault="00FF19B8" w:rsidP="00F117EB">
      <w:pPr>
        <w:widowControl/>
        <w:jc w:val="center"/>
      </w:pPr>
      <w:r w:rsidRPr="007A6688">
        <w:t xml:space="preserve">What </w:t>
      </w:r>
      <w:r w:rsidRPr="007A6688">
        <w:rPr>
          <w:i/>
        </w:rPr>
        <w:t>could</w:t>
      </w:r>
      <w:r w:rsidRPr="007A6688">
        <w:t xml:space="preserve"> we do next?</w:t>
      </w:r>
    </w:p>
    <w:p w14:paraId="3AD9A10B" w14:textId="77777777" w:rsidR="001E653C" w:rsidRDefault="001E653C" w:rsidP="00F117EB">
      <w:pPr>
        <w:widowControl/>
        <w:jc w:val="right"/>
      </w:pPr>
    </w:p>
    <w:p w14:paraId="7DAE7638" w14:textId="77777777" w:rsidR="009A606E" w:rsidRPr="00112790" w:rsidRDefault="009A606E" w:rsidP="00F117EB">
      <w:pPr>
        <w:widowControl/>
        <w:jc w:val="right"/>
      </w:pPr>
      <w:r w:rsidRPr="00B41D89">
        <w:t>If you don’t know where you’re going,</w:t>
      </w:r>
      <w:r w:rsidRPr="00B41D89">
        <w:br/>
        <w:t>you might wind up someplace else.</w:t>
      </w:r>
    </w:p>
    <w:p w14:paraId="28FA4625" w14:textId="77777777" w:rsidR="009A606E" w:rsidRDefault="009A606E" w:rsidP="00F117EB">
      <w:pPr>
        <w:widowControl/>
        <w:jc w:val="right"/>
      </w:pPr>
      <w:r>
        <w:t>Yogi Berra</w:t>
      </w:r>
    </w:p>
    <w:p w14:paraId="16E74A50" w14:textId="77777777" w:rsidR="001E653C" w:rsidRPr="00112790" w:rsidRDefault="001E653C" w:rsidP="00F117EB">
      <w:pPr>
        <w:widowControl/>
        <w:jc w:val="right"/>
      </w:pPr>
    </w:p>
    <w:p w14:paraId="6406B195" w14:textId="26176EAF" w:rsidR="00FF19B8" w:rsidRPr="00112790" w:rsidRDefault="00FF19B8" w:rsidP="00F117EB">
      <w:pPr>
        <w:pStyle w:val="Heading2"/>
        <w:widowControl/>
      </w:pPr>
      <w:bookmarkStart w:id="12" w:name="_Toc394304592"/>
      <w:bookmarkStart w:id="13" w:name="_Toc440369812"/>
      <w:bookmarkStart w:id="14" w:name="_Toc444854706"/>
      <w:bookmarkStart w:id="15" w:name="_Toc481340278"/>
      <w:r w:rsidRPr="00B55C65">
        <w:t>Vision Statement</w:t>
      </w:r>
      <w:bookmarkEnd w:id="12"/>
      <w:bookmarkEnd w:id="13"/>
      <w:bookmarkEnd w:id="14"/>
      <w:bookmarkEnd w:id="15"/>
    </w:p>
    <w:p w14:paraId="39D73F48" w14:textId="77777777" w:rsidR="006503C1" w:rsidRDefault="006503C1" w:rsidP="00F117EB">
      <w:pPr>
        <w:widowControl/>
      </w:pPr>
    </w:p>
    <w:p w14:paraId="11A38580" w14:textId="67FFED84" w:rsidR="00FF19B8" w:rsidRPr="00112790" w:rsidRDefault="00FF19B8" w:rsidP="00F117EB">
      <w:pPr>
        <w:widowControl/>
      </w:pPr>
      <w:r>
        <w:t>M</w:t>
      </w:r>
      <w:r w:rsidRPr="00B141C2">
        <w:t>any writers in popul</w:t>
      </w:r>
      <w:r>
        <w:t xml:space="preserve">ar literature have long argued </w:t>
      </w:r>
      <w:r w:rsidRPr="00B141C2">
        <w:t xml:space="preserve">that </w:t>
      </w:r>
      <w:r>
        <w:t xml:space="preserve">vision is </w:t>
      </w:r>
      <w:r w:rsidR="006E0B42" w:rsidRPr="00B141C2">
        <w:t>essential</w:t>
      </w:r>
      <w:r w:rsidRPr="00B141C2">
        <w:t xml:space="preserve"> </w:t>
      </w:r>
      <w:r>
        <w:t>for effective leadership.</w:t>
      </w:r>
      <w:r w:rsidRPr="00B141C2">
        <w:rPr>
          <w:rStyle w:val="EndnoteReference"/>
        </w:rPr>
        <w:endnoteReference w:id="1"/>
      </w:r>
      <w:r w:rsidRPr="00B141C2">
        <w:t xml:space="preserve"> </w:t>
      </w:r>
      <w:r>
        <w:t xml:space="preserve">Says Peter Senge, it is </w:t>
      </w:r>
      <w:r w:rsidRPr="00B141C2">
        <w:t>“a force in people’s heart</w:t>
      </w:r>
      <w:r>
        <w:t>s, a force of impressive power.”</w:t>
      </w:r>
      <w:r w:rsidRPr="00B141C2">
        <w:rPr>
          <w:rStyle w:val="EndnoteReference"/>
        </w:rPr>
        <w:endnoteReference w:id="2"/>
      </w:r>
      <w:r>
        <w:t xml:space="preserve"> </w:t>
      </w:r>
      <w:r w:rsidRPr="00B141C2">
        <w:t xml:space="preserve">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3"/>
      </w:r>
      <w:r w:rsidRPr="00B141C2">
        <w:t xml:space="preserve"> As such it is now generally accepted that the “single defining quality of leaders is the capacity to create and realize a vision.”</w:t>
      </w:r>
      <w:r w:rsidRPr="00B141C2">
        <w:rPr>
          <w:rStyle w:val="EndnoteReference"/>
        </w:rPr>
        <w:endnoteReference w:id="4"/>
      </w:r>
      <w:r w:rsidRPr="00B141C2">
        <w:t xml:space="preserve"> In other words, “leadership behavior that is not infused with vision is not truly leadership.”</w:t>
      </w:r>
      <w:r w:rsidRPr="00B141C2">
        <w:rPr>
          <w:rStyle w:val="EndnoteReference"/>
        </w:rPr>
        <w:endnoteReference w:id="5"/>
      </w:r>
      <w:r w:rsidRPr="00B141C2">
        <w:t xml:space="preserve"> </w:t>
      </w:r>
    </w:p>
    <w:p w14:paraId="494538E5" w14:textId="77777777" w:rsidR="00FF19B8" w:rsidRPr="00B141C2" w:rsidRDefault="00FF19B8" w:rsidP="00F117EB">
      <w:pPr>
        <w:widowControl/>
      </w:pPr>
    </w:p>
    <w:p w14:paraId="7FA48846" w14:textId="77777777" w:rsidR="00FF19B8" w:rsidRPr="00112790" w:rsidRDefault="00FF19B8" w:rsidP="00F117EB">
      <w:pPr>
        <w:widowControl/>
      </w:pPr>
      <w:r w:rsidRPr="00B141C2">
        <w:t xml:space="preserve">The news that vision is the “essential </w:t>
      </w:r>
      <w:r w:rsidRPr="00B141C2">
        <w:rPr>
          <w:i/>
        </w:rPr>
        <w:t>leadership</w:t>
      </w:r>
      <w:r w:rsidRPr="00B141C2">
        <w:t xml:space="preserve"> act”</w:t>
      </w:r>
      <w:r w:rsidRPr="00B141C2">
        <w:rPr>
          <w:rStyle w:val="EndnoteReference"/>
        </w:rPr>
        <w:endnoteReference w:id="6"/>
      </w:r>
      <w:r>
        <w:t xml:space="preserve"> wo</w:t>
      </w:r>
      <w:r w:rsidRPr="00B141C2">
        <w:t xml:space="preserve">uld be cause for celebration if there </w:t>
      </w:r>
      <w:r w:rsidR="006E0B42" w:rsidRPr="00B141C2">
        <w:t>w</w:t>
      </w:r>
      <w:r w:rsidR="006E0B42">
        <w:t>ere</w:t>
      </w:r>
      <w:r w:rsidRPr="00B141C2">
        <w:t xml:space="preserve"> agreement on what it actually is. Gary Yukl says that vision is “a term used with many different meanings, and there is widespread confusion about it.”</w:t>
      </w:r>
      <w:r w:rsidRPr="00B141C2">
        <w:rPr>
          <w:rStyle w:val="EndnoteReference"/>
        </w:rPr>
        <w:endnoteReference w:id="7"/>
      </w:r>
      <w:r w:rsidRPr="00B141C2">
        <w:t xml:space="preserve"> </w:t>
      </w:r>
      <w:r>
        <w:t xml:space="preserve">Multiple studies show that leaders have visions that </w:t>
      </w:r>
      <w:r w:rsidRPr="00B141C2">
        <w:t>var</w:t>
      </w:r>
      <w:r>
        <w:t>y</w:t>
      </w:r>
      <w:r w:rsidRPr="00B141C2">
        <w:t xml:space="preserve"> widely from vague to concrete.</w:t>
      </w:r>
      <w:r w:rsidRPr="00B141C2">
        <w:rPr>
          <w:rStyle w:val="EndnoteReference"/>
        </w:rPr>
        <w:endnoteReference w:id="8"/>
      </w:r>
      <w:r w:rsidRPr="00B141C2">
        <w:t xml:space="preserve"> </w:t>
      </w:r>
    </w:p>
    <w:p w14:paraId="660CD286" w14:textId="77777777" w:rsidR="00FF19B8" w:rsidRPr="00B141C2" w:rsidRDefault="00FF19B8" w:rsidP="00F117EB">
      <w:pPr>
        <w:widowControl/>
      </w:pPr>
    </w:p>
    <w:p w14:paraId="14F54A81" w14:textId="77777777" w:rsidR="00FF19B8" w:rsidRPr="00112790" w:rsidRDefault="00FF19B8" w:rsidP="00F117EB">
      <w:pPr>
        <w:widowControl/>
      </w:pPr>
      <w:r>
        <w:t>S</w:t>
      </w:r>
      <w:r w:rsidRPr="00B141C2">
        <w:t>ome like John Kotter define vision quite broadly as “a picture of the future</w:t>
      </w:r>
      <w:r>
        <w:t>.</w:t>
      </w:r>
      <w:r w:rsidRPr="00B141C2">
        <w:t>”</w:t>
      </w:r>
      <w:r w:rsidRPr="00B141C2">
        <w:rPr>
          <w:rStyle w:val="EndnoteReference"/>
        </w:rPr>
        <w:endnoteReference w:id="9"/>
      </w:r>
      <w:r w:rsidRPr="00B141C2">
        <w:t xml:space="preserve"> </w:t>
      </w:r>
      <w:r>
        <w:t>O</w:t>
      </w:r>
      <w:r w:rsidRPr="00B141C2">
        <w:t>thers like Henry Mintzberg take the view that it</w:t>
      </w:r>
      <w:r w:rsidR="004357EE">
        <w:t xml:space="preserve"> is simply</w:t>
      </w:r>
      <w:r w:rsidRPr="00B141C2">
        <w:t xml:space="preserve"> strategy </w:t>
      </w:r>
      <w:r>
        <w:t>expanded</w:t>
      </w:r>
      <w:r w:rsidRPr="00B141C2">
        <w:t>:</w:t>
      </w:r>
    </w:p>
    <w:p w14:paraId="2137F8F4" w14:textId="77777777" w:rsidR="00FF19B8" w:rsidRDefault="00FF19B8" w:rsidP="00F117EB">
      <w:pPr>
        <w:widowControl/>
      </w:pPr>
    </w:p>
    <w:p w14:paraId="7B56640E" w14:textId="77777777" w:rsidR="00FF19B8" w:rsidRPr="00112790" w:rsidRDefault="00FF19B8" w:rsidP="00F117EB">
      <w:pPr>
        <w:widowControl/>
        <w:ind w:left="720"/>
      </w:pPr>
      <w:r w:rsidRPr="00B141C2">
        <w:t>Vision sets the broad outlines of a strategy, while leaving the specific details to be worked out. In other words, the broad perspective may be deliberate but the specific positions can emerge. So when the unexpected happens, assuming the vision is sufficiently rob</w:t>
      </w:r>
      <w:r>
        <w:t>ust, the organization can adapt.</w:t>
      </w:r>
      <w:r w:rsidRPr="00B141C2">
        <w:rPr>
          <w:rStyle w:val="EndnoteReference"/>
        </w:rPr>
        <w:endnoteReference w:id="10"/>
      </w:r>
    </w:p>
    <w:p w14:paraId="3C496EDD" w14:textId="77777777" w:rsidR="00FF19B8" w:rsidRDefault="00FF19B8" w:rsidP="00F117EB">
      <w:pPr>
        <w:widowControl/>
      </w:pPr>
    </w:p>
    <w:p w14:paraId="682EDED6" w14:textId="77777777" w:rsidR="00FF19B8" w:rsidRPr="00112790" w:rsidRDefault="00FF19B8" w:rsidP="00F117EB">
      <w:pPr>
        <w:widowControl/>
      </w:pPr>
      <w:r w:rsidRPr="00B141C2">
        <w:t>Making sense of the differences are Jill Strange and Michael Mumford who reviewed a host of definitions and found the commonality that “vision may be conceived of a set of beliefs about how people should act, and interact, to attain some idealized future.”</w:t>
      </w:r>
      <w:r w:rsidRPr="00B141C2">
        <w:rPr>
          <w:rStyle w:val="EndnoteReference"/>
        </w:rPr>
        <w:endnoteReference w:id="11"/>
      </w:r>
      <w:r w:rsidRPr="00B141C2">
        <w:t xml:space="preserve"> As Burt Nanus eloquently puts it, “vision always deals with the future. Indeed, vision is where tomorrow</w:t>
      </w:r>
      <w:r>
        <w:t xml:space="preserve"> begins</w:t>
      </w:r>
      <w:r w:rsidRPr="00B141C2">
        <w:t>.”</w:t>
      </w:r>
      <w:r w:rsidRPr="00B141C2">
        <w:rPr>
          <w:rStyle w:val="EndnoteReference"/>
        </w:rPr>
        <w:endnoteReference w:id="12"/>
      </w:r>
      <w:r w:rsidRPr="00B141C2">
        <w:t xml:space="preserve"> </w:t>
      </w:r>
      <w:r>
        <w:t xml:space="preserve">Put in the context of sustainable strategy, </w:t>
      </w:r>
      <w:r w:rsidRPr="00FC4DA6">
        <w:rPr>
          <w:b/>
        </w:rPr>
        <w:t xml:space="preserve">your </w:t>
      </w:r>
      <w:r>
        <w:rPr>
          <w:b/>
        </w:rPr>
        <w:t>purpose</w:t>
      </w:r>
      <w:r w:rsidRPr="00FC4DA6">
        <w:rPr>
          <w:b/>
        </w:rPr>
        <w:t xml:space="preserve"> is present tense</w:t>
      </w:r>
      <w:r>
        <w:rPr>
          <w:b/>
        </w:rPr>
        <w:t xml:space="preserve"> – who you are; your v</w:t>
      </w:r>
      <w:r w:rsidRPr="00FC4DA6">
        <w:rPr>
          <w:b/>
        </w:rPr>
        <w:t>ision is future tense</w:t>
      </w:r>
      <w:r>
        <w:rPr>
          <w:b/>
        </w:rPr>
        <w:t xml:space="preserve"> – this is where you’re going</w:t>
      </w:r>
      <w:r w:rsidRPr="00FC4DA6">
        <w:rPr>
          <w:b/>
        </w:rPr>
        <w:t xml:space="preserve">. </w:t>
      </w:r>
    </w:p>
    <w:p w14:paraId="6927ADAD" w14:textId="77777777" w:rsidR="00FF19B8" w:rsidRPr="00B141C2" w:rsidRDefault="00FF19B8" w:rsidP="00F117EB">
      <w:pPr>
        <w:widowControl/>
      </w:pPr>
    </w:p>
    <w:p w14:paraId="1C47F78D" w14:textId="7F12D419" w:rsidR="00FF19B8" w:rsidRPr="00112790" w:rsidRDefault="00FF19B8" w:rsidP="00F117EB">
      <w:pPr>
        <w:widowControl/>
      </w:pPr>
      <w:r>
        <w:rPr>
          <w:bCs/>
        </w:rPr>
        <w:t xml:space="preserve">Just how important is vision? </w:t>
      </w:r>
      <w:r w:rsidR="007A6D99">
        <w:rPr>
          <w:bCs/>
        </w:rPr>
        <w:t xml:space="preserve">According to </w:t>
      </w:r>
      <w:r>
        <w:rPr>
          <w:bCs/>
        </w:rPr>
        <w:t>J</w:t>
      </w:r>
      <w:r w:rsidRPr="00B141C2">
        <w:rPr>
          <w:bCs/>
        </w:rPr>
        <w:t xml:space="preserve">ohn </w:t>
      </w:r>
      <w:r w:rsidRPr="00B141C2">
        <w:t>Kotter</w:t>
      </w:r>
      <w:r w:rsidR="007A6D99">
        <w:t xml:space="preserve">, </w:t>
      </w:r>
      <w:r w:rsidRPr="00B141C2">
        <w:t>underestimati</w:t>
      </w:r>
      <w:r w:rsidR="007A6D99">
        <w:t>ng</w:t>
      </w:r>
      <w:r w:rsidRPr="00B141C2">
        <w:t xml:space="preserve"> the power of vision </w:t>
      </w:r>
      <w:r w:rsidR="007A6D99">
        <w:t xml:space="preserve">is one of the </w:t>
      </w:r>
      <w:r w:rsidRPr="00B141C2">
        <w:t>top three reasons why transformation efforts fail</w:t>
      </w:r>
      <w:r>
        <w:t>.</w:t>
      </w:r>
      <w:r w:rsidRPr="00B141C2">
        <w:rPr>
          <w:rStyle w:val="EndnoteReference"/>
        </w:rPr>
        <w:endnoteReference w:id="13"/>
      </w:r>
      <w:r w:rsidRPr="00B141C2">
        <w:t xml:space="preserve"> </w:t>
      </w:r>
      <w:r w:rsidRPr="00B141C2">
        <w:rPr>
          <w:bCs/>
        </w:rPr>
        <w:t xml:space="preserve">Leaders of organizations are paying attention. In 1989, </w:t>
      </w:r>
      <w:r w:rsidRPr="00B141C2">
        <w:t>1,500 leaders from 20 different counties including 860 CEOs agreed that vision was crucial to success.</w:t>
      </w:r>
      <w:r w:rsidRPr="00B141C2">
        <w:rPr>
          <w:rStyle w:val="EndnoteReference"/>
        </w:rPr>
        <w:endnoteReference w:id="14"/>
      </w:r>
      <w:r w:rsidRPr="00B141C2">
        <w:t xml:space="preserve"> Popular writers </w:t>
      </w:r>
      <w:r>
        <w:t xml:space="preserve">then </w:t>
      </w:r>
      <w:r w:rsidRPr="00B141C2">
        <w:t>amplified the importance of vision</w:t>
      </w:r>
      <w:r>
        <w:t>,</w:t>
      </w:r>
      <w:r w:rsidRPr="00B141C2">
        <w:t xml:space="preserve"> and by the mid-1990s, all top executives had visions of one sort or another.</w:t>
      </w:r>
      <w:r w:rsidRPr="00B141C2">
        <w:rPr>
          <w:rStyle w:val="EndnoteReference"/>
        </w:rPr>
        <w:endnoteReference w:id="15"/>
      </w:r>
      <w:r>
        <w:t xml:space="preserve"> </w:t>
      </w:r>
      <w:r w:rsidRPr="00B141C2">
        <w:t>The position that vision is essential has not abated in the new millennium.</w:t>
      </w:r>
      <w:r w:rsidRPr="00B141C2">
        <w:rPr>
          <w:rStyle w:val="EndnoteReference"/>
        </w:rPr>
        <w:endnoteReference w:id="16"/>
      </w:r>
      <w:r w:rsidRPr="00B141C2">
        <w:t xml:space="preserve"> In 2003, vision was </w:t>
      </w:r>
      <w:r>
        <w:t xml:space="preserve">the third most popular </w:t>
      </w:r>
      <w:r w:rsidRPr="00B141C2">
        <w:t>management tool used by 84 percent of the respondents from 708 companies on five continents</w:t>
      </w:r>
      <w:r>
        <w:t>.</w:t>
      </w:r>
      <w:r w:rsidRPr="00B141C2">
        <w:t xml:space="preserve"> </w:t>
      </w:r>
      <w:r w:rsidRPr="00580FAF">
        <w:t>In 201</w:t>
      </w:r>
      <w:r>
        <w:t>1</w:t>
      </w:r>
      <w:r w:rsidRPr="00580FAF">
        <w:t xml:space="preserve">, </w:t>
      </w:r>
      <w:r>
        <w:t>vision remained a top three contender.</w:t>
      </w:r>
      <w:r>
        <w:rPr>
          <w:rStyle w:val="EndnoteReference"/>
        </w:rPr>
        <w:endnoteReference w:id="17"/>
      </w:r>
      <w:r>
        <w:t xml:space="preserve"> </w:t>
      </w:r>
    </w:p>
    <w:p w14:paraId="0FF097B8" w14:textId="77777777" w:rsidR="00FF19B8" w:rsidRDefault="00FF19B8" w:rsidP="00F117EB">
      <w:pPr>
        <w:widowControl/>
      </w:pPr>
    </w:p>
    <w:p w14:paraId="1BF929DD" w14:textId="4C34BACD" w:rsidR="00FF19B8" w:rsidRPr="00112790" w:rsidRDefault="00FF19B8" w:rsidP="00F117EB">
      <w:pPr>
        <w:widowControl/>
      </w:pPr>
      <w:r>
        <w:t>Yet, n</w:t>
      </w:r>
      <w:r w:rsidRPr="00B141C2">
        <w:t xml:space="preserve">ot everyone is convinced of the power of vision. The venerable </w:t>
      </w:r>
      <w:r w:rsidRPr="00B141C2">
        <w:rPr>
          <w:i/>
        </w:rPr>
        <w:t>Bass &amp; Stogdill’s Handbook of Leadership</w:t>
      </w:r>
      <w:r w:rsidRPr="00B141C2">
        <w:t xml:space="preserve"> barely makes note of vision in its 1,182 pages.</w:t>
      </w:r>
      <w:r w:rsidRPr="00B141C2">
        <w:rPr>
          <w:rStyle w:val="EndnoteReference"/>
        </w:rPr>
        <w:endnoteReference w:id="18"/>
      </w:r>
      <w:r w:rsidRPr="00B141C2">
        <w:t xml:space="preserve"> A study of 1,400 Australian public sector employees </w:t>
      </w:r>
      <w:r w:rsidR="0043690F" w:rsidRPr="00B141C2">
        <w:t>indicated,</w:t>
      </w:r>
      <w:r w:rsidRPr="00B141C2">
        <w:t xml:space="preserve"> “articulating a vision does not always have a positive influence on followers.”</w:t>
      </w:r>
      <w:r w:rsidRPr="00B141C2">
        <w:rPr>
          <w:rStyle w:val="EndnoteReference"/>
        </w:rPr>
        <w:endnoteReference w:id="19"/>
      </w:r>
      <w:r w:rsidR="00C22116">
        <w:t xml:space="preserve"> R</w:t>
      </w:r>
      <w:r>
        <w:t xml:space="preserve">esearch </w:t>
      </w:r>
      <w:r w:rsidR="00C22116">
        <w:t>on</w:t>
      </w:r>
      <w:r>
        <w:t xml:space="preserve"> </w:t>
      </w:r>
      <w:r w:rsidRPr="00B141C2">
        <w:t xml:space="preserve">the Israeli Defense Forces show that a leader’s vision </w:t>
      </w:r>
      <w:r>
        <w:t>is</w:t>
      </w:r>
      <w:r w:rsidRPr="00B141C2">
        <w:t xml:space="preserve"> “not positively related to subordinate identification and trust, self-efficacy, and motivation and willingness to sacrifice.”</w:t>
      </w:r>
      <w:r w:rsidRPr="00B141C2">
        <w:rPr>
          <w:rStyle w:val="EndnoteReference"/>
        </w:rPr>
        <w:endnoteReference w:id="20"/>
      </w:r>
      <w:r w:rsidRPr="00B141C2">
        <w:t xml:space="preserve"> </w:t>
      </w:r>
    </w:p>
    <w:p w14:paraId="40C7C9B8" w14:textId="77777777" w:rsidR="00FF19B8" w:rsidRDefault="00FF19B8" w:rsidP="00F117EB">
      <w:pPr>
        <w:widowControl/>
      </w:pPr>
    </w:p>
    <w:p w14:paraId="4B9267CB" w14:textId="77777777" w:rsidR="00FF19B8" w:rsidRPr="00112790" w:rsidRDefault="00FF19B8" w:rsidP="00F117EB">
      <w:pPr>
        <w:widowControl/>
      </w:pPr>
      <w:r>
        <w:t>Even so, f</w:t>
      </w:r>
      <w:r w:rsidRPr="00B141C2">
        <w:t xml:space="preserve">or </w:t>
      </w:r>
      <w:r>
        <w:t>many</w:t>
      </w:r>
      <w:r w:rsidRPr="00B141C2">
        <w:t xml:space="preserve"> highly regarded practitioners, vision is specific enough to have a direct impact on the day-to-day efforts in the workplace: </w:t>
      </w:r>
    </w:p>
    <w:p w14:paraId="4AA4A951" w14:textId="77777777" w:rsidR="00FF19B8" w:rsidRDefault="00FF19B8" w:rsidP="00F117EB">
      <w:pPr>
        <w:widowControl/>
      </w:pPr>
    </w:p>
    <w:p w14:paraId="2A0068B6" w14:textId="47F771A6" w:rsidR="00FF19B8" w:rsidRPr="00112790" w:rsidRDefault="00FF19B8" w:rsidP="00F117EB">
      <w:pPr>
        <w:widowControl/>
        <w:ind w:left="720"/>
      </w:pPr>
      <w:r w:rsidRPr="00B141C2">
        <w:t>“A vision gives you a focal point . . . It tells people</w:t>
      </w:r>
      <w:r>
        <w:t xml:space="preserve"> </w:t>
      </w:r>
      <w:r w:rsidRPr="00B141C2">
        <w:t xml:space="preserve">what’s expected of them.” </w:t>
      </w:r>
      <w:r w:rsidRPr="003A72AC">
        <w:t>Fred</w:t>
      </w:r>
      <w:r w:rsidRPr="003A72AC">
        <w:rPr>
          <w:bCs/>
        </w:rPr>
        <w:t>erick</w:t>
      </w:r>
      <w:r w:rsidRPr="003A72AC">
        <w:t xml:space="preserve"> </w:t>
      </w:r>
      <w:r w:rsidRPr="003A72AC">
        <w:rPr>
          <w:bCs/>
        </w:rPr>
        <w:t>Smith,</w:t>
      </w:r>
      <w:r w:rsidRPr="003A72AC">
        <w:t xml:space="preserve"> </w:t>
      </w:r>
      <w:r w:rsidR="00C22116" w:rsidRPr="00C22116">
        <w:t>Founder, Chairman, President, and CEO</w:t>
      </w:r>
      <w:r w:rsidR="00C22116">
        <w:t xml:space="preserve">, </w:t>
      </w:r>
      <w:r w:rsidR="00C22116" w:rsidRPr="00C22116">
        <w:t>FedEx</w:t>
      </w:r>
      <w:r w:rsidR="00CB18FC" w:rsidRPr="000143EC">
        <w:rPr>
          <w:rStyle w:val="EndnoteReference"/>
        </w:rPr>
        <w:endnoteReference w:id="21"/>
      </w:r>
    </w:p>
    <w:p w14:paraId="6CBDD140" w14:textId="77777777" w:rsidR="00FF19B8" w:rsidRDefault="00FF19B8" w:rsidP="00F117EB">
      <w:pPr>
        <w:widowControl/>
        <w:ind w:left="720"/>
      </w:pPr>
    </w:p>
    <w:p w14:paraId="49117ADC" w14:textId="77777777" w:rsidR="00FF19B8" w:rsidRPr="00112790" w:rsidRDefault="00FF19B8" w:rsidP="00F117EB">
      <w:pPr>
        <w:widowControl/>
        <w:ind w:left="720"/>
      </w:pPr>
      <w:r w:rsidRPr="00B141C2">
        <w:t xml:space="preserve">“A vision provides a framework through which you view everything that goes on in the company and in the external environment.” </w:t>
      </w:r>
      <w:r w:rsidRPr="003A72AC">
        <w:t xml:space="preserve">Raymond Gilmartin, </w:t>
      </w:r>
      <w:r w:rsidR="00C22116">
        <w:t>former C</w:t>
      </w:r>
      <w:r w:rsidRPr="003A72AC">
        <w:t>EO, Merck &amp; Co</w:t>
      </w:r>
      <w:r w:rsidRPr="000143EC">
        <w:rPr>
          <w:rStyle w:val="EndnoteReference"/>
        </w:rPr>
        <w:endnoteReference w:id="22"/>
      </w:r>
      <w:r w:rsidRPr="000143EC">
        <w:t xml:space="preserve"> </w:t>
      </w:r>
    </w:p>
    <w:p w14:paraId="3EA33871" w14:textId="77777777" w:rsidR="00FF19B8" w:rsidRDefault="00FF19B8" w:rsidP="00F117EB">
      <w:pPr>
        <w:widowControl/>
      </w:pPr>
    </w:p>
    <w:p w14:paraId="16B91DD2" w14:textId="78FB3BA1" w:rsidR="00FF19B8" w:rsidRPr="00112790" w:rsidRDefault="00FF19B8" w:rsidP="00F117EB">
      <w:pPr>
        <w:widowControl/>
        <w:rPr>
          <w:iCs/>
        </w:rPr>
      </w:pPr>
      <w:r w:rsidRPr="00B141C2">
        <w:t xml:space="preserve">The vision referred to by these deans of corporate America is valuable </w:t>
      </w:r>
      <w:r>
        <w:t>“</w:t>
      </w:r>
      <w:r w:rsidRPr="00B141C2">
        <w:t>because an organization needs to know where it wants to be in order to act in a reasonably efficient manner to get there.”</w:t>
      </w:r>
      <w:r w:rsidRPr="00B141C2">
        <w:rPr>
          <w:rStyle w:val="EndnoteReference"/>
        </w:rPr>
        <w:endnoteReference w:id="23"/>
      </w:r>
      <w:r w:rsidRPr="00B141C2">
        <w:t xml:space="preserve"> </w:t>
      </w:r>
      <w:r w:rsidR="000B7311">
        <w:t xml:space="preserve">Experts </w:t>
      </w:r>
      <w:r w:rsidRPr="00B141C2">
        <w:t>defin</w:t>
      </w:r>
      <w:r w:rsidR="000B7311">
        <w:t xml:space="preserve">e </w:t>
      </w:r>
      <w:r w:rsidR="007A6D99">
        <w:t xml:space="preserve">organizational aspirations </w:t>
      </w:r>
      <w:r w:rsidR="000B7311">
        <w:t>by the d</w:t>
      </w:r>
      <w:r w:rsidRPr="00B141C2">
        <w:t>rive to yield specific results.</w:t>
      </w:r>
      <w:r w:rsidRPr="00B141C2">
        <w:rPr>
          <w:rStyle w:val="EndnoteReference"/>
        </w:rPr>
        <w:endnoteReference w:id="24"/>
      </w:r>
      <w:r w:rsidRPr="00B141C2">
        <w:t xml:space="preserve"> This includes Ronald Heifetz’s adaptive work where “a vision must </w:t>
      </w:r>
      <w:r>
        <w:t>t</w:t>
      </w:r>
      <w:r w:rsidRPr="00B141C2">
        <w:t>rack the contours of reality; it has to have accuracy, and not simply imagination and appeal.”</w:t>
      </w:r>
      <w:r w:rsidRPr="00B141C2">
        <w:rPr>
          <w:rStyle w:val="EndnoteReference"/>
        </w:rPr>
        <w:endnoteReference w:id="25"/>
      </w:r>
      <w:r w:rsidRPr="00B141C2">
        <w:t xml:space="preserve"> </w:t>
      </w:r>
    </w:p>
    <w:p w14:paraId="56B9C1CD" w14:textId="77777777" w:rsidR="00FF19B8" w:rsidRDefault="00FF19B8" w:rsidP="00F117EB">
      <w:pPr>
        <w:widowControl/>
      </w:pPr>
    </w:p>
    <w:p w14:paraId="2F4CBE60" w14:textId="04685803" w:rsidR="00FF19B8" w:rsidRPr="00112790" w:rsidRDefault="00FF19B8" w:rsidP="00F117EB">
      <w:pPr>
        <w:widowControl/>
      </w:pPr>
      <w:r>
        <w:t xml:space="preserve">One common type of </w:t>
      </w:r>
      <w:r w:rsidRPr="00182A07">
        <w:t xml:space="preserve">vision </w:t>
      </w:r>
      <w:r>
        <w:t>e</w:t>
      </w:r>
      <w:r w:rsidRPr="00182A07">
        <w:t>levates the organization to someplace new.</w:t>
      </w:r>
      <w:r w:rsidRPr="00B141C2">
        <w:rPr>
          <w:rStyle w:val="EndnoteReference"/>
        </w:rPr>
        <w:endnoteReference w:id="26"/>
      </w:r>
      <w:r w:rsidRPr="00B141C2">
        <w:t xml:space="preserve"> It is “a new story, one not known to most individuals before.”</w:t>
      </w:r>
      <w:r w:rsidRPr="00B141C2">
        <w:rPr>
          <w:rStyle w:val="EndnoteReference"/>
        </w:rPr>
        <w:endnoteReference w:id="27"/>
      </w:r>
      <w:r w:rsidRPr="00B141C2">
        <w:t xml:space="preserve"> Defined by idealism, these visions are “transcendent in the sense that they are ideological rather than pragmatic, and are laden with moral overtones.”</w:t>
      </w:r>
      <w:r w:rsidRPr="00B141C2">
        <w:rPr>
          <w:rStyle w:val="EndnoteReference"/>
        </w:rPr>
        <w:endnoteReference w:id="28"/>
      </w:r>
      <w:r w:rsidRPr="00B141C2">
        <w:t xml:space="preserve"> These are the kind of visions that Walt Disney refers to in his often-</w:t>
      </w:r>
      <w:r>
        <w:t>quoted</w:t>
      </w:r>
      <w:r w:rsidRPr="00B141C2">
        <w:t xml:space="preserve"> </w:t>
      </w:r>
      <w:r>
        <w:t>mantra</w:t>
      </w:r>
      <w:r w:rsidRPr="00B141C2">
        <w:t>, “If y</w:t>
      </w:r>
      <w:r>
        <w:t>ou can dream it, you can do it</w:t>
      </w:r>
      <w:r w:rsidR="00FE031F">
        <w:t>.</w:t>
      </w:r>
      <w:r w:rsidR="00F41B57">
        <w:t>”</w:t>
      </w:r>
      <w:r w:rsidRPr="00B141C2">
        <w:rPr>
          <w:rStyle w:val="EndnoteReference"/>
        </w:rPr>
        <w:endnoteReference w:id="29"/>
      </w:r>
      <w:r w:rsidRPr="00B141C2">
        <w:t xml:space="preserve"> </w:t>
      </w:r>
    </w:p>
    <w:p w14:paraId="2E3027BE" w14:textId="77777777" w:rsidR="00FF19B8" w:rsidRPr="00B141C2" w:rsidRDefault="00FF19B8" w:rsidP="00F117EB">
      <w:pPr>
        <w:widowControl/>
      </w:pPr>
    </w:p>
    <w:p w14:paraId="087166B7" w14:textId="77777777" w:rsidR="00FF19B8" w:rsidRPr="00112790" w:rsidRDefault="00FF19B8" w:rsidP="00F117EB">
      <w:pPr>
        <w:widowControl/>
      </w:pPr>
      <w:r>
        <w:t xml:space="preserve">Another common type of </w:t>
      </w:r>
      <w:r w:rsidRPr="00B141C2">
        <w:t>vision ha</w:t>
      </w:r>
      <w:r>
        <w:t>s</w:t>
      </w:r>
      <w:r w:rsidRPr="00B141C2">
        <w:t xml:space="preserve"> an operational texture similar to formal planning, which “seems better suited to the tranquilities of peacetime than the disruptiveness of war, especially unforeseen war.”</w:t>
      </w:r>
      <w:r w:rsidRPr="00B141C2">
        <w:rPr>
          <w:rStyle w:val="EndnoteReference"/>
        </w:rPr>
        <w:endnoteReference w:id="30"/>
      </w:r>
      <w:r w:rsidRPr="00B141C2">
        <w:t xml:space="preserve"> The visions that yield practical results are the type that Paul Valery refer</w:t>
      </w:r>
      <w:r>
        <w:t>red</w:t>
      </w:r>
      <w:r w:rsidRPr="00B141C2">
        <w:t xml:space="preserve"> to when he said, “The best way to make your dreams come true is to wake up.”</w:t>
      </w:r>
      <w:r w:rsidRPr="00B141C2">
        <w:rPr>
          <w:rStyle w:val="EndnoteReference"/>
        </w:rPr>
        <w:endnoteReference w:id="31"/>
      </w:r>
      <w:r w:rsidRPr="00B141C2">
        <w:t xml:space="preserve"> </w:t>
      </w:r>
    </w:p>
    <w:p w14:paraId="017E20EC" w14:textId="77777777" w:rsidR="00FF19B8" w:rsidRDefault="00FF19B8" w:rsidP="00F117EB">
      <w:pPr>
        <w:widowControl/>
      </w:pPr>
    </w:p>
    <w:p w14:paraId="5EC1B82D" w14:textId="24EED2EA" w:rsidR="00FF19B8" w:rsidRPr="00112790" w:rsidRDefault="00FF19B8" w:rsidP="00F117EB">
      <w:pPr>
        <w:widowControl/>
      </w:pPr>
      <w:r w:rsidRPr="00B141C2">
        <w:t xml:space="preserve">In all of this confusion, however, patterns </w:t>
      </w:r>
      <w:r w:rsidR="00EE5EBE">
        <w:t>develop</w:t>
      </w:r>
      <w:r w:rsidRPr="00B141C2">
        <w:t>.</w:t>
      </w:r>
      <w:r>
        <w:t xml:space="preserve"> Scholar </w:t>
      </w:r>
      <w:r w:rsidRPr="00B141C2">
        <w:t>Gary Yukl</w:t>
      </w:r>
      <w:r>
        <w:t xml:space="preserve"> developed a list of desirable characteristics </w:t>
      </w:r>
      <w:r w:rsidRPr="00B141C2">
        <w:t xml:space="preserve">from </w:t>
      </w:r>
      <w:r>
        <w:t xml:space="preserve">well-known </w:t>
      </w:r>
      <w:r w:rsidRPr="00B141C2">
        <w:t>experts</w:t>
      </w:r>
      <w:r w:rsidR="00EE5EBE">
        <w:t>.</w:t>
      </w:r>
      <w:r>
        <w:t xml:space="preserve"> </w:t>
      </w:r>
      <w:r w:rsidR="00EE5EBE">
        <w:t>B</w:t>
      </w:r>
      <w:r>
        <w:t xml:space="preserve">y grouping </w:t>
      </w:r>
      <w:r w:rsidRPr="00B141C2">
        <w:t xml:space="preserve">these characteristics around common </w:t>
      </w:r>
      <w:r w:rsidR="000B7311" w:rsidRPr="00B141C2">
        <w:t>themes,</w:t>
      </w:r>
      <w:r w:rsidRPr="00B141C2">
        <w:t xml:space="preserve"> two major types of vision </w:t>
      </w:r>
      <w:r>
        <w:t>emerge:</w:t>
      </w:r>
      <w:r w:rsidRPr="00B141C2" w:rsidDel="0005780A">
        <w:t xml:space="preserve"> </w:t>
      </w:r>
    </w:p>
    <w:p w14:paraId="48C38A43" w14:textId="77777777" w:rsidR="00FF19B8" w:rsidRPr="00B141C2" w:rsidRDefault="00FF19B8" w:rsidP="00F117EB">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18"/>
        <w:gridCol w:w="1458"/>
      </w:tblGrid>
      <w:tr w:rsidR="00FF19B8" w:rsidRPr="00D211E1" w14:paraId="0D063C60" w14:textId="77777777" w:rsidTr="00777FE8">
        <w:trPr>
          <w:trHeight w:val="233"/>
        </w:trPr>
        <w:tc>
          <w:tcPr>
            <w:tcW w:w="8118" w:type="dxa"/>
            <w:shd w:val="clear" w:color="auto" w:fill="D9D9D9" w:themeFill="background1" w:themeFillShade="D9"/>
          </w:tcPr>
          <w:p w14:paraId="109C1192" w14:textId="77777777" w:rsidR="00FF19B8" w:rsidRPr="00112790" w:rsidRDefault="00FF19B8" w:rsidP="00F117EB">
            <w:pPr>
              <w:widowControl/>
              <w:jc w:val="center"/>
            </w:pPr>
            <w:r w:rsidRPr="00B141C2">
              <w:t>Characteristics</w:t>
            </w:r>
          </w:p>
        </w:tc>
        <w:tc>
          <w:tcPr>
            <w:tcW w:w="1458" w:type="dxa"/>
            <w:shd w:val="clear" w:color="auto" w:fill="D9D9D9" w:themeFill="background1" w:themeFillShade="D9"/>
          </w:tcPr>
          <w:p w14:paraId="4E5AD0BA" w14:textId="77777777" w:rsidR="00FF19B8" w:rsidRPr="00112790" w:rsidRDefault="00FF19B8" w:rsidP="00F117EB">
            <w:pPr>
              <w:widowControl/>
              <w:jc w:val="center"/>
            </w:pPr>
            <w:r w:rsidRPr="00B141C2">
              <w:t>Types</w:t>
            </w:r>
          </w:p>
        </w:tc>
      </w:tr>
      <w:tr w:rsidR="00FF19B8" w:rsidRPr="00112790" w14:paraId="024D1A38" w14:textId="77777777" w:rsidTr="00777FE8">
        <w:trPr>
          <w:cantSplit/>
          <w:trHeight w:val="920"/>
        </w:trPr>
        <w:tc>
          <w:tcPr>
            <w:tcW w:w="8118" w:type="dxa"/>
          </w:tcPr>
          <w:p w14:paraId="4346E952" w14:textId="77777777" w:rsidR="00FF19B8" w:rsidRPr="00112790" w:rsidRDefault="00FF19B8" w:rsidP="00F117EB">
            <w:pPr>
              <w:widowControl/>
            </w:pPr>
            <w:r w:rsidRPr="00B141C2">
              <w:t>simple and idealistic; simple enough to be communicated clearly in five minutes or less; a picture of a desirable future; not a complex plan with quantitative objectives and detailed action steps; appeals to values, hopes, and ideals; emphasizes distant ideological objectives</w:t>
            </w:r>
          </w:p>
        </w:tc>
        <w:tc>
          <w:tcPr>
            <w:tcW w:w="1458" w:type="dxa"/>
            <w:vAlign w:val="center"/>
          </w:tcPr>
          <w:p w14:paraId="1271BC58" w14:textId="77777777" w:rsidR="00FF19B8" w:rsidRPr="00112790" w:rsidRDefault="00FF19B8" w:rsidP="00F117EB">
            <w:pPr>
              <w:widowControl/>
            </w:pPr>
            <w:r w:rsidRPr="00B141C2">
              <w:t>Idealistic</w:t>
            </w:r>
          </w:p>
          <w:p w14:paraId="30532F5F" w14:textId="77777777" w:rsidR="00FF19B8" w:rsidRPr="00B141C2" w:rsidRDefault="00FF19B8" w:rsidP="00F117EB">
            <w:pPr>
              <w:widowControl/>
            </w:pPr>
          </w:p>
        </w:tc>
      </w:tr>
      <w:tr w:rsidR="00FF19B8" w:rsidRPr="00112790" w14:paraId="1DBECEF0" w14:textId="77777777" w:rsidTr="00777FE8">
        <w:trPr>
          <w:cantSplit/>
          <w:trHeight w:val="1160"/>
        </w:trPr>
        <w:tc>
          <w:tcPr>
            <w:tcW w:w="8118" w:type="dxa"/>
          </w:tcPr>
          <w:p w14:paraId="62F38D7D" w14:textId="32052E74" w:rsidR="00FF19B8" w:rsidRPr="00112790" w:rsidRDefault="00FF19B8" w:rsidP="00F117EB">
            <w:pPr>
              <w:widowControl/>
            </w:pPr>
            <w:r w:rsidRPr="00B141C2">
              <w:lastRenderedPageBreak/>
              <w:t>challenging, but realistic; not wishful fantasy; an attainable future grounded in the present reality</w:t>
            </w:r>
            <w:r w:rsidR="00440982">
              <w:t>;</w:t>
            </w:r>
            <w:r w:rsidRPr="00B141C2">
              <w:t xml:space="preserve"> addresses basic assumptions about what is important for the organization; focused enough to guide decisions and actions; general enough to allow initiative and creativity</w:t>
            </w:r>
          </w:p>
        </w:tc>
        <w:tc>
          <w:tcPr>
            <w:tcW w:w="1458" w:type="dxa"/>
            <w:vAlign w:val="center"/>
          </w:tcPr>
          <w:p w14:paraId="3487E8A1" w14:textId="77777777" w:rsidR="00FF19B8" w:rsidRPr="00112790" w:rsidRDefault="00FF19B8" w:rsidP="00F117EB">
            <w:pPr>
              <w:widowControl/>
            </w:pPr>
            <w:r w:rsidRPr="00B141C2">
              <w:t>Pragmatic</w:t>
            </w:r>
          </w:p>
          <w:p w14:paraId="5CF42867" w14:textId="77777777" w:rsidR="00FF19B8" w:rsidRPr="00B141C2" w:rsidRDefault="00FF19B8" w:rsidP="00F117EB">
            <w:pPr>
              <w:widowControl/>
            </w:pPr>
          </w:p>
        </w:tc>
      </w:tr>
    </w:tbl>
    <w:p w14:paraId="3C1586A8" w14:textId="77777777" w:rsidR="00FF19B8" w:rsidRDefault="00FF19B8" w:rsidP="00F117EB">
      <w:pPr>
        <w:widowControl/>
      </w:pPr>
    </w:p>
    <w:p w14:paraId="20DBC116" w14:textId="77777777" w:rsidR="00FF19B8" w:rsidRPr="00112790" w:rsidRDefault="00FF19B8" w:rsidP="00F117EB">
      <w:pPr>
        <w:widowControl/>
        <w:rPr>
          <w:iCs/>
        </w:rPr>
      </w:pPr>
      <w:r w:rsidRPr="00B141C2">
        <w:t xml:space="preserve">The </w:t>
      </w:r>
      <w:r>
        <w:t>belief</w:t>
      </w:r>
      <w:r w:rsidRPr="00B141C2">
        <w:t xml:space="preserve"> that there </w:t>
      </w:r>
      <w:r>
        <w:t>are</w:t>
      </w:r>
      <w:r w:rsidRPr="00B141C2">
        <w:t xml:space="preserve"> two primary types of vision is </w:t>
      </w:r>
      <w:r>
        <w:t xml:space="preserve">widespread </w:t>
      </w:r>
      <w:r w:rsidRPr="00B141C2">
        <w:t>among practi</w:t>
      </w:r>
      <w:r w:rsidR="005A773A">
        <w:t>ti</w:t>
      </w:r>
      <w:r w:rsidRPr="00B141C2">
        <w:t>oners. Alan Guskin, former Chancellor of Antioch University, takes this point of view:</w:t>
      </w:r>
    </w:p>
    <w:p w14:paraId="298B2B9B" w14:textId="77777777" w:rsidR="00FF19B8" w:rsidRDefault="00FF19B8" w:rsidP="00F117EB">
      <w:pPr>
        <w:widowControl/>
      </w:pPr>
    </w:p>
    <w:p w14:paraId="5B149F24" w14:textId="77777777" w:rsidR="00FF19B8" w:rsidRPr="00112790" w:rsidRDefault="00FF19B8" w:rsidP="00F117EB">
      <w:pPr>
        <w:widowControl/>
        <w:ind w:left="720"/>
        <w:rPr>
          <w:iCs/>
        </w:rPr>
      </w:pPr>
      <w:r w:rsidRPr="00B141C2">
        <w:t xml:space="preserve">I believe that one must be both idealistic and pragmatic. For, to be idealistic without being pragmatic leads to frustrated aspirations and unfulfilled promise; to be pragmatic without being idealistic leads one to be a hack and a bureaucrat. </w:t>
      </w:r>
      <w:r w:rsidRPr="00D90096">
        <w:t>Being both idealistic and pragmatic leads to hope and optimism along with being realistic and focused.</w:t>
      </w:r>
      <w:r w:rsidRPr="00B141C2">
        <w:rPr>
          <w:rStyle w:val="EndnoteReference"/>
        </w:rPr>
        <w:endnoteReference w:id="32"/>
      </w:r>
    </w:p>
    <w:p w14:paraId="412A0D02" w14:textId="77777777" w:rsidR="00FF19B8" w:rsidRDefault="00FF19B8" w:rsidP="00F117EB">
      <w:pPr>
        <w:widowControl/>
      </w:pPr>
    </w:p>
    <w:p w14:paraId="0541D2E8" w14:textId="77777777" w:rsidR="00FF19B8" w:rsidRPr="00112790" w:rsidRDefault="00FF19B8" w:rsidP="00F117EB">
      <w:pPr>
        <w:widowControl/>
      </w:pPr>
      <w:r>
        <w:t xml:space="preserve">This </w:t>
      </w:r>
      <w:r w:rsidRPr="00B141C2">
        <w:t xml:space="preserve">paradoxical blend </w:t>
      </w:r>
      <w:r>
        <w:t xml:space="preserve">is also prevalent in strategic </w:t>
      </w:r>
      <w:r w:rsidRPr="00B141C2">
        <w:t>literature. For example, Glenn Rowe argues that strategic leaders show a “synergistic combination of managerial [pragmatic] and visionary leadership [idealistic].”</w:t>
      </w:r>
      <w:r w:rsidRPr="00B141C2">
        <w:rPr>
          <w:rStyle w:val="EndnoteReference"/>
        </w:rPr>
        <w:endnoteReference w:id="33"/>
      </w:r>
      <w:r w:rsidRPr="00B141C2">
        <w:t xml:space="preserve"> This is </w:t>
      </w:r>
      <w:r>
        <w:t xml:space="preserve">also </w:t>
      </w:r>
      <w:r w:rsidRPr="00B141C2">
        <w:t>consistent with Jim Collins and Jerry Porras’ view that vision “consists of two parts: a 10-to-30 audacious goal plus vivid descriptions of what it will be like to achieve the goal.”</w:t>
      </w:r>
      <w:r w:rsidRPr="00B141C2">
        <w:rPr>
          <w:rStyle w:val="EndnoteReference"/>
        </w:rPr>
        <w:endnoteReference w:id="34"/>
      </w:r>
    </w:p>
    <w:p w14:paraId="4944C534" w14:textId="77777777" w:rsidR="00FF19B8" w:rsidRDefault="00FF19B8" w:rsidP="00F117EB">
      <w:pPr>
        <w:widowControl/>
      </w:pPr>
    </w:p>
    <w:p w14:paraId="6E4E3B32" w14:textId="77777777" w:rsidR="00FF19B8" w:rsidRPr="008E7809" w:rsidRDefault="00FF19B8" w:rsidP="00F117EB">
      <w:pPr>
        <w:widowControl/>
        <w:rPr>
          <w:b/>
        </w:rPr>
      </w:pPr>
      <w:r w:rsidRPr="008E7809">
        <w:rPr>
          <w:b/>
        </w:rPr>
        <w:t xml:space="preserve">In summary, the vision statement is an overarching picture of the future while the vision strategies articulate how you’re going make that future happen. </w:t>
      </w:r>
    </w:p>
    <w:p w14:paraId="4A41EF2A" w14:textId="77777777" w:rsidR="00FF19B8" w:rsidRDefault="00FF19B8" w:rsidP="00F117EB">
      <w:pPr>
        <w:widowControl/>
      </w:pPr>
    </w:p>
    <w:p w14:paraId="5E80FDCA" w14:textId="77777777" w:rsidR="00FF19B8" w:rsidRPr="00112790" w:rsidRDefault="00805CA7" w:rsidP="00F117EB">
      <w:pPr>
        <w:pStyle w:val="Heading3"/>
        <w:widowControl/>
      </w:pPr>
      <w:bookmarkStart w:id="16" w:name="_Toc267045655"/>
      <w:bookmarkStart w:id="17" w:name="_Toc481340279"/>
      <w:r>
        <w:t>Ideate</w:t>
      </w:r>
      <w:bookmarkEnd w:id="17"/>
    </w:p>
    <w:bookmarkEnd w:id="16"/>
    <w:p w14:paraId="15951EEE" w14:textId="38083A25" w:rsidR="00FF19B8" w:rsidRPr="00112790" w:rsidRDefault="00FF19B8" w:rsidP="00F117EB">
      <w:pPr>
        <w:pStyle w:val="Heading3"/>
        <w:widowControl/>
      </w:pPr>
    </w:p>
    <w:p w14:paraId="14D03D32" w14:textId="77777777" w:rsidR="00FF19B8" w:rsidRPr="00112790" w:rsidRDefault="00FF19B8" w:rsidP="00F117EB">
      <w:pPr>
        <w:widowControl/>
      </w:pPr>
      <w:r w:rsidRPr="00B141C2">
        <w:t>Many characterize vision making as an almost mystical process with spiritual undertones. Says Po Bronson, “Most of us don't get epiphanies. We only get a whisper – a faint urge. That's it. That's the call.”</w:t>
      </w:r>
      <w:r w:rsidRPr="00B141C2">
        <w:rPr>
          <w:vertAlign w:val="superscript"/>
        </w:rPr>
        <w:endnoteReference w:id="35"/>
      </w:r>
      <w:r w:rsidRPr="00B141C2">
        <w:t xml:space="preserve"> Charlie Knight, a Ute medicine man, describes how he found his vision, “Everyone has a song. God gives us each a song. That’s how we know who we are. Our song tells us who we are.”</w:t>
      </w:r>
      <w:r w:rsidRPr="00B141C2">
        <w:rPr>
          <w:vertAlign w:val="superscript"/>
        </w:rPr>
        <w:endnoteReference w:id="36"/>
      </w:r>
      <w:r w:rsidRPr="00B141C2">
        <w:t xml:space="preserve"> Jay Conger </w:t>
      </w:r>
      <w:r w:rsidR="000B7311" w:rsidRPr="00B141C2">
        <w:t>observes</w:t>
      </w:r>
      <w:r w:rsidR="001651EF">
        <w:t>,</w:t>
      </w:r>
      <w:r w:rsidRPr="00B141C2">
        <w:t xml:space="preserve"> “vision when articulated is surprisingly simple; yet when we examine the evolution of a specific leader’s vision it appears to be a much more complex process. Events stretching as far back as childhood may influence its origins.”</w:t>
      </w:r>
      <w:r w:rsidRPr="00B141C2">
        <w:rPr>
          <w:vertAlign w:val="superscript"/>
        </w:rPr>
        <w:endnoteReference w:id="37"/>
      </w:r>
      <w:r w:rsidRPr="00B141C2">
        <w:t xml:space="preserve"> </w:t>
      </w:r>
    </w:p>
    <w:p w14:paraId="13C86B80" w14:textId="77777777" w:rsidR="00FF19B8" w:rsidRDefault="00FF19B8" w:rsidP="00F117EB">
      <w:pPr>
        <w:widowControl/>
      </w:pPr>
    </w:p>
    <w:p w14:paraId="0AD0DA28" w14:textId="01B5D1BE" w:rsidR="00FF19B8" w:rsidRPr="00112790" w:rsidRDefault="00FF19B8" w:rsidP="00F117EB">
      <w:pPr>
        <w:widowControl/>
      </w:pPr>
      <w:r w:rsidRPr="00513F5D">
        <w:t xml:space="preserve">Building the vision statement </w:t>
      </w:r>
      <w:r>
        <w:t xml:space="preserve">and strategies to achieve it begins with </w:t>
      </w:r>
      <w:r w:rsidRPr="00513F5D">
        <w:t xml:space="preserve">ideation. </w:t>
      </w:r>
      <w:r>
        <w:t>Ideation is what it sounds like – creating ideas - lots and lots of them. A</w:t>
      </w:r>
      <w:r w:rsidRPr="00513F5D">
        <w:t xml:space="preserve">long the way, you will ideate scores of possible ideas that you can then turn into </w:t>
      </w:r>
      <w:r>
        <w:t xml:space="preserve">the </w:t>
      </w:r>
      <w:r w:rsidR="00440982">
        <w:t xml:space="preserve">vision </w:t>
      </w:r>
      <w:r>
        <w:t xml:space="preserve">statement and </w:t>
      </w:r>
      <w:r w:rsidRPr="00513F5D">
        <w:t xml:space="preserve">strategies. </w:t>
      </w:r>
    </w:p>
    <w:p w14:paraId="04EE6A28" w14:textId="77777777" w:rsidR="00A35CC5" w:rsidRDefault="00A35CC5" w:rsidP="00F117EB">
      <w:pPr>
        <w:pStyle w:val="Heading4"/>
        <w:widowControl/>
      </w:pPr>
    </w:p>
    <w:p w14:paraId="3D3B949D" w14:textId="77777777" w:rsidR="00FF19B8" w:rsidRPr="00112790" w:rsidRDefault="0074550D" w:rsidP="00F117EB">
      <w:pPr>
        <w:pStyle w:val="Heading4"/>
        <w:widowControl/>
      </w:pPr>
      <w:bookmarkStart w:id="18" w:name="_Toc481340280"/>
      <w:r>
        <w:t>Stakeholders</w:t>
      </w:r>
      <w:bookmarkEnd w:id="18"/>
    </w:p>
    <w:p w14:paraId="31C11CC8" w14:textId="77777777" w:rsidR="00FF19B8" w:rsidRDefault="00FF19B8" w:rsidP="00F117EB">
      <w:pPr>
        <w:widowControl/>
      </w:pPr>
    </w:p>
    <w:p w14:paraId="587A0503" w14:textId="34515A0A" w:rsidR="00C16976" w:rsidRPr="00112790" w:rsidRDefault="00497C35" w:rsidP="00F117EB">
      <w:pPr>
        <w:widowControl/>
      </w:pPr>
      <w:r>
        <w:t xml:space="preserve">The first method for ideating is listening to your stakeholders. </w:t>
      </w:r>
      <w:r w:rsidR="00E24983">
        <w:t>Many agencies cho</w:t>
      </w:r>
      <w:r w:rsidR="00397654">
        <w:t>o</w:t>
      </w:r>
      <w:r w:rsidR="00E24983">
        <w:t xml:space="preserve">se to advance their strategic planning process with a stakeholder analysis. </w:t>
      </w:r>
      <w:r w:rsidR="00801492">
        <w:t xml:space="preserve">This is </w:t>
      </w:r>
      <w:r w:rsidR="00321B5E">
        <w:t>because “the key to success in the public and nonprofit sectors – and the private sector, too, for that matter – is the satisfaction of key stakeholders.”</w:t>
      </w:r>
      <w:r w:rsidR="00321B5E">
        <w:rPr>
          <w:rStyle w:val="EndnoteReference"/>
        </w:rPr>
        <w:endnoteReference w:id="38"/>
      </w:r>
      <w:r w:rsidR="00C16976">
        <w:t xml:space="preserve"> Allison and Kaye </w:t>
      </w:r>
      <w:r w:rsidR="00B66077">
        <w:t xml:space="preserve">declare </w:t>
      </w:r>
      <w:r w:rsidR="00C16976">
        <w:t xml:space="preserve">there are two reasons to </w:t>
      </w:r>
      <w:r w:rsidR="00B66077">
        <w:t>analyze your constituents</w:t>
      </w:r>
      <w:r w:rsidR="00C16976">
        <w:t>: the benefit of o</w:t>
      </w:r>
      <w:r w:rsidR="00593390">
        <w:t xml:space="preserve">utside perspective into </w:t>
      </w:r>
      <w:r w:rsidR="00593390">
        <w:lastRenderedPageBreak/>
        <w:t>opportunities or threats and the chance to build relationships.</w:t>
      </w:r>
      <w:r w:rsidR="00593390">
        <w:rPr>
          <w:rStyle w:val="EndnoteReference"/>
        </w:rPr>
        <w:endnoteReference w:id="39"/>
      </w:r>
      <w:r w:rsidR="002A1801">
        <w:t xml:space="preserve"> In the sustainable strategy approach,</w:t>
      </w:r>
      <w:r w:rsidR="00734AAD">
        <w:t xml:space="preserve"> your goal is to i</w:t>
      </w:r>
      <w:r w:rsidR="000009E7">
        <w:t>dentify</w:t>
      </w:r>
      <w:r w:rsidR="00734AAD">
        <w:t xml:space="preserve"> opportunities </w:t>
      </w:r>
      <w:r w:rsidR="000009E7">
        <w:t>for taking the agency forward and</w:t>
      </w:r>
      <w:r w:rsidR="00734AAD">
        <w:t xml:space="preserve"> ideas for </w:t>
      </w:r>
      <w:r w:rsidR="000009E7">
        <w:t xml:space="preserve">addressing what holds the agency back. </w:t>
      </w:r>
    </w:p>
    <w:p w14:paraId="5C1F348E" w14:textId="77777777" w:rsidR="000009E7" w:rsidRDefault="000009E7" w:rsidP="00F117EB">
      <w:pPr>
        <w:widowControl/>
      </w:pPr>
    </w:p>
    <w:p w14:paraId="34301E14" w14:textId="2FF7F7B1" w:rsidR="00845AF6" w:rsidRPr="00112790" w:rsidRDefault="006A6528" w:rsidP="00F117EB">
      <w:pPr>
        <w:widowControl/>
      </w:pPr>
      <w:r>
        <w:t>T</w:t>
      </w:r>
      <w:r w:rsidR="00A41041">
        <w:t xml:space="preserve">he first step in a stakeholder analysis is to identify </w:t>
      </w:r>
      <w:r w:rsidR="00FF2D12">
        <w:t xml:space="preserve">any and all entities that your organization impacts. </w:t>
      </w:r>
      <w:r w:rsidR="005E08EC">
        <w:t>A</w:t>
      </w:r>
      <w:r w:rsidR="005E08EC" w:rsidRPr="00544C3D">
        <w:t xml:space="preserve"> stakeholder is “any person, group, or organization that can place a claim on . . . attention, resources, or output . . . or is affected by that output.”</w:t>
      </w:r>
      <w:r w:rsidR="005E08EC">
        <w:rPr>
          <w:rStyle w:val="EndnoteReference"/>
        </w:rPr>
        <w:endnoteReference w:id="40"/>
      </w:r>
      <w:r w:rsidR="005E08EC">
        <w:t xml:space="preserve"> </w:t>
      </w:r>
      <w:r w:rsidR="005E3288">
        <w:t xml:space="preserve">For external stakeholders, </w:t>
      </w:r>
      <w:r w:rsidR="005E08EC">
        <w:t>A</w:t>
      </w:r>
      <w:r w:rsidR="005E3288">
        <w:t>llison and Kay</w:t>
      </w:r>
      <w:r w:rsidR="00397654">
        <w:t>e</w:t>
      </w:r>
      <w:r w:rsidR="005E3288">
        <w:t xml:space="preserve"> suggest clients, funders, government regulators, individual donors, community leaders, competitors</w:t>
      </w:r>
      <w:r w:rsidR="0008693A">
        <w:t>,</w:t>
      </w:r>
      <w:r w:rsidR="005E3288">
        <w:t xml:space="preserve"> potential collaborators, other agencies in related fields, previous staff</w:t>
      </w:r>
      <w:r w:rsidR="0008693A">
        <w:t>,</w:t>
      </w:r>
      <w:r w:rsidR="005E3288">
        <w:t xml:space="preserve"> and board members.</w:t>
      </w:r>
      <w:r w:rsidR="005E3288">
        <w:rPr>
          <w:rStyle w:val="EndnoteReference"/>
        </w:rPr>
        <w:endnoteReference w:id="41"/>
      </w:r>
      <w:r w:rsidR="005E3288">
        <w:t xml:space="preserve"> </w:t>
      </w:r>
      <w:r w:rsidR="006C29A1">
        <w:t xml:space="preserve">Internal stakeholders will include paid and unpaid (volunteer) staff and suppliers. </w:t>
      </w:r>
    </w:p>
    <w:p w14:paraId="34FEADB9" w14:textId="77777777" w:rsidR="00A37774" w:rsidRDefault="00A37774" w:rsidP="00F117EB">
      <w:pPr>
        <w:widowControl/>
      </w:pPr>
    </w:p>
    <w:p w14:paraId="295B5E7C" w14:textId="47177B56" w:rsidR="000009E7" w:rsidRDefault="00A37774" w:rsidP="00F117EB">
      <w:pPr>
        <w:widowControl/>
      </w:pPr>
      <w:r>
        <w:t xml:space="preserve">Generally, </w:t>
      </w:r>
      <w:r w:rsidR="00734AAD">
        <w:t xml:space="preserve">you organize </w:t>
      </w:r>
      <w:r>
        <w:t>stakeholders</w:t>
      </w:r>
      <w:r w:rsidR="00F65F8E">
        <w:t xml:space="preserve"> </w:t>
      </w:r>
      <w:r>
        <w:t>into groups</w:t>
      </w:r>
      <w:r w:rsidR="00F65F8E">
        <w:t>. Once differentiated, the analysis should</w:t>
      </w:r>
      <w:r>
        <w:t xml:space="preserve"> ascertain their goals, </w:t>
      </w:r>
      <w:r w:rsidR="00F65F8E">
        <w:t xml:space="preserve">their </w:t>
      </w:r>
      <w:r w:rsidR="00734AAD">
        <w:t>inclination</w:t>
      </w:r>
      <w:r w:rsidR="00F65F8E">
        <w:t xml:space="preserve"> to accomplish </w:t>
      </w:r>
      <w:r w:rsidR="00734AAD">
        <w:t xml:space="preserve">their </w:t>
      </w:r>
      <w:r w:rsidR="00F65F8E">
        <w:t xml:space="preserve">goals, </w:t>
      </w:r>
      <w:r>
        <w:t xml:space="preserve">and </w:t>
      </w:r>
      <w:r w:rsidR="00F65F8E">
        <w:t xml:space="preserve">their </w:t>
      </w:r>
      <w:r>
        <w:t xml:space="preserve">degree of power or influence to get </w:t>
      </w:r>
      <w:r w:rsidR="00734AAD">
        <w:t xml:space="preserve">their </w:t>
      </w:r>
      <w:r>
        <w:t>goals accomplished in the face of resistance</w:t>
      </w:r>
      <w:r w:rsidR="00F65F8E">
        <w:t>. The following example comes from a theatre</w:t>
      </w:r>
      <w:r>
        <w:t>:</w:t>
      </w:r>
      <w:r w:rsidR="000009E7" w:rsidRPr="002F3179">
        <w:rPr>
          <w:rStyle w:val="EndnoteReference"/>
        </w:rPr>
        <w:endnoteReference w:id="42"/>
      </w:r>
      <w:r w:rsidR="000009E7">
        <w:t xml:space="preserve"> </w:t>
      </w:r>
    </w:p>
    <w:p w14:paraId="700020CD" w14:textId="77777777" w:rsidR="00561B82" w:rsidRPr="00112790" w:rsidRDefault="00561B82"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754"/>
        <w:gridCol w:w="3492"/>
        <w:gridCol w:w="1141"/>
        <w:gridCol w:w="1189"/>
      </w:tblGrid>
      <w:tr w:rsidR="00561B82" w:rsidRPr="00E779A0" w14:paraId="50557406" w14:textId="77777777" w:rsidTr="00A826A1">
        <w:trPr>
          <w:tblHeader/>
          <w:jc w:val="center"/>
        </w:trPr>
        <w:tc>
          <w:tcPr>
            <w:tcW w:w="9528" w:type="dxa"/>
            <w:gridSpan w:val="4"/>
            <w:shd w:val="clear" w:color="auto" w:fill="D9D9D9" w:themeFill="background1" w:themeFillShade="D9"/>
            <w:tcMar>
              <w:left w:w="43" w:type="dxa"/>
              <w:right w:w="43" w:type="dxa"/>
            </w:tcMar>
          </w:tcPr>
          <w:p w14:paraId="0BE44C72" w14:textId="77777777" w:rsidR="00561B82" w:rsidRDefault="00561B82" w:rsidP="00070B01">
            <w:pPr>
              <w:widowControl/>
              <w:jc w:val="center"/>
              <w:rPr>
                <w:rFonts w:cs="Arial"/>
              </w:rPr>
            </w:pPr>
            <w:r>
              <w:rPr>
                <w:rFonts w:cs="Arial"/>
              </w:rPr>
              <w:t>Stakeholder Analysis</w:t>
            </w:r>
          </w:p>
        </w:tc>
      </w:tr>
      <w:tr w:rsidR="00561B82" w:rsidRPr="00E779A0" w14:paraId="78710112" w14:textId="77777777" w:rsidTr="00A826A1">
        <w:trPr>
          <w:tblHeader/>
          <w:jc w:val="center"/>
        </w:trPr>
        <w:tc>
          <w:tcPr>
            <w:tcW w:w="3736" w:type="dxa"/>
            <w:shd w:val="clear" w:color="auto" w:fill="D9D9D9" w:themeFill="background1" w:themeFillShade="D9"/>
            <w:tcMar>
              <w:left w:w="43" w:type="dxa"/>
              <w:right w:w="43" w:type="dxa"/>
            </w:tcMar>
          </w:tcPr>
          <w:p w14:paraId="7950F65F" w14:textId="77777777" w:rsidR="00561B82" w:rsidRPr="00E779A0" w:rsidRDefault="00561B82" w:rsidP="00070B01">
            <w:pPr>
              <w:widowControl/>
              <w:jc w:val="center"/>
              <w:rPr>
                <w:rFonts w:cs="Arial"/>
              </w:rPr>
            </w:pPr>
            <w:r w:rsidRPr="00E779A0">
              <w:rPr>
                <w:rFonts w:cs="Arial"/>
              </w:rPr>
              <w:t>Stakeholder</w:t>
            </w:r>
          </w:p>
        </w:tc>
        <w:tc>
          <w:tcPr>
            <w:tcW w:w="3474" w:type="dxa"/>
            <w:shd w:val="clear" w:color="auto" w:fill="D9D9D9" w:themeFill="background1" w:themeFillShade="D9"/>
            <w:tcMar>
              <w:left w:w="43" w:type="dxa"/>
              <w:right w:w="43" w:type="dxa"/>
            </w:tcMar>
          </w:tcPr>
          <w:p w14:paraId="3208A5CE" w14:textId="77777777" w:rsidR="00561B82" w:rsidRPr="00E779A0" w:rsidRDefault="00561B82" w:rsidP="00070B01">
            <w:pPr>
              <w:widowControl/>
              <w:jc w:val="center"/>
              <w:rPr>
                <w:rFonts w:cs="Arial"/>
              </w:rPr>
            </w:pPr>
            <w:r w:rsidRPr="00E779A0">
              <w:rPr>
                <w:rFonts w:cs="Arial"/>
              </w:rPr>
              <w:t>Principal Goals</w:t>
            </w:r>
          </w:p>
        </w:tc>
        <w:tc>
          <w:tcPr>
            <w:tcW w:w="1135" w:type="dxa"/>
            <w:shd w:val="clear" w:color="auto" w:fill="D9D9D9" w:themeFill="background1" w:themeFillShade="D9"/>
            <w:tcMar>
              <w:left w:w="43" w:type="dxa"/>
              <w:right w:w="43" w:type="dxa"/>
            </w:tcMar>
          </w:tcPr>
          <w:p w14:paraId="10CD9D17" w14:textId="77777777" w:rsidR="00561B82" w:rsidRPr="00E779A0" w:rsidRDefault="00561B82" w:rsidP="00070B01">
            <w:pPr>
              <w:widowControl/>
              <w:jc w:val="center"/>
              <w:rPr>
                <w:rFonts w:cs="Arial"/>
              </w:rPr>
            </w:pPr>
            <w:r w:rsidRPr="00E779A0">
              <w:rPr>
                <w:rFonts w:cs="Arial"/>
              </w:rPr>
              <w:t>Interest</w:t>
            </w:r>
          </w:p>
        </w:tc>
        <w:tc>
          <w:tcPr>
            <w:tcW w:w="1183" w:type="dxa"/>
            <w:shd w:val="clear" w:color="auto" w:fill="D9D9D9" w:themeFill="background1" w:themeFillShade="D9"/>
            <w:tcMar>
              <w:left w:w="43" w:type="dxa"/>
              <w:right w:w="43" w:type="dxa"/>
            </w:tcMar>
          </w:tcPr>
          <w:p w14:paraId="3B10393F" w14:textId="77777777" w:rsidR="00561B82" w:rsidRPr="00E779A0" w:rsidRDefault="00561B82" w:rsidP="00070B01">
            <w:pPr>
              <w:widowControl/>
              <w:jc w:val="center"/>
              <w:rPr>
                <w:rFonts w:cs="Arial"/>
              </w:rPr>
            </w:pPr>
            <w:r>
              <w:rPr>
                <w:rFonts w:cs="Arial"/>
              </w:rPr>
              <w:t>Influence</w:t>
            </w:r>
          </w:p>
        </w:tc>
      </w:tr>
      <w:tr w:rsidR="00561B82" w:rsidRPr="00E779A0" w14:paraId="7B621784" w14:textId="77777777" w:rsidTr="00A826A1">
        <w:trPr>
          <w:jc w:val="center"/>
        </w:trPr>
        <w:tc>
          <w:tcPr>
            <w:tcW w:w="3736" w:type="dxa"/>
            <w:tcBorders>
              <w:top w:val="single" w:sz="4" w:space="0" w:color="auto"/>
              <w:bottom w:val="single" w:sz="4" w:space="0" w:color="auto"/>
            </w:tcBorders>
            <w:shd w:val="clear" w:color="auto" w:fill="auto"/>
            <w:tcMar>
              <w:left w:w="43" w:type="dxa"/>
              <w:right w:w="43" w:type="dxa"/>
            </w:tcMar>
          </w:tcPr>
          <w:p w14:paraId="224311EB" w14:textId="77777777" w:rsidR="00561B82" w:rsidRPr="00E779A0" w:rsidRDefault="00561B82" w:rsidP="00070B01">
            <w:pPr>
              <w:widowControl/>
              <w:rPr>
                <w:rFonts w:cs="Arial"/>
              </w:rPr>
            </w:pPr>
            <w:r w:rsidRPr="00E779A0">
              <w:rPr>
                <w:rFonts w:cs="Arial"/>
              </w:rPr>
              <w:t>Theatre Patrons: 25,000 in the Chicago metropolitan area</w:t>
            </w:r>
          </w:p>
        </w:tc>
        <w:tc>
          <w:tcPr>
            <w:tcW w:w="3474" w:type="dxa"/>
            <w:tcMar>
              <w:left w:w="43" w:type="dxa"/>
              <w:right w:w="43" w:type="dxa"/>
            </w:tcMar>
          </w:tcPr>
          <w:p w14:paraId="021319F3" w14:textId="77777777" w:rsidR="00561B82" w:rsidRPr="00E779A0" w:rsidRDefault="00561B82" w:rsidP="00070B01">
            <w:pPr>
              <w:widowControl/>
              <w:rPr>
                <w:rFonts w:cs="Arial"/>
              </w:rPr>
            </w:pPr>
            <w:r w:rsidRPr="00E779A0">
              <w:rPr>
                <w:rFonts w:cs="Arial"/>
              </w:rPr>
              <w:t>Experience excellent and enlightening theat</w:t>
            </w:r>
            <w:r>
              <w:rPr>
                <w:rFonts w:cs="Arial"/>
              </w:rPr>
              <w:t>re</w:t>
            </w:r>
          </w:p>
        </w:tc>
        <w:tc>
          <w:tcPr>
            <w:tcW w:w="1135" w:type="dxa"/>
            <w:tcMar>
              <w:left w:w="43" w:type="dxa"/>
              <w:right w:w="43" w:type="dxa"/>
            </w:tcMar>
          </w:tcPr>
          <w:p w14:paraId="31D72DE2" w14:textId="77777777" w:rsidR="00561B82" w:rsidRPr="00E779A0" w:rsidRDefault="00561B82" w:rsidP="00070B01">
            <w:pPr>
              <w:widowControl/>
              <w:jc w:val="center"/>
              <w:rPr>
                <w:rFonts w:cs="Arial"/>
              </w:rPr>
            </w:pPr>
            <w:r w:rsidRPr="00E779A0">
              <w:rPr>
                <w:rFonts w:cs="Arial"/>
              </w:rPr>
              <w:t>Mid</w:t>
            </w:r>
          </w:p>
        </w:tc>
        <w:tc>
          <w:tcPr>
            <w:tcW w:w="1183" w:type="dxa"/>
            <w:tcMar>
              <w:left w:w="43" w:type="dxa"/>
              <w:right w:w="43" w:type="dxa"/>
            </w:tcMar>
          </w:tcPr>
          <w:p w14:paraId="27081032" w14:textId="77777777" w:rsidR="00561B82" w:rsidRPr="00E779A0" w:rsidRDefault="00561B82" w:rsidP="00070B01">
            <w:pPr>
              <w:widowControl/>
              <w:jc w:val="center"/>
              <w:rPr>
                <w:rFonts w:cs="Arial"/>
              </w:rPr>
            </w:pPr>
            <w:r w:rsidRPr="00E779A0">
              <w:rPr>
                <w:rFonts w:cs="Arial"/>
              </w:rPr>
              <w:t>High</w:t>
            </w:r>
          </w:p>
        </w:tc>
      </w:tr>
      <w:tr w:rsidR="00561B82" w:rsidRPr="00E779A0" w14:paraId="5B4744CF" w14:textId="77777777" w:rsidTr="00A826A1">
        <w:trPr>
          <w:jc w:val="center"/>
        </w:trPr>
        <w:tc>
          <w:tcPr>
            <w:tcW w:w="3736" w:type="dxa"/>
            <w:tcBorders>
              <w:top w:val="single" w:sz="4" w:space="0" w:color="auto"/>
              <w:bottom w:val="single" w:sz="4" w:space="0" w:color="auto"/>
            </w:tcBorders>
            <w:shd w:val="clear" w:color="auto" w:fill="auto"/>
            <w:tcMar>
              <w:left w:w="43" w:type="dxa"/>
              <w:right w:w="43" w:type="dxa"/>
            </w:tcMar>
          </w:tcPr>
          <w:p w14:paraId="7D2D1C7C" w14:textId="77777777" w:rsidR="00561B82" w:rsidRPr="00E779A0" w:rsidRDefault="00561B82" w:rsidP="00070B01">
            <w:pPr>
              <w:widowControl/>
              <w:rPr>
                <w:rFonts w:cs="Arial"/>
              </w:rPr>
            </w:pPr>
            <w:r>
              <w:rPr>
                <w:rFonts w:cs="Arial"/>
              </w:rPr>
              <w:t>Staff: 13 n</w:t>
            </w:r>
            <w:r w:rsidRPr="00E779A0">
              <w:rPr>
                <w:rFonts w:cs="Arial"/>
              </w:rPr>
              <w:t xml:space="preserve">onprofit </w:t>
            </w:r>
            <w:r>
              <w:rPr>
                <w:rFonts w:cs="Arial"/>
              </w:rPr>
              <w:t>e</w:t>
            </w:r>
            <w:r w:rsidRPr="00E779A0">
              <w:rPr>
                <w:rFonts w:cs="Arial"/>
              </w:rPr>
              <w:t>mployees</w:t>
            </w:r>
          </w:p>
        </w:tc>
        <w:tc>
          <w:tcPr>
            <w:tcW w:w="3474" w:type="dxa"/>
            <w:tcMar>
              <w:left w:w="43" w:type="dxa"/>
              <w:right w:w="43" w:type="dxa"/>
            </w:tcMar>
          </w:tcPr>
          <w:p w14:paraId="46AAB2DD" w14:textId="77777777" w:rsidR="00561B82" w:rsidRPr="00E779A0" w:rsidRDefault="00561B82" w:rsidP="00070B01">
            <w:pPr>
              <w:widowControl/>
              <w:rPr>
                <w:rFonts w:cs="Arial"/>
              </w:rPr>
            </w:pPr>
            <w:r w:rsidRPr="00E779A0">
              <w:rPr>
                <w:rFonts w:cs="Arial"/>
              </w:rPr>
              <w:t>Valuable work</w:t>
            </w:r>
            <w:r>
              <w:rPr>
                <w:rFonts w:cs="Arial"/>
              </w:rPr>
              <w:t xml:space="preserve"> experience and f</w:t>
            </w:r>
            <w:r w:rsidRPr="00E779A0">
              <w:rPr>
                <w:rFonts w:cs="Arial"/>
              </w:rPr>
              <w:t>inancial compensation</w:t>
            </w:r>
          </w:p>
        </w:tc>
        <w:tc>
          <w:tcPr>
            <w:tcW w:w="1135" w:type="dxa"/>
            <w:tcMar>
              <w:left w:w="43" w:type="dxa"/>
              <w:right w:w="43" w:type="dxa"/>
            </w:tcMar>
          </w:tcPr>
          <w:p w14:paraId="1D9C9ED4" w14:textId="77777777" w:rsidR="00561B82" w:rsidRPr="00E779A0" w:rsidRDefault="00561B82" w:rsidP="00070B01">
            <w:pPr>
              <w:widowControl/>
              <w:jc w:val="center"/>
              <w:rPr>
                <w:rFonts w:cs="Arial"/>
              </w:rPr>
            </w:pPr>
            <w:r w:rsidRPr="00E779A0">
              <w:rPr>
                <w:rFonts w:cs="Arial"/>
              </w:rPr>
              <w:t>Mid</w:t>
            </w:r>
          </w:p>
        </w:tc>
        <w:tc>
          <w:tcPr>
            <w:tcW w:w="1183" w:type="dxa"/>
            <w:tcMar>
              <w:left w:w="43" w:type="dxa"/>
              <w:right w:w="43" w:type="dxa"/>
            </w:tcMar>
          </w:tcPr>
          <w:p w14:paraId="1C85FCFD" w14:textId="77777777" w:rsidR="00561B82" w:rsidRPr="00E779A0" w:rsidRDefault="00561B82" w:rsidP="00070B01">
            <w:pPr>
              <w:widowControl/>
              <w:jc w:val="center"/>
              <w:rPr>
                <w:rFonts w:cs="Arial"/>
              </w:rPr>
            </w:pPr>
            <w:r w:rsidRPr="00E779A0">
              <w:rPr>
                <w:rFonts w:cs="Arial"/>
              </w:rPr>
              <w:t>High</w:t>
            </w:r>
          </w:p>
        </w:tc>
      </w:tr>
      <w:tr w:rsidR="00561B82" w:rsidRPr="00E779A0" w14:paraId="671FB86A" w14:textId="77777777" w:rsidTr="00A826A1">
        <w:trPr>
          <w:jc w:val="center"/>
        </w:trPr>
        <w:tc>
          <w:tcPr>
            <w:tcW w:w="3736" w:type="dxa"/>
            <w:tcBorders>
              <w:top w:val="single" w:sz="4" w:space="0" w:color="auto"/>
              <w:bottom w:val="single" w:sz="4" w:space="0" w:color="auto"/>
            </w:tcBorders>
            <w:shd w:val="clear" w:color="auto" w:fill="auto"/>
            <w:tcMar>
              <w:left w:w="43" w:type="dxa"/>
              <w:right w:w="43" w:type="dxa"/>
            </w:tcMar>
          </w:tcPr>
          <w:p w14:paraId="58279D4D" w14:textId="77777777" w:rsidR="00561B82" w:rsidRPr="00E779A0" w:rsidRDefault="00561B82" w:rsidP="00070B01">
            <w:pPr>
              <w:widowControl/>
              <w:rPr>
                <w:rFonts w:cs="Arial"/>
              </w:rPr>
            </w:pPr>
            <w:r w:rsidRPr="00E779A0">
              <w:rPr>
                <w:rFonts w:cs="Arial"/>
              </w:rPr>
              <w:t>Company Artists: 40</w:t>
            </w:r>
            <w:r>
              <w:rPr>
                <w:rFonts w:cs="Arial"/>
              </w:rPr>
              <w:t xml:space="preserve"> actors, artisans, and directors</w:t>
            </w:r>
          </w:p>
        </w:tc>
        <w:tc>
          <w:tcPr>
            <w:tcW w:w="3474" w:type="dxa"/>
            <w:tcMar>
              <w:left w:w="43" w:type="dxa"/>
              <w:right w:w="43" w:type="dxa"/>
            </w:tcMar>
          </w:tcPr>
          <w:p w14:paraId="02CA8697" w14:textId="77777777" w:rsidR="00561B82" w:rsidRPr="00E779A0" w:rsidRDefault="00561B82" w:rsidP="00070B01">
            <w:pPr>
              <w:widowControl/>
              <w:rPr>
                <w:rFonts w:cs="Arial"/>
              </w:rPr>
            </w:pPr>
            <w:r w:rsidRPr="00E779A0">
              <w:rPr>
                <w:rFonts w:cs="Arial"/>
              </w:rPr>
              <w:t xml:space="preserve">Enhanced artistic experience and stake in the organization </w:t>
            </w:r>
          </w:p>
        </w:tc>
        <w:tc>
          <w:tcPr>
            <w:tcW w:w="1135" w:type="dxa"/>
            <w:tcMar>
              <w:left w:w="43" w:type="dxa"/>
              <w:right w:w="43" w:type="dxa"/>
            </w:tcMar>
          </w:tcPr>
          <w:p w14:paraId="2E9A0CBF" w14:textId="77777777" w:rsidR="00561B82" w:rsidRPr="00E779A0" w:rsidRDefault="00561B82" w:rsidP="00070B01">
            <w:pPr>
              <w:widowControl/>
              <w:jc w:val="center"/>
              <w:rPr>
                <w:rFonts w:cs="Arial"/>
              </w:rPr>
            </w:pPr>
            <w:r>
              <w:rPr>
                <w:rFonts w:cs="Arial"/>
              </w:rPr>
              <w:t>High</w:t>
            </w:r>
          </w:p>
        </w:tc>
        <w:tc>
          <w:tcPr>
            <w:tcW w:w="1183" w:type="dxa"/>
            <w:tcMar>
              <w:left w:w="43" w:type="dxa"/>
              <w:right w:w="43" w:type="dxa"/>
            </w:tcMar>
          </w:tcPr>
          <w:p w14:paraId="66E7D693" w14:textId="77777777" w:rsidR="00561B82" w:rsidRPr="00E779A0" w:rsidRDefault="00561B82" w:rsidP="00070B01">
            <w:pPr>
              <w:widowControl/>
              <w:jc w:val="center"/>
              <w:rPr>
                <w:rFonts w:cs="Arial"/>
              </w:rPr>
            </w:pPr>
            <w:r w:rsidRPr="00E779A0">
              <w:rPr>
                <w:rFonts w:cs="Arial"/>
              </w:rPr>
              <w:t>Low</w:t>
            </w:r>
          </w:p>
        </w:tc>
      </w:tr>
      <w:tr w:rsidR="00561B82" w:rsidRPr="00E779A0" w14:paraId="0EEFB9F8" w14:textId="77777777" w:rsidTr="00A826A1">
        <w:trPr>
          <w:jc w:val="center"/>
        </w:trPr>
        <w:tc>
          <w:tcPr>
            <w:tcW w:w="3736" w:type="dxa"/>
            <w:tcBorders>
              <w:top w:val="single" w:sz="4" w:space="0" w:color="auto"/>
              <w:bottom w:val="single" w:sz="4" w:space="0" w:color="auto"/>
            </w:tcBorders>
            <w:shd w:val="clear" w:color="auto" w:fill="auto"/>
            <w:tcMar>
              <w:left w:w="43" w:type="dxa"/>
              <w:right w:w="43" w:type="dxa"/>
            </w:tcMar>
          </w:tcPr>
          <w:p w14:paraId="46F2B3BE" w14:textId="77777777" w:rsidR="00561B82" w:rsidRPr="00E779A0" w:rsidRDefault="00561B82" w:rsidP="00070B01">
            <w:pPr>
              <w:widowControl/>
              <w:rPr>
                <w:rFonts w:cs="Arial"/>
              </w:rPr>
            </w:pPr>
            <w:r>
              <w:rPr>
                <w:rFonts w:cs="Arial"/>
              </w:rPr>
              <w:t>Funders: foundation, corporate, government and i</w:t>
            </w:r>
            <w:r w:rsidRPr="00E779A0">
              <w:rPr>
                <w:rFonts w:cs="Arial"/>
              </w:rPr>
              <w:t>ndividual</w:t>
            </w:r>
            <w:r>
              <w:rPr>
                <w:rFonts w:cs="Arial"/>
              </w:rPr>
              <w:t xml:space="preserve"> donors</w:t>
            </w:r>
          </w:p>
        </w:tc>
        <w:tc>
          <w:tcPr>
            <w:tcW w:w="3474" w:type="dxa"/>
            <w:tcMar>
              <w:left w:w="43" w:type="dxa"/>
              <w:right w:w="43" w:type="dxa"/>
            </w:tcMar>
          </w:tcPr>
          <w:p w14:paraId="67E655D0" w14:textId="77777777" w:rsidR="00561B82" w:rsidRPr="00E779A0" w:rsidRDefault="00561B82" w:rsidP="00070B01">
            <w:pPr>
              <w:widowControl/>
              <w:rPr>
                <w:rFonts w:cs="Arial"/>
              </w:rPr>
            </w:pPr>
            <w:r w:rsidRPr="00E779A0">
              <w:rPr>
                <w:rFonts w:cs="Arial"/>
              </w:rPr>
              <w:t>Return on investment</w:t>
            </w:r>
          </w:p>
        </w:tc>
        <w:tc>
          <w:tcPr>
            <w:tcW w:w="1135" w:type="dxa"/>
            <w:tcMar>
              <w:left w:w="43" w:type="dxa"/>
              <w:right w:w="43" w:type="dxa"/>
            </w:tcMar>
          </w:tcPr>
          <w:p w14:paraId="0A770BF2" w14:textId="77777777" w:rsidR="00561B82" w:rsidRPr="00E779A0" w:rsidRDefault="00561B82" w:rsidP="00070B01">
            <w:pPr>
              <w:widowControl/>
              <w:jc w:val="center"/>
              <w:rPr>
                <w:rFonts w:cs="Arial"/>
              </w:rPr>
            </w:pPr>
            <w:r w:rsidRPr="00E779A0">
              <w:rPr>
                <w:rFonts w:cs="Arial"/>
              </w:rPr>
              <w:t>High</w:t>
            </w:r>
          </w:p>
        </w:tc>
        <w:tc>
          <w:tcPr>
            <w:tcW w:w="1183" w:type="dxa"/>
            <w:tcMar>
              <w:left w:w="43" w:type="dxa"/>
              <w:right w:w="43" w:type="dxa"/>
            </w:tcMar>
          </w:tcPr>
          <w:p w14:paraId="1411EE4D" w14:textId="77777777" w:rsidR="00561B82" w:rsidRPr="00E779A0" w:rsidRDefault="00561B82" w:rsidP="00070B01">
            <w:pPr>
              <w:widowControl/>
              <w:jc w:val="center"/>
              <w:rPr>
                <w:rFonts w:cs="Arial"/>
              </w:rPr>
            </w:pPr>
            <w:r w:rsidRPr="00E779A0">
              <w:rPr>
                <w:rFonts w:cs="Arial"/>
              </w:rPr>
              <w:t>High</w:t>
            </w:r>
          </w:p>
        </w:tc>
      </w:tr>
      <w:tr w:rsidR="00561B82" w:rsidRPr="00E779A0" w14:paraId="7EF84754" w14:textId="77777777" w:rsidTr="00A826A1">
        <w:trPr>
          <w:jc w:val="center"/>
        </w:trPr>
        <w:tc>
          <w:tcPr>
            <w:tcW w:w="3736" w:type="dxa"/>
            <w:tcBorders>
              <w:top w:val="single" w:sz="4" w:space="0" w:color="auto"/>
              <w:bottom w:val="single" w:sz="4" w:space="0" w:color="auto"/>
            </w:tcBorders>
            <w:shd w:val="clear" w:color="auto" w:fill="auto"/>
            <w:tcMar>
              <w:left w:w="43" w:type="dxa"/>
              <w:right w:w="43" w:type="dxa"/>
            </w:tcMar>
          </w:tcPr>
          <w:p w14:paraId="1DBE2933" w14:textId="77777777" w:rsidR="00561B82" w:rsidRPr="00E779A0" w:rsidRDefault="00561B82" w:rsidP="00070B01">
            <w:pPr>
              <w:widowControl/>
              <w:rPr>
                <w:rFonts w:cs="Arial"/>
              </w:rPr>
            </w:pPr>
            <w:r w:rsidRPr="00E779A0">
              <w:rPr>
                <w:rFonts w:cs="Arial"/>
              </w:rPr>
              <w:t>Board: 21 Chicago-area members</w:t>
            </w:r>
          </w:p>
        </w:tc>
        <w:tc>
          <w:tcPr>
            <w:tcW w:w="3474" w:type="dxa"/>
            <w:tcMar>
              <w:left w:w="43" w:type="dxa"/>
              <w:right w:w="43" w:type="dxa"/>
            </w:tcMar>
          </w:tcPr>
          <w:p w14:paraId="233F55A8" w14:textId="77777777" w:rsidR="00561B82" w:rsidRPr="00E779A0" w:rsidRDefault="00561B82" w:rsidP="00070B01">
            <w:pPr>
              <w:widowControl/>
              <w:rPr>
                <w:rFonts w:cs="Arial"/>
              </w:rPr>
            </w:pPr>
            <w:r>
              <w:rPr>
                <w:rFonts w:cs="Arial"/>
              </w:rPr>
              <w:t>Ensure p</w:t>
            </w:r>
            <w:r w:rsidRPr="00E779A0">
              <w:rPr>
                <w:rFonts w:cs="Arial"/>
              </w:rPr>
              <w:t xml:space="preserve">roper governing of </w:t>
            </w:r>
            <w:r>
              <w:rPr>
                <w:rFonts w:cs="Arial"/>
              </w:rPr>
              <w:t xml:space="preserve">theatre </w:t>
            </w:r>
            <w:r w:rsidRPr="00E779A0">
              <w:rPr>
                <w:rFonts w:cs="Arial"/>
              </w:rPr>
              <w:t xml:space="preserve"> </w:t>
            </w:r>
          </w:p>
        </w:tc>
        <w:tc>
          <w:tcPr>
            <w:tcW w:w="1135" w:type="dxa"/>
            <w:tcMar>
              <w:left w:w="43" w:type="dxa"/>
              <w:right w:w="43" w:type="dxa"/>
            </w:tcMar>
          </w:tcPr>
          <w:p w14:paraId="4FC5D67C" w14:textId="77777777" w:rsidR="00561B82" w:rsidRPr="00E779A0" w:rsidRDefault="00561B82" w:rsidP="00070B01">
            <w:pPr>
              <w:widowControl/>
              <w:jc w:val="center"/>
              <w:rPr>
                <w:rFonts w:cs="Arial"/>
              </w:rPr>
            </w:pPr>
            <w:r w:rsidRPr="00E779A0">
              <w:rPr>
                <w:rFonts w:cs="Arial"/>
              </w:rPr>
              <w:t>Mid</w:t>
            </w:r>
          </w:p>
        </w:tc>
        <w:tc>
          <w:tcPr>
            <w:tcW w:w="1183" w:type="dxa"/>
            <w:tcMar>
              <w:left w:w="43" w:type="dxa"/>
              <w:right w:w="43" w:type="dxa"/>
            </w:tcMar>
          </w:tcPr>
          <w:p w14:paraId="73C245AF" w14:textId="77777777" w:rsidR="00561B82" w:rsidRPr="00E779A0" w:rsidRDefault="00561B82" w:rsidP="00070B01">
            <w:pPr>
              <w:widowControl/>
              <w:jc w:val="center"/>
              <w:rPr>
                <w:rFonts w:cs="Arial"/>
              </w:rPr>
            </w:pPr>
            <w:r w:rsidRPr="00E779A0">
              <w:rPr>
                <w:rFonts w:cs="Arial"/>
              </w:rPr>
              <w:t>High</w:t>
            </w:r>
          </w:p>
        </w:tc>
      </w:tr>
      <w:tr w:rsidR="00561B82" w:rsidRPr="00E779A0" w14:paraId="21F2751D" w14:textId="77777777" w:rsidTr="00A826A1">
        <w:trPr>
          <w:jc w:val="center"/>
        </w:trPr>
        <w:tc>
          <w:tcPr>
            <w:tcW w:w="3736" w:type="dxa"/>
            <w:tcBorders>
              <w:top w:val="single" w:sz="4" w:space="0" w:color="auto"/>
              <w:bottom w:val="single" w:sz="4" w:space="0" w:color="auto"/>
            </w:tcBorders>
            <w:shd w:val="clear" w:color="auto" w:fill="auto"/>
            <w:tcMar>
              <w:left w:w="43" w:type="dxa"/>
              <w:right w:w="43" w:type="dxa"/>
            </w:tcMar>
          </w:tcPr>
          <w:p w14:paraId="15D54BFE" w14:textId="77777777" w:rsidR="00561B82" w:rsidRPr="00E779A0" w:rsidRDefault="00561B82" w:rsidP="00070B01">
            <w:pPr>
              <w:widowControl/>
              <w:rPr>
                <w:rFonts w:cs="Arial"/>
              </w:rPr>
            </w:pPr>
            <w:r w:rsidRPr="00E779A0">
              <w:rPr>
                <w:rFonts w:cs="Arial"/>
              </w:rPr>
              <w:t>CPS Students: 500</w:t>
            </w:r>
          </w:p>
        </w:tc>
        <w:tc>
          <w:tcPr>
            <w:tcW w:w="3474" w:type="dxa"/>
            <w:tcMar>
              <w:left w:w="43" w:type="dxa"/>
              <w:right w:w="43" w:type="dxa"/>
            </w:tcMar>
          </w:tcPr>
          <w:p w14:paraId="32D10719" w14:textId="77777777" w:rsidR="00561B82" w:rsidRPr="00E779A0" w:rsidRDefault="00561B82" w:rsidP="00070B01">
            <w:pPr>
              <w:widowControl/>
              <w:rPr>
                <w:rFonts w:cs="Arial"/>
              </w:rPr>
            </w:pPr>
            <w:r w:rsidRPr="00E779A0">
              <w:rPr>
                <w:rFonts w:cs="Arial"/>
              </w:rPr>
              <w:t>Become better students using drama-based strategies</w:t>
            </w:r>
          </w:p>
        </w:tc>
        <w:tc>
          <w:tcPr>
            <w:tcW w:w="1135" w:type="dxa"/>
            <w:tcMar>
              <w:left w:w="43" w:type="dxa"/>
              <w:right w:w="43" w:type="dxa"/>
            </w:tcMar>
          </w:tcPr>
          <w:p w14:paraId="180A09EC" w14:textId="77777777" w:rsidR="00561B82" w:rsidRPr="00E779A0" w:rsidRDefault="00561B82" w:rsidP="00070B01">
            <w:pPr>
              <w:widowControl/>
              <w:jc w:val="center"/>
              <w:rPr>
                <w:rFonts w:cs="Arial"/>
              </w:rPr>
            </w:pPr>
            <w:r w:rsidRPr="00E779A0">
              <w:rPr>
                <w:rFonts w:cs="Arial"/>
              </w:rPr>
              <w:t>Mid</w:t>
            </w:r>
          </w:p>
        </w:tc>
        <w:tc>
          <w:tcPr>
            <w:tcW w:w="1183" w:type="dxa"/>
            <w:tcMar>
              <w:left w:w="43" w:type="dxa"/>
              <w:right w:w="43" w:type="dxa"/>
            </w:tcMar>
          </w:tcPr>
          <w:p w14:paraId="542B7348" w14:textId="77777777" w:rsidR="00561B82" w:rsidRPr="00E779A0" w:rsidRDefault="00561B82" w:rsidP="00070B01">
            <w:pPr>
              <w:widowControl/>
              <w:jc w:val="center"/>
              <w:rPr>
                <w:rFonts w:cs="Arial"/>
              </w:rPr>
            </w:pPr>
            <w:r w:rsidRPr="00E779A0">
              <w:rPr>
                <w:rFonts w:cs="Arial"/>
              </w:rPr>
              <w:t>Low</w:t>
            </w:r>
          </w:p>
        </w:tc>
      </w:tr>
      <w:tr w:rsidR="00561B82" w:rsidRPr="00E779A0" w14:paraId="779E6F51" w14:textId="77777777" w:rsidTr="00A826A1">
        <w:trPr>
          <w:jc w:val="center"/>
        </w:trPr>
        <w:tc>
          <w:tcPr>
            <w:tcW w:w="3736" w:type="dxa"/>
            <w:tcBorders>
              <w:top w:val="single" w:sz="4" w:space="0" w:color="auto"/>
            </w:tcBorders>
            <w:shd w:val="clear" w:color="auto" w:fill="auto"/>
            <w:tcMar>
              <w:left w:w="43" w:type="dxa"/>
              <w:right w:w="43" w:type="dxa"/>
            </w:tcMar>
          </w:tcPr>
          <w:p w14:paraId="6D8398D9" w14:textId="77777777" w:rsidR="00561B82" w:rsidRPr="00E779A0" w:rsidRDefault="00561B82" w:rsidP="00070B01">
            <w:pPr>
              <w:widowControl/>
              <w:rPr>
                <w:rFonts w:cs="Arial"/>
              </w:rPr>
            </w:pPr>
            <w:r>
              <w:rPr>
                <w:rFonts w:cs="Arial"/>
              </w:rPr>
              <w:t>Partners: space r</w:t>
            </w:r>
            <w:r w:rsidRPr="00E779A0">
              <w:rPr>
                <w:rFonts w:cs="Arial"/>
              </w:rPr>
              <w:t xml:space="preserve">ental </w:t>
            </w:r>
          </w:p>
        </w:tc>
        <w:tc>
          <w:tcPr>
            <w:tcW w:w="3474" w:type="dxa"/>
            <w:tcMar>
              <w:left w:w="43" w:type="dxa"/>
              <w:right w:w="43" w:type="dxa"/>
            </w:tcMar>
          </w:tcPr>
          <w:p w14:paraId="6C8BA953" w14:textId="77777777" w:rsidR="00561B82" w:rsidRPr="00E779A0" w:rsidRDefault="00561B82" w:rsidP="00070B01">
            <w:pPr>
              <w:widowControl/>
              <w:rPr>
                <w:rFonts w:cs="Arial"/>
              </w:rPr>
            </w:pPr>
            <w:r w:rsidRPr="00E779A0">
              <w:rPr>
                <w:rFonts w:cs="Arial"/>
              </w:rPr>
              <w:t xml:space="preserve">Generate a portion of revenue from </w:t>
            </w:r>
            <w:r>
              <w:rPr>
                <w:rFonts w:cs="Arial"/>
              </w:rPr>
              <w:t>the theatre’s</w:t>
            </w:r>
            <w:r w:rsidRPr="00E779A0">
              <w:rPr>
                <w:rFonts w:cs="Arial"/>
              </w:rPr>
              <w:t xml:space="preserve"> audience  </w:t>
            </w:r>
          </w:p>
        </w:tc>
        <w:tc>
          <w:tcPr>
            <w:tcW w:w="1135" w:type="dxa"/>
            <w:tcMar>
              <w:left w:w="43" w:type="dxa"/>
              <w:right w:w="43" w:type="dxa"/>
            </w:tcMar>
          </w:tcPr>
          <w:p w14:paraId="44EBD5F4" w14:textId="77777777" w:rsidR="00561B82" w:rsidRPr="00E779A0" w:rsidRDefault="00561B82" w:rsidP="00070B01">
            <w:pPr>
              <w:widowControl/>
              <w:jc w:val="center"/>
              <w:rPr>
                <w:rFonts w:cs="Arial"/>
              </w:rPr>
            </w:pPr>
            <w:r w:rsidRPr="00E779A0">
              <w:rPr>
                <w:rFonts w:cs="Arial"/>
              </w:rPr>
              <w:t>Low</w:t>
            </w:r>
          </w:p>
        </w:tc>
        <w:tc>
          <w:tcPr>
            <w:tcW w:w="1183" w:type="dxa"/>
            <w:tcMar>
              <w:left w:w="43" w:type="dxa"/>
              <w:right w:w="43" w:type="dxa"/>
            </w:tcMar>
          </w:tcPr>
          <w:p w14:paraId="267BD4C6" w14:textId="77777777" w:rsidR="00561B82" w:rsidRPr="00E779A0" w:rsidRDefault="00561B82" w:rsidP="00070B01">
            <w:pPr>
              <w:widowControl/>
              <w:jc w:val="center"/>
              <w:rPr>
                <w:rFonts w:cs="Arial"/>
              </w:rPr>
            </w:pPr>
            <w:r w:rsidRPr="00E779A0">
              <w:rPr>
                <w:rFonts w:cs="Arial"/>
              </w:rPr>
              <w:t>Low</w:t>
            </w:r>
          </w:p>
        </w:tc>
      </w:tr>
    </w:tbl>
    <w:p w14:paraId="6D59A837" w14:textId="77777777" w:rsidR="00A826A1" w:rsidRDefault="00A826A1" w:rsidP="00F117EB">
      <w:pPr>
        <w:widowControl/>
      </w:pPr>
    </w:p>
    <w:p w14:paraId="51F272D3" w14:textId="31538D1F" w:rsidR="00FD7CD7" w:rsidRDefault="00A37774" w:rsidP="00F117EB">
      <w:pPr>
        <w:widowControl/>
      </w:pPr>
      <w:r>
        <w:t>There are two ways to ascertain stakeholder goals, interest, and power</w:t>
      </w:r>
      <w:r w:rsidR="00734AAD">
        <w:t xml:space="preserve">. First is </w:t>
      </w:r>
      <w:r w:rsidR="0020314F">
        <w:t xml:space="preserve">to </w:t>
      </w:r>
      <w:r>
        <w:t>make an informed guess</w:t>
      </w:r>
      <w:r w:rsidR="00734AAD">
        <w:t xml:space="preserve">. Second is to </w:t>
      </w:r>
      <w:r w:rsidRPr="00734AAD">
        <w:rPr>
          <w:b/>
        </w:rPr>
        <w:t xml:space="preserve">reach out to a </w:t>
      </w:r>
      <w:r w:rsidR="00734AAD" w:rsidRPr="00734AAD">
        <w:rPr>
          <w:b/>
        </w:rPr>
        <w:t>dozen or so m</w:t>
      </w:r>
      <w:r w:rsidRPr="00734AAD">
        <w:rPr>
          <w:b/>
        </w:rPr>
        <w:t xml:space="preserve">embers of </w:t>
      </w:r>
      <w:r w:rsidR="00734AAD" w:rsidRPr="00734AAD">
        <w:rPr>
          <w:b/>
        </w:rPr>
        <w:t>each stakeholder group and ask</w:t>
      </w:r>
      <w:r w:rsidR="00734AAD">
        <w:rPr>
          <w:b/>
        </w:rPr>
        <w:t xml:space="preserve"> them</w:t>
      </w:r>
      <w:r w:rsidR="00734AAD">
        <w:t xml:space="preserve">. </w:t>
      </w:r>
      <w:r>
        <w:t xml:space="preserve">Most credible stakeholder analyses take the latter course of action. </w:t>
      </w:r>
    </w:p>
    <w:p w14:paraId="03BB2EF1" w14:textId="35A0F44E" w:rsidR="004E4A57" w:rsidRDefault="004E4A57" w:rsidP="00F117EB">
      <w:pPr>
        <w:widowControl/>
        <w:rPr>
          <w:b/>
        </w:rPr>
      </w:pPr>
    </w:p>
    <w:p w14:paraId="5B5FDCB3" w14:textId="2EAB7BDA" w:rsidR="006C29A1" w:rsidRPr="00112790" w:rsidRDefault="006C29A1" w:rsidP="00F117EB">
      <w:pPr>
        <w:pStyle w:val="Heading5"/>
        <w:widowControl/>
      </w:pPr>
      <w:r>
        <w:t xml:space="preserve">External </w:t>
      </w:r>
      <w:r w:rsidR="006B36C5">
        <w:t>Stakeholders</w:t>
      </w:r>
    </w:p>
    <w:p w14:paraId="07A29606" w14:textId="77777777" w:rsidR="006C29A1" w:rsidRPr="006C29A1" w:rsidRDefault="006C29A1" w:rsidP="00F117EB">
      <w:pPr>
        <w:widowControl/>
      </w:pPr>
    </w:p>
    <w:p w14:paraId="0362133D" w14:textId="77777777" w:rsidR="00C46591" w:rsidRPr="00112790" w:rsidRDefault="00497C35" w:rsidP="00F117EB">
      <w:pPr>
        <w:widowControl/>
      </w:pPr>
      <w:r>
        <w:t>O</w:t>
      </w:r>
      <w:r w:rsidR="00A37774">
        <w:t xml:space="preserve">ne line of inquiry for external stakeholders is </w:t>
      </w:r>
      <w:r>
        <w:t xml:space="preserve">simply asking them </w:t>
      </w:r>
      <w:r w:rsidR="00A37774">
        <w:t xml:space="preserve">about </w:t>
      </w:r>
      <w:r>
        <w:t xml:space="preserve">their </w:t>
      </w:r>
      <w:r w:rsidR="00782C7D">
        <w:t xml:space="preserve">goals </w:t>
      </w:r>
      <w:r w:rsidR="00A37774">
        <w:t xml:space="preserve">for the agency </w:t>
      </w:r>
      <w:r w:rsidR="00782C7D">
        <w:t>and interes</w:t>
      </w:r>
      <w:r w:rsidR="00DD2C1A">
        <w:t>t</w:t>
      </w:r>
      <w:r w:rsidR="00A37774">
        <w:t xml:space="preserve"> in seeing them accomplished</w:t>
      </w:r>
      <w:r w:rsidR="00DD2C1A">
        <w:t>. Allison and Kaye suggest the following topics</w:t>
      </w:r>
      <w:r w:rsidR="00FF7770">
        <w:t xml:space="preserve"> that I </w:t>
      </w:r>
      <w:r w:rsidR="00EF1C52">
        <w:t xml:space="preserve">have </w:t>
      </w:r>
      <w:r w:rsidR="00FF7770">
        <w:t>used successfully in my own practice</w:t>
      </w:r>
      <w:r w:rsidR="00DD2C1A">
        <w:t>:</w:t>
      </w:r>
    </w:p>
    <w:p w14:paraId="6488C155" w14:textId="77777777" w:rsidR="00DD2C1A" w:rsidRDefault="00DD2C1A" w:rsidP="00F117EB">
      <w:pPr>
        <w:widowControl/>
      </w:pPr>
    </w:p>
    <w:p w14:paraId="6D6DC03A" w14:textId="77777777" w:rsidR="00DD2C1A" w:rsidRPr="00112790" w:rsidRDefault="00DD2C1A" w:rsidP="00CB18FC">
      <w:pPr>
        <w:pStyle w:val="ListParagraph"/>
        <w:widowControl/>
        <w:numPr>
          <w:ilvl w:val="0"/>
          <w:numId w:val="14"/>
        </w:numPr>
        <w:ind w:left="1080"/>
      </w:pPr>
      <w:r>
        <w:t>Primary experience with the agency</w:t>
      </w:r>
    </w:p>
    <w:p w14:paraId="267475EC" w14:textId="77777777" w:rsidR="00DD2C1A" w:rsidRPr="00112790" w:rsidRDefault="00DD2C1A" w:rsidP="00CB18FC">
      <w:pPr>
        <w:pStyle w:val="ListParagraph"/>
        <w:widowControl/>
        <w:numPr>
          <w:ilvl w:val="0"/>
          <w:numId w:val="14"/>
        </w:numPr>
        <w:ind w:left="1080"/>
      </w:pPr>
      <w:r>
        <w:lastRenderedPageBreak/>
        <w:t>Primary strengths</w:t>
      </w:r>
    </w:p>
    <w:p w14:paraId="5CDC9428" w14:textId="77777777" w:rsidR="00DD2C1A" w:rsidRPr="00112790" w:rsidRDefault="00DD2C1A" w:rsidP="00CB18FC">
      <w:pPr>
        <w:pStyle w:val="ListParagraph"/>
        <w:widowControl/>
        <w:numPr>
          <w:ilvl w:val="0"/>
          <w:numId w:val="14"/>
        </w:numPr>
        <w:ind w:left="1080"/>
      </w:pPr>
      <w:r>
        <w:t>Primary weaknesses</w:t>
      </w:r>
    </w:p>
    <w:p w14:paraId="152CAFEE" w14:textId="77777777" w:rsidR="00DD2C1A" w:rsidRPr="00112790" w:rsidRDefault="00DD2C1A" w:rsidP="00CB18FC">
      <w:pPr>
        <w:pStyle w:val="ListParagraph"/>
        <w:widowControl/>
        <w:numPr>
          <w:ilvl w:val="0"/>
          <w:numId w:val="14"/>
        </w:numPr>
        <w:ind w:left="1080"/>
      </w:pPr>
      <w:r>
        <w:t>Greatest challenges</w:t>
      </w:r>
    </w:p>
    <w:p w14:paraId="6E65F86D" w14:textId="77777777" w:rsidR="00DD2C1A" w:rsidRPr="00112790" w:rsidRDefault="00DD2C1A" w:rsidP="00CB18FC">
      <w:pPr>
        <w:pStyle w:val="ListParagraph"/>
        <w:widowControl/>
        <w:numPr>
          <w:ilvl w:val="0"/>
          <w:numId w:val="14"/>
        </w:numPr>
        <w:ind w:left="1080"/>
      </w:pPr>
      <w:r>
        <w:t>Trends and developments in the field</w:t>
      </w:r>
    </w:p>
    <w:p w14:paraId="58F86BED" w14:textId="77777777" w:rsidR="00DD2C1A" w:rsidRPr="00112790" w:rsidRDefault="00DD2C1A" w:rsidP="00CB18FC">
      <w:pPr>
        <w:pStyle w:val="ListParagraph"/>
        <w:widowControl/>
        <w:numPr>
          <w:ilvl w:val="0"/>
          <w:numId w:val="14"/>
        </w:numPr>
        <w:ind w:left="1080"/>
      </w:pPr>
      <w:r>
        <w:t>Things to do more of, less of, or differently</w:t>
      </w:r>
    </w:p>
    <w:p w14:paraId="4D514687" w14:textId="77777777" w:rsidR="00DD2C1A" w:rsidRPr="00112790" w:rsidRDefault="00DD2C1A" w:rsidP="00CB18FC">
      <w:pPr>
        <w:pStyle w:val="ListParagraph"/>
        <w:widowControl/>
        <w:numPr>
          <w:ilvl w:val="0"/>
          <w:numId w:val="14"/>
        </w:numPr>
        <w:ind w:left="1080"/>
      </w:pPr>
      <w:r>
        <w:t>Distinguishing characteristics compared to others doing similar work</w:t>
      </w:r>
    </w:p>
    <w:p w14:paraId="420B844E" w14:textId="77777777" w:rsidR="00DD2C1A" w:rsidRPr="00112790" w:rsidRDefault="006B509E" w:rsidP="00CB18FC">
      <w:pPr>
        <w:pStyle w:val="ListParagraph"/>
        <w:widowControl/>
        <w:numPr>
          <w:ilvl w:val="0"/>
          <w:numId w:val="14"/>
        </w:numPr>
        <w:ind w:left="1080"/>
      </w:pPr>
      <w:r>
        <w:t>How to increase awareness</w:t>
      </w:r>
    </w:p>
    <w:p w14:paraId="4EDF8751" w14:textId="77777777" w:rsidR="006B509E" w:rsidRPr="00112790" w:rsidRDefault="006B509E" w:rsidP="00CB18FC">
      <w:pPr>
        <w:pStyle w:val="ListParagraph"/>
        <w:widowControl/>
        <w:numPr>
          <w:ilvl w:val="0"/>
          <w:numId w:val="14"/>
        </w:numPr>
        <w:ind w:left="1080"/>
      </w:pPr>
      <w:r>
        <w:t>How to better work with the stakeholder</w:t>
      </w:r>
    </w:p>
    <w:p w14:paraId="7057063D" w14:textId="77777777" w:rsidR="006B509E" w:rsidRPr="00112790" w:rsidRDefault="006B509E" w:rsidP="00CB18FC">
      <w:pPr>
        <w:pStyle w:val="ListParagraph"/>
        <w:widowControl/>
        <w:numPr>
          <w:ilvl w:val="0"/>
          <w:numId w:val="14"/>
        </w:numPr>
        <w:ind w:left="1080"/>
      </w:pPr>
      <w:r>
        <w:t>Other issues to consider</w:t>
      </w:r>
      <w:r w:rsidR="00B7230C">
        <w:rPr>
          <w:rStyle w:val="EndnoteReference"/>
        </w:rPr>
        <w:endnoteReference w:id="43"/>
      </w:r>
    </w:p>
    <w:p w14:paraId="55974DDE" w14:textId="77777777" w:rsidR="005E08EC" w:rsidRDefault="005E08EC" w:rsidP="00F117EB">
      <w:pPr>
        <w:widowControl/>
      </w:pPr>
    </w:p>
    <w:p w14:paraId="2893134B" w14:textId="77777777" w:rsidR="006C29A1" w:rsidRPr="00112790" w:rsidRDefault="006C29A1" w:rsidP="00F117EB">
      <w:pPr>
        <w:widowControl/>
      </w:pPr>
      <w:r>
        <w:t>Bryson suggests that you</w:t>
      </w:r>
      <w:r w:rsidR="00497C35">
        <w:t xml:space="preserve"> ask your external stakeholders to</w:t>
      </w:r>
      <w:r>
        <w:t xml:space="preserve"> “make a judgment about how well the organization performs against the stakeholder’s criteria . . . Simply noting whether or not the organization does poorly, okay or very well against the criteria is enough to prompt a very useful discussion.”</w:t>
      </w:r>
      <w:r>
        <w:rPr>
          <w:rStyle w:val="EndnoteReference"/>
        </w:rPr>
        <w:endnoteReference w:id="44"/>
      </w:r>
    </w:p>
    <w:p w14:paraId="2D57EF53" w14:textId="77777777" w:rsidR="00A37774" w:rsidRDefault="00A37774" w:rsidP="00F117EB">
      <w:pPr>
        <w:widowControl/>
      </w:pPr>
    </w:p>
    <w:p w14:paraId="21851D25" w14:textId="77777777" w:rsidR="001179B7" w:rsidRPr="00112790" w:rsidRDefault="006A6528" w:rsidP="00F117EB">
      <w:pPr>
        <w:widowControl/>
      </w:pPr>
      <w:r>
        <w:t>Because influence is a recommended criterion for selecting stakeholders,</w:t>
      </w:r>
      <w:r w:rsidR="001179B7">
        <w:t xml:space="preserve"> funders </w:t>
      </w:r>
      <w:r w:rsidR="001F495F">
        <w:t xml:space="preserve">and others with power </w:t>
      </w:r>
      <w:r w:rsidR="001179B7">
        <w:t xml:space="preserve">often dominate the process while </w:t>
      </w:r>
      <w:r w:rsidR="0072384E">
        <w:t xml:space="preserve">giving short shrift to </w:t>
      </w:r>
      <w:r w:rsidR="001179B7">
        <w:t xml:space="preserve">the voice of the </w:t>
      </w:r>
      <w:r>
        <w:t xml:space="preserve">customer. </w:t>
      </w:r>
    </w:p>
    <w:p w14:paraId="0ABBCDB1" w14:textId="77777777" w:rsidR="00AC05CE" w:rsidRDefault="00AC05CE" w:rsidP="00F117EB">
      <w:pPr>
        <w:widowControl/>
      </w:pPr>
    </w:p>
    <w:p w14:paraId="61CEAA15" w14:textId="6E9F0940" w:rsidR="00FF19B8" w:rsidRPr="00112790" w:rsidRDefault="00AC05CE" w:rsidP="00F117EB">
      <w:pPr>
        <w:widowControl/>
      </w:pPr>
      <w:r>
        <w:t xml:space="preserve">Fortunately, </w:t>
      </w:r>
      <w:r w:rsidR="00E24983">
        <w:t>three out of four nonprofits use customer satisfaction surveys or focus groups for performance measurement.</w:t>
      </w:r>
      <w:r w:rsidR="008207D0" w:rsidRPr="00E24983">
        <w:rPr>
          <w:rStyle w:val="EndnoteReference"/>
        </w:rPr>
        <w:endnoteReference w:id="45"/>
      </w:r>
      <w:r w:rsidR="00E24983">
        <w:t xml:space="preserve"> </w:t>
      </w:r>
      <w:r w:rsidR="008207D0">
        <w:t xml:space="preserve">It’s quite possible </w:t>
      </w:r>
      <w:r w:rsidR="00E24983">
        <w:t xml:space="preserve">that </w:t>
      </w:r>
      <w:r w:rsidR="008207D0">
        <w:t xml:space="preserve">you can </w:t>
      </w:r>
      <w:r w:rsidR="00E24983">
        <w:t xml:space="preserve">mine </w:t>
      </w:r>
      <w:r w:rsidR="008207D0">
        <w:t xml:space="preserve">your </w:t>
      </w:r>
      <w:r w:rsidR="00E24983">
        <w:t>most recent information</w:t>
      </w:r>
      <w:r w:rsidR="00734AAD">
        <w:t xml:space="preserve"> if you have it</w:t>
      </w:r>
      <w:r w:rsidR="00E24983" w:rsidRPr="00E24983">
        <w:t xml:space="preserve">. </w:t>
      </w:r>
      <w:r w:rsidR="00FF19B8" w:rsidRPr="00B141C2">
        <w:t>Looking at what’s going on with those you serve doesn’t mean looking at your customers</w:t>
      </w:r>
      <w:r w:rsidR="00C74DDB">
        <w:t xml:space="preserve"> or clients</w:t>
      </w:r>
      <w:r w:rsidR="00FF19B8" w:rsidRPr="00B141C2">
        <w:t xml:space="preserve"> from a helicopter; it means seeing them eye-to-eye. </w:t>
      </w:r>
      <w:r w:rsidR="00FF19B8">
        <w:t xml:space="preserve">This research </w:t>
      </w:r>
      <w:r w:rsidR="00FF19B8" w:rsidRPr="00B141C2">
        <w:t xml:space="preserve">typically requires </w:t>
      </w:r>
      <w:r w:rsidR="00FF19B8">
        <w:t xml:space="preserve">either </w:t>
      </w:r>
      <w:r w:rsidR="00FF19B8" w:rsidRPr="00B141C2">
        <w:t>qualitative up-</w:t>
      </w:r>
      <w:r w:rsidR="00FF19B8">
        <w:t>close</w:t>
      </w:r>
      <w:r w:rsidR="00FF19B8" w:rsidRPr="00B141C2">
        <w:t>-and-personal interviewing or quantitative broad-and-deep surveying.</w:t>
      </w:r>
    </w:p>
    <w:p w14:paraId="505FDCF7" w14:textId="77777777" w:rsidR="00FF19B8" w:rsidRDefault="00FF19B8" w:rsidP="00F117EB">
      <w:pPr>
        <w:widowControl/>
      </w:pPr>
    </w:p>
    <w:p w14:paraId="08ACDACF" w14:textId="77777777" w:rsidR="00FF19B8" w:rsidRPr="00112790" w:rsidRDefault="00FF19B8" w:rsidP="00F117EB">
      <w:pPr>
        <w:widowControl/>
      </w:pPr>
      <w:r w:rsidRPr="00B141C2">
        <w:t xml:space="preserve">Peter Drucker gets at the customer question by addressing the following three topics: </w:t>
      </w:r>
      <w:r w:rsidRPr="00435AFC">
        <w:t>“Who is our primary customer? Who are our supporting customers? How will our customers change?”</w:t>
      </w:r>
      <w:r w:rsidRPr="00435AFC">
        <w:rPr>
          <w:rStyle w:val="EndnoteReference"/>
        </w:rPr>
        <w:endnoteReference w:id="46"/>
      </w:r>
      <w:r w:rsidRPr="00435AFC">
        <w:t xml:space="preserve"> </w:t>
      </w:r>
    </w:p>
    <w:p w14:paraId="6A52D9F7" w14:textId="77777777" w:rsidR="00FF19B8" w:rsidRDefault="00FF19B8" w:rsidP="00F117EB">
      <w:pPr>
        <w:widowControl/>
      </w:pPr>
    </w:p>
    <w:p w14:paraId="0780BD5D" w14:textId="6632C4EC" w:rsidR="00FF19B8" w:rsidRPr="00112790" w:rsidRDefault="00FF19B8" w:rsidP="00F117EB">
      <w:pPr>
        <w:widowControl/>
      </w:pPr>
      <w:r w:rsidRPr="00B141C2">
        <w:t xml:space="preserve">If you didn’t address these questions when you worked on the mission, you have a second opportunity to do so now. </w:t>
      </w:r>
      <w:r w:rsidR="008207D0">
        <w:t xml:space="preserve">Even so, </w:t>
      </w:r>
      <w:r>
        <w:t xml:space="preserve">the issue of how your customers will change is different when referring to vision. </w:t>
      </w:r>
      <w:r w:rsidRPr="00B141C2">
        <w:t>Here</w:t>
      </w:r>
      <w:r>
        <w:t>,</w:t>
      </w:r>
      <w:r w:rsidRPr="00B141C2">
        <w:t xml:space="preserve"> Peter Drucker is not referring to the life-changing difference that you make in their lives, but literally how they will </w:t>
      </w:r>
      <w:r>
        <w:t>transform</w:t>
      </w:r>
      <w:r w:rsidRPr="00B141C2">
        <w:t>:</w:t>
      </w:r>
    </w:p>
    <w:p w14:paraId="70ED4A16" w14:textId="77777777" w:rsidR="00FF19B8" w:rsidRDefault="00FF19B8" w:rsidP="00F117EB">
      <w:pPr>
        <w:widowControl/>
      </w:pPr>
    </w:p>
    <w:p w14:paraId="5A401BC3" w14:textId="77777777" w:rsidR="00FF19B8" w:rsidRPr="00112790" w:rsidRDefault="00FF19B8" w:rsidP="00F117EB">
      <w:pPr>
        <w:widowControl/>
        <w:ind w:left="720"/>
      </w:pPr>
      <w:r w:rsidRPr="00B141C2">
        <w:t xml:space="preserve">Customers are never static. There will be greater or lesser numbers in the groups you already serve. They will become more diverse. Their needs, wants, and aspirations will evolve. There may be entirely new customers you must satisfy to achieve results – individuals who really need the service, want the service, but not in the way in which it is available today. And there are customers you should </w:t>
      </w:r>
      <w:r w:rsidRPr="00B141C2">
        <w:rPr>
          <w:i/>
        </w:rPr>
        <w:t xml:space="preserve">stop </w:t>
      </w:r>
      <w:r w:rsidRPr="00B141C2">
        <w:t>serving because the organization has filled a need, because people can be better served elsewhere, or because you are not producing results.</w:t>
      </w:r>
      <w:r w:rsidRPr="00B141C2">
        <w:rPr>
          <w:rStyle w:val="EndnoteReference"/>
        </w:rPr>
        <w:endnoteReference w:id="47"/>
      </w:r>
      <w:r w:rsidRPr="00B141C2">
        <w:t xml:space="preserve"> </w:t>
      </w:r>
    </w:p>
    <w:p w14:paraId="6875E5B9" w14:textId="77777777" w:rsidR="00FF19B8" w:rsidRDefault="00FF19B8" w:rsidP="00F117EB">
      <w:pPr>
        <w:widowControl/>
      </w:pPr>
    </w:p>
    <w:p w14:paraId="0DFADAE7" w14:textId="77777777" w:rsidR="00FF19B8" w:rsidRPr="00112790" w:rsidRDefault="00FF19B8" w:rsidP="00F117EB">
      <w:pPr>
        <w:widowControl/>
        <w:rPr>
          <w:iCs/>
        </w:rPr>
      </w:pPr>
      <w:r w:rsidRPr="00B141C2">
        <w:t>But even th</w:t>
      </w:r>
      <w:r>
        <w:t xml:space="preserve">is </w:t>
      </w:r>
      <w:r w:rsidRPr="00B141C2">
        <w:t>do</w:t>
      </w:r>
      <w:r>
        <w:t>es</w:t>
      </w:r>
      <w:r w:rsidRPr="00B141C2">
        <w:t>n’t quite get at customer voice. The most important advice Peter Drucker gives about customers is about staying close to them, which is what customer voice is all about, “</w:t>
      </w:r>
      <w:r w:rsidRPr="00FD0BA9">
        <w:t xml:space="preserve">Often the customer is one step ahead of you. So you must </w:t>
      </w:r>
      <w:r w:rsidRPr="00FD0BA9">
        <w:rPr>
          <w:i/>
        </w:rPr>
        <w:t xml:space="preserve">know your </w:t>
      </w:r>
      <w:r w:rsidRPr="00FD0BA9">
        <w:rPr>
          <w:i/>
        </w:rPr>
        <w:lastRenderedPageBreak/>
        <w:t>customer</w:t>
      </w:r>
      <w:r w:rsidRPr="00FD0BA9">
        <w:t xml:space="preserve"> – or quickly get to know them. </w:t>
      </w:r>
      <w:r w:rsidRPr="00FC4DA6">
        <w:rPr>
          <w:b/>
        </w:rPr>
        <w:t>Time and again you will have to ask, ‘Who is our customer?’ because customers constantly change</w:t>
      </w:r>
      <w:r w:rsidRPr="00B141C2">
        <w:t>.”</w:t>
      </w:r>
      <w:r w:rsidRPr="00B141C2">
        <w:rPr>
          <w:rStyle w:val="EndnoteReference"/>
        </w:rPr>
        <w:endnoteReference w:id="48"/>
      </w:r>
      <w:r w:rsidRPr="00B141C2">
        <w:t xml:space="preserve"> </w:t>
      </w:r>
    </w:p>
    <w:p w14:paraId="6BAC8A96" w14:textId="77777777" w:rsidR="00FF19B8" w:rsidRDefault="00FF19B8" w:rsidP="00F117EB">
      <w:pPr>
        <w:widowControl/>
      </w:pPr>
    </w:p>
    <w:p w14:paraId="554D7EF2" w14:textId="77777777" w:rsidR="00FF19B8" w:rsidRPr="00112790" w:rsidRDefault="00FF19B8" w:rsidP="00F117EB">
      <w:pPr>
        <w:widowControl/>
        <w:rPr>
          <w:iCs/>
        </w:rPr>
      </w:pPr>
      <w:r w:rsidRPr="00B141C2">
        <w:t>Kristin Majeska, former executive director of Common Good: Investments in Nonprofit Solutions, calls this customer focus, which begins with identifying your customers and ends with researching what they value:</w:t>
      </w:r>
    </w:p>
    <w:p w14:paraId="190BFDD5" w14:textId="77777777" w:rsidR="00FF19B8" w:rsidRDefault="00FF19B8" w:rsidP="00F117EB">
      <w:pPr>
        <w:widowControl/>
      </w:pPr>
    </w:p>
    <w:p w14:paraId="7C1587C7" w14:textId="44B9887F" w:rsidR="00FF19B8" w:rsidRPr="00112790" w:rsidRDefault="00FF19B8" w:rsidP="00F117EB">
      <w:pPr>
        <w:widowControl/>
        <w:ind w:left="720"/>
      </w:pPr>
      <w:r w:rsidRPr="00B141C2">
        <w:rPr>
          <w:i/>
        </w:rPr>
        <w:t>Identify your customers</w:t>
      </w:r>
      <w:r w:rsidR="000F6247">
        <w:rPr>
          <w:i/>
        </w:rPr>
        <w:t>:</w:t>
      </w:r>
      <w:r w:rsidRPr="00B141C2">
        <w:t xml:space="preserve"> Separate your customers into distinct groups that you can picture, reach, and, above all, understand. Figure out what type of customers you serve most effectively, ask yourself why, and us</w:t>
      </w:r>
      <w:r>
        <w:t>e that knowledge to serve your “</w:t>
      </w:r>
      <w:r w:rsidRPr="00B141C2">
        <w:t>best” customers exceptionally well and to improve your service for others</w:t>
      </w:r>
      <w:r>
        <w:t>...</w:t>
      </w:r>
    </w:p>
    <w:p w14:paraId="6106CE5C" w14:textId="77777777" w:rsidR="00FF19B8" w:rsidRDefault="00FF19B8" w:rsidP="00F117EB">
      <w:pPr>
        <w:widowControl/>
        <w:ind w:left="720"/>
      </w:pPr>
    </w:p>
    <w:p w14:paraId="5D277D01" w14:textId="17AE3417" w:rsidR="00FF19B8" w:rsidRPr="00112790" w:rsidRDefault="00FF19B8" w:rsidP="00F117EB">
      <w:pPr>
        <w:widowControl/>
        <w:ind w:left="720"/>
        <w:rPr>
          <w:i/>
          <w:iCs/>
        </w:rPr>
      </w:pPr>
      <w:r w:rsidRPr="00B141C2">
        <w:rPr>
          <w:i/>
        </w:rPr>
        <w:t>Research</w:t>
      </w:r>
      <w:r w:rsidR="000F6247">
        <w:rPr>
          <w:i/>
        </w:rPr>
        <w:t>:</w:t>
      </w:r>
      <w:r w:rsidRPr="00B141C2">
        <w:rPr>
          <w:i/>
        </w:rPr>
        <w:t xml:space="preserve"> </w:t>
      </w:r>
      <w:r w:rsidR="000F6247">
        <w:rPr>
          <w:i/>
        </w:rPr>
        <w:t>D</w:t>
      </w:r>
      <w:r w:rsidRPr="00B141C2">
        <w:rPr>
          <w:i/>
        </w:rPr>
        <w:t xml:space="preserve">on’t assume you know what customers value. </w:t>
      </w:r>
      <w:r w:rsidRPr="00B141C2">
        <w:t xml:space="preserve">Dig into information sources. Observe. Most important, ask your customers! Listen attentively to their answers and get to know the people who make up your market . . . and </w:t>
      </w:r>
      <w:r>
        <w:t>who will determine your success.</w:t>
      </w:r>
      <w:r w:rsidRPr="00B141C2">
        <w:rPr>
          <w:rStyle w:val="EndnoteReference"/>
        </w:rPr>
        <w:endnoteReference w:id="49"/>
      </w:r>
      <w:r w:rsidRPr="00B141C2">
        <w:rPr>
          <w:i/>
        </w:rPr>
        <w:t xml:space="preserve"> </w:t>
      </w:r>
    </w:p>
    <w:p w14:paraId="4EF38A8B" w14:textId="77777777" w:rsidR="005E08EC" w:rsidRDefault="005E08EC" w:rsidP="00F117EB">
      <w:pPr>
        <w:widowControl/>
      </w:pPr>
    </w:p>
    <w:p w14:paraId="7016E803" w14:textId="11111BBE" w:rsidR="00FF19B8" w:rsidRPr="00112790" w:rsidRDefault="00FF19B8" w:rsidP="00F117EB">
      <w:pPr>
        <w:widowControl/>
      </w:pPr>
      <w:r w:rsidRPr="00B141C2">
        <w:t>One of the best ways to get close to your customers is to do exactly that. Yes, you can commission rich and rewarding research, but one of the most effective ways to understand your c</w:t>
      </w:r>
      <w:r w:rsidR="0066598B">
        <w:t>lients</w:t>
      </w:r>
      <w:r w:rsidRPr="00B141C2">
        <w:t xml:space="preserve"> is to talk with them. I ran a performing arts center for 15 years</w:t>
      </w:r>
      <w:r w:rsidR="0066598B">
        <w:t>,</w:t>
      </w:r>
      <w:r w:rsidRPr="00B141C2">
        <w:t xml:space="preserve"> and though </w:t>
      </w:r>
      <w:r w:rsidR="00667142">
        <w:t xml:space="preserve">the work didn’t require me </w:t>
      </w:r>
      <w:r w:rsidRPr="00B141C2">
        <w:t>at the theatre every night, that’s where you’d generally find me</w:t>
      </w:r>
      <w:r>
        <w:t xml:space="preserve"> </w:t>
      </w:r>
      <w:r w:rsidR="00667142">
        <w:t>–</w:t>
      </w:r>
      <w:r w:rsidRPr="00B141C2">
        <w:t xml:space="preserve"> and not standing in the wings</w:t>
      </w:r>
      <w:r w:rsidR="00667142">
        <w:t xml:space="preserve">; I was </w:t>
      </w:r>
      <w:r w:rsidRPr="00B141C2">
        <w:t xml:space="preserve">in the lobby. </w:t>
      </w:r>
    </w:p>
    <w:p w14:paraId="39CF9C0C" w14:textId="77777777" w:rsidR="00FF19B8" w:rsidRDefault="00FF19B8" w:rsidP="00F117EB">
      <w:pPr>
        <w:widowControl/>
      </w:pPr>
    </w:p>
    <w:p w14:paraId="6CA253FF" w14:textId="77777777" w:rsidR="00FF19B8" w:rsidRPr="00112790" w:rsidRDefault="00FF19B8" w:rsidP="00F117EB">
      <w:pPr>
        <w:widowControl/>
        <w:rPr>
          <w:iCs/>
        </w:rPr>
      </w:pPr>
      <w:r w:rsidRPr="00B141C2">
        <w:t>I knew what our customers liked about our organization and what they d</w:t>
      </w:r>
      <w:r w:rsidR="00BE3790">
        <w:t>idn’t like because I asked them</w:t>
      </w:r>
      <w:r w:rsidRPr="00B141C2">
        <w:t xml:space="preserve">. No wonder that the Victoria Theatre Association’s customer base was the envy of much larger communities and that our renewal rate for subscriptions was regularly 20 basis points higher than most other practices. Our customers really were the stars. </w:t>
      </w:r>
    </w:p>
    <w:p w14:paraId="2A7D3D19" w14:textId="77777777" w:rsidR="00FF19B8" w:rsidRDefault="00FF19B8" w:rsidP="00F117EB">
      <w:pPr>
        <w:widowControl/>
      </w:pPr>
    </w:p>
    <w:p w14:paraId="219DAB72" w14:textId="77777777" w:rsidR="00FF19B8" w:rsidRPr="00112790" w:rsidRDefault="00B83001" w:rsidP="00F117EB">
      <w:pPr>
        <w:widowControl/>
        <w:rPr>
          <w:iCs/>
        </w:rPr>
      </w:pPr>
      <w:r>
        <w:t xml:space="preserve">Externally, </w:t>
      </w:r>
      <w:r w:rsidR="00FF19B8" w:rsidRPr="00B141C2">
        <w:t xml:space="preserve">I like to keep it simple. After introducing myself, explaining what I’m doing, and getting to know the customer a bit, </w:t>
      </w:r>
      <w:r w:rsidR="00FF19B8" w:rsidRPr="00FC4DA6">
        <w:rPr>
          <w:b/>
        </w:rPr>
        <w:t>I begin by asking what he or she likes about the product, program, or service they are using</w:t>
      </w:r>
      <w:r w:rsidR="00FF19B8" w:rsidRPr="00B141C2">
        <w:t xml:space="preserve">. This is a good </w:t>
      </w:r>
      <w:r w:rsidR="00667142" w:rsidRPr="00B141C2">
        <w:t>icebreaker</w:t>
      </w:r>
      <w:r w:rsidR="00FF19B8" w:rsidRPr="00B141C2">
        <w:t xml:space="preserve"> and the answers can inform your marketing strategies. </w:t>
      </w:r>
    </w:p>
    <w:p w14:paraId="38C6F334" w14:textId="77777777" w:rsidR="00FF19B8" w:rsidRDefault="00FF19B8" w:rsidP="00F117EB">
      <w:pPr>
        <w:widowControl/>
      </w:pPr>
    </w:p>
    <w:p w14:paraId="436CF3F9" w14:textId="1AF35BC8" w:rsidR="00FF19B8" w:rsidRPr="00112790" w:rsidRDefault="00FF19B8" w:rsidP="00F117EB">
      <w:pPr>
        <w:widowControl/>
        <w:rPr>
          <w:iCs/>
        </w:rPr>
      </w:pPr>
      <w:r w:rsidRPr="00FC4DA6">
        <w:rPr>
          <w:b/>
        </w:rPr>
        <w:t>Second, I ask the customer what he or she doesn’t like.</w:t>
      </w:r>
      <w:r w:rsidRPr="00B141C2">
        <w:t xml:space="preserve"> Don’t ask what he or </w:t>
      </w:r>
      <w:r w:rsidR="00667142" w:rsidRPr="00B141C2">
        <w:t>she thinks</w:t>
      </w:r>
      <w:r>
        <w:t xml:space="preserve"> you should </w:t>
      </w:r>
      <w:r w:rsidRPr="00B141C2">
        <w:t xml:space="preserve">do to improve this or that aspect of your services, products, or programs because this is hard to conceptualize. </w:t>
      </w:r>
      <w:r w:rsidR="00667142">
        <w:t>P</w:t>
      </w:r>
      <w:r w:rsidRPr="00B141C2">
        <w:t xml:space="preserve">eople have a tough time knowing how to improve </w:t>
      </w:r>
      <w:r w:rsidR="00667142" w:rsidRPr="00B141C2">
        <w:t>things</w:t>
      </w:r>
      <w:r w:rsidR="00667142">
        <w:t xml:space="preserve">, but </w:t>
      </w:r>
      <w:r w:rsidRPr="00B141C2">
        <w:t xml:space="preserve">they </w:t>
      </w:r>
      <w:r w:rsidR="00AD0B4A" w:rsidRPr="00B141C2">
        <w:t>know</w:t>
      </w:r>
      <w:r w:rsidRPr="00B141C2">
        <w:t xml:space="preserve"> what they don’t like. Your customer’s first response may be deferential as most people are </w:t>
      </w:r>
      <w:r w:rsidR="008207D0">
        <w:t>uncomfortable giving honest</w:t>
      </w:r>
      <w:r w:rsidR="0066598B">
        <w:t xml:space="preserve"> criticism</w:t>
      </w:r>
      <w:r w:rsidRPr="00B141C2">
        <w:t xml:space="preserve">. </w:t>
      </w:r>
      <w:r w:rsidR="008207D0" w:rsidRPr="00B141C2">
        <w:t>However,</w:t>
      </w:r>
      <w:r w:rsidRPr="00B141C2">
        <w:t xml:space="preserve"> if you encourage the feedback </w:t>
      </w:r>
      <w:r w:rsidR="0066598B">
        <w:t>authentically</w:t>
      </w:r>
      <w:r w:rsidRPr="00B141C2">
        <w:t xml:space="preserve"> and persistently, you will prevail. </w:t>
      </w:r>
      <w:r w:rsidR="008207D0">
        <w:rPr>
          <w:iCs/>
        </w:rPr>
        <w:t>Most of the time, a dozen or so interviews will give you a lot of information to work with.</w:t>
      </w:r>
    </w:p>
    <w:p w14:paraId="45D86861" w14:textId="77777777" w:rsidR="00FF19B8" w:rsidRDefault="00FF19B8" w:rsidP="00F117EB">
      <w:pPr>
        <w:widowControl/>
      </w:pPr>
    </w:p>
    <w:p w14:paraId="1A2931AC" w14:textId="0898F1D7" w:rsidR="00FF19B8" w:rsidRPr="00112790" w:rsidRDefault="00FF19B8" w:rsidP="00F117EB">
      <w:pPr>
        <w:widowControl/>
        <w:rPr>
          <w:iCs/>
        </w:rPr>
      </w:pPr>
      <w:r w:rsidRPr="00B141C2">
        <w:t>If you are not getting thoughtful answers, the way you’re asking the questions</w:t>
      </w:r>
      <w:r w:rsidRPr="000332DC">
        <w:t xml:space="preserve"> </w:t>
      </w:r>
      <w:r w:rsidRPr="00B141C2">
        <w:t xml:space="preserve">is likely flawed. I like to use open-ended questions, those that don’t require a simple yes or no, when I’m trying to get at the customer experience. </w:t>
      </w:r>
      <w:r w:rsidR="0066598B">
        <w:t>As you receive responses, b</w:t>
      </w:r>
      <w:r w:rsidRPr="00B141C2">
        <w:t xml:space="preserve">e sure to </w:t>
      </w:r>
      <w:r w:rsidRPr="00B141C2">
        <w:lastRenderedPageBreak/>
        <w:t>probe answers to get more information</w:t>
      </w:r>
      <w:r w:rsidR="0066598B">
        <w:t xml:space="preserve"> and r</w:t>
      </w:r>
      <w:r w:rsidRPr="00B141C2">
        <w:t xml:space="preserve">estate what you </w:t>
      </w:r>
      <w:r>
        <w:t xml:space="preserve">have </w:t>
      </w:r>
      <w:r w:rsidRPr="00B141C2">
        <w:t>heard to be sure you understand what the customer said</w:t>
      </w:r>
      <w:r>
        <w:t xml:space="preserve"> </w:t>
      </w:r>
      <w:r>
        <w:rPr>
          <w:i/>
        </w:rPr>
        <w:t xml:space="preserve">and </w:t>
      </w:r>
      <w:r>
        <w:t>meant</w:t>
      </w:r>
      <w:r w:rsidRPr="00B141C2">
        <w:t>.</w:t>
      </w:r>
    </w:p>
    <w:p w14:paraId="3963648F" w14:textId="77777777" w:rsidR="00FF19B8" w:rsidRDefault="00FF19B8" w:rsidP="00F117EB">
      <w:pPr>
        <w:widowControl/>
      </w:pPr>
    </w:p>
    <w:p w14:paraId="351589F5" w14:textId="77777777" w:rsidR="00FF19B8" w:rsidRPr="00112790" w:rsidRDefault="00FF19B8" w:rsidP="00F117EB">
      <w:pPr>
        <w:widowControl/>
        <w:rPr>
          <w:i/>
        </w:rPr>
      </w:pPr>
      <w:r w:rsidRPr="00FC4DA6">
        <w:rPr>
          <w:b/>
        </w:rPr>
        <w:t>Third, I ask the customer what he or she would like.</w:t>
      </w:r>
      <w:r>
        <w:t xml:space="preserve"> Unlike the question of what the customer didn’t like, which is about the past, this question takes the customer into the future. For example, maybe she didn’t like the ham sandwich lunch you served when you asked for dislikes, but here she responds that she would have liked a vegetarian selection. </w:t>
      </w:r>
    </w:p>
    <w:p w14:paraId="165A44D6" w14:textId="77777777" w:rsidR="00FF19B8" w:rsidRDefault="00FF19B8" w:rsidP="00F117EB">
      <w:pPr>
        <w:widowControl/>
      </w:pPr>
    </w:p>
    <w:p w14:paraId="200F8E80" w14:textId="77777777" w:rsidR="008207D0" w:rsidRPr="00112790" w:rsidRDefault="00FF19B8" w:rsidP="00F117EB">
      <w:pPr>
        <w:widowControl/>
      </w:pPr>
      <w:r w:rsidRPr="00FC4DA6">
        <w:rPr>
          <w:b/>
        </w:rPr>
        <w:t xml:space="preserve">Finally, I ask an “anything else” question around what I should have asked, but didn’t, which </w:t>
      </w:r>
      <w:r w:rsidR="00667142" w:rsidRPr="00FC4DA6">
        <w:rPr>
          <w:b/>
        </w:rPr>
        <w:t>usually</w:t>
      </w:r>
      <w:r w:rsidRPr="00FC4DA6">
        <w:rPr>
          <w:b/>
        </w:rPr>
        <w:t xml:space="preserve"> yields a rich response.</w:t>
      </w:r>
      <w:r w:rsidRPr="00B141C2">
        <w:t xml:space="preserve"> The </w:t>
      </w:r>
      <w:r>
        <w:t xml:space="preserve">four </w:t>
      </w:r>
      <w:r w:rsidRPr="00B141C2">
        <w:t xml:space="preserve">questions together generate a surprising amount of information if you are patient and listen carefully. A typical interview with a customer should take 20 minutes or so, maybe more if the customer is talkative, maybe less if they’re not. </w:t>
      </w:r>
    </w:p>
    <w:p w14:paraId="0FDA864A" w14:textId="77777777" w:rsidR="008207D0" w:rsidRDefault="008207D0" w:rsidP="00F117EB">
      <w:pPr>
        <w:widowControl/>
      </w:pPr>
    </w:p>
    <w:p w14:paraId="4D5E8ACA" w14:textId="6E8272F6" w:rsidR="00FF19B8" w:rsidRPr="00112790" w:rsidRDefault="00FF19B8" w:rsidP="00F117EB">
      <w:pPr>
        <w:widowControl/>
      </w:pPr>
      <w:r w:rsidRPr="00B141C2">
        <w:t>The identification and research of your customers is the first and most important thing you must do to prepare yourself for vision making. What Tom Peters and Robert Waterman say is as true for nonprofits as it is with for-profits</w:t>
      </w:r>
      <w:r w:rsidR="00734AAD">
        <w:t xml:space="preserve">, </w:t>
      </w:r>
      <w:r w:rsidRPr="00B141C2">
        <w:t>“</w:t>
      </w:r>
      <w:r w:rsidR="002C123A">
        <w:t>E</w:t>
      </w:r>
      <w:r w:rsidRPr="00B141C2">
        <w:t xml:space="preserve">xcellent companies </w:t>
      </w:r>
      <w:r w:rsidRPr="00B141C2">
        <w:rPr>
          <w:i/>
        </w:rPr>
        <w:t>really are</w:t>
      </w:r>
      <w:r w:rsidRPr="00B141C2">
        <w:t xml:space="preserve"> close to their customers.”</w:t>
      </w:r>
      <w:r w:rsidRPr="00B141C2">
        <w:rPr>
          <w:rStyle w:val="EndnoteReference"/>
        </w:rPr>
        <w:endnoteReference w:id="50"/>
      </w:r>
    </w:p>
    <w:p w14:paraId="3EFF5348" w14:textId="77777777" w:rsidR="00FF19B8" w:rsidRDefault="00FF19B8" w:rsidP="00F117EB">
      <w:pPr>
        <w:widowControl/>
      </w:pPr>
    </w:p>
    <w:p w14:paraId="642ABA36" w14:textId="77777777" w:rsidR="00FF19B8" w:rsidRPr="00112790" w:rsidRDefault="00FF19B8" w:rsidP="00F117EB">
      <w:pPr>
        <w:widowControl/>
      </w:pPr>
      <w:r>
        <w:t>Of course, you may not need to do hands-on surveying. You may already have done this or you may be able to have a discussion with your front-line programming staff and query them with the questions. Whatever your approach, take some time and summarize what you know.</w:t>
      </w:r>
    </w:p>
    <w:p w14:paraId="56368747" w14:textId="77777777" w:rsidR="00FF19B8" w:rsidRDefault="00FF19B8" w:rsidP="00F117EB">
      <w:pPr>
        <w:widowControl/>
      </w:pPr>
    </w:p>
    <w:p w14:paraId="04F08A96" w14:textId="54645F2C" w:rsidR="00FF19B8" w:rsidRPr="00112790" w:rsidRDefault="00FF19B8" w:rsidP="00F117EB">
      <w:pPr>
        <w:widowControl/>
      </w:pPr>
      <w:r>
        <w:t>There are other ways of getting a deeper understanding of your customers</w:t>
      </w:r>
      <w:r w:rsidR="00EC29D6">
        <w:t xml:space="preserve"> too</w:t>
      </w:r>
      <w:r>
        <w:t>. You can go to sources of information already available at your fingertips on the web, at your local chamber of commerce, and through other sources including</w:t>
      </w:r>
      <w:r w:rsidR="00B36D78">
        <w:t xml:space="preserve"> the United States Census Bureau at</w:t>
      </w:r>
      <w:r>
        <w:t xml:space="preserve"> </w:t>
      </w:r>
      <w:hyperlink r:id="rId9" w:history="1">
        <w:r w:rsidR="00B36D78" w:rsidRPr="00153B31">
          <w:rPr>
            <w:rStyle w:val="Hyperlink"/>
          </w:rPr>
          <w:t>www.census.gov</w:t>
        </w:r>
      </w:hyperlink>
      <w:r>
        <w:t xml:space="preserve"> and </w:t>
      </w:r>
      <w:r w:rsidR="00B36D78">
        <w:t xml:space="preserve">the Small Business Association at </w:t>
      </w:r>
      <w:hyperlink r:id="rId10" w:history="1">
        <w:r w:rsidR="00B36D78" w:rsidRPr="00153B31">
          <w:rPr>
            <w:rStyle w:val="Hyperlink"/>
          </w:rPr>
          <w:t>www.sba.gov</w:t>
        </w:r>
      </w:hyperlink>
      <w:r>
        <w:t xml:space="preserve">. </w:t>
      </w:r>
      <w:r w:rsidR="000B7311">
        <w:t>Moreover,</w:t>
      </w:r>
      <w:r>
        <w:t xml:space="preserve"> you can talk to th</w:t>
      </w:r>
      <w:r w:rsidR="00EC29D6">
        <w:t>e</w:t>
      </w:r>
      <w:r>
        <w:t xml:space="preserve"> best of the best agencies in your field to find out what they know. </w:t>
      </w:r>
    </w:p>
    <w:p w14:paraId="1B013D2A" w14:textId="77777777" w:rsidR="00FF19B8" w:rsidRDefault="00FF19B8" w:rsidP="00F117EB">
      <w:pPr>
        <w:widowControl/>
      </w:pPr>
    </w:p>
    <w:p w14:paraId="19942F3B" w14:textId="77777777" w:rsidR="00FF19B8" w:rsidRDefault="00FF19B8" w:rsidP="00F117EB">
      <w:pPr>
        <w:widowControl/>
      </w:pPr>
      <w:r>
        <w:t xml:space="preserve">You can </w:t>
      </w:r>
      <w:r w:rsidR="00EC29D6">
        <w:t xml:space="preserve">also </w:t>
      </w:r>
      <w:r>
        <w:t xml:space="preserve">observe things. Take opening a restaurant for instance. You don’t launch a restaurant just anywhere. You look for the volume of people who ordinarily will walk by your location especially at the times of day when you plan to be open. You look at the other business nearby and visit with the proprietors about how well they are doing. You are especially interested in whether there are any other restaurants nearby, what they charge, their menus, and the quality of the food. </w:t>
      </w:r>
      <w:r w:rsidR="000B7311">
        <w:t>In addition,</w:t>
      </w:r>
      <w:r>
        <w:t xml:space="preserve"> if there are no other restaurants nearby, </w:t>
      </w:r>
      <w:r w:rsidR="00EC29D6">
        <w:t xml:space="preserve">you </w:t>
      </w:r>
      <w:r>
        <w:t xml:space="preserve">find out why because this may mean something about your probabilities for success. </w:t>
      </w:r>
    </w:p>
    <w:p w14:paraId="53DA2961" w14:textId="77777777" w:rsidR="00647E63" w:rsidRPr="00112790" w:rsidRDefault="00647E63" w:rsidP="00F117EB">
      <w:pPr>
        <w:widowControl/>
      </w:pPr>
    </w:p>
    <w:p w14:paraId="3142E88D" w14:textId="7AC92568" w:rsidR="00443ED2" w:rsidRPr="00112790" w:rsidRDefault="00443ED2" w:rsidP="00F117EB">
      <w:pPr>
        <w:widowControl/>
      </w:pPr>
      <w:r>
        <w:t>It is important to conduct</w:t>
      </w:r>
      <w:r w:rsidRPr="00F637EE">
        <w:t xml:space="preserve"> </w:t>
      </w:r>
      <w:r>
        <w:t xml:space="preserve">thorough </w:t>
      </w:r>
      <w:r w:rsidRPr="00F637EE">
        <w:t xml:space="preserve">research </w:t>
      </w:r>
      <w:r>
        <w:t xml:space="preserve">with your customers to develop a better understanding of your target market. </w:t>
      </w:r>
      <w:r w:rsidR="00AA68BD">
        <w:t xml:space="preserve">In addition to </w:t>
      </w:r>
      <w:r w:rsidRPr="00F637EE">
        <w:t xml:space="preserve">direct </w:t>
      </w:r>
      <w:r w:rsidR="002F632E">
        <w:t xml:space="preserve">conversations </w:t>
      </w:r>
      <w:r w:rsidR="00AA68BD">
        <w:t>with clients</w:t>
      </w:r>
      <w:r>
        <w:t xml:space="preserve">, </w:t>
      </w:r>
      <w:r w:rsidR="00AA68BD">
        <w:t>organizations should consider</w:t>
      </w:r>
      <w:r w:rsidRPr="00F637EE">
        <w:t xml:space="preserve"> focus gr</w:t>
      </w:r>
      <w:r>
        <w:t xml:space="preserve">oups, </w:t>
      </w:r>
      <w:r w:rsidRPr="00F637EE">
        <w:t>survey research</w:t>
      </w:r>
      <w:r>
        <w:t xml:space="preserve">, and </w:t>
      </w:r>
      <w:r w:rsidRPr="00F637EE">
        <w:t>test marketing</w:t>
      </w:r>
      <w:r>
        <w:t>.</w:t>
      </w:r>
      <w:r w:rsidRPr="00F637EE">
        <w:t xml:space="preserve"> A focus group typically works this way: </w:t>
      </w:r>
    </w:p>
    <w:p w14:paraId="6EE0368C" w14:textId="77777777" w:rsidR="00443ED2" w:rsidRDefault="00443ED2" w:rsidP="00F117EB">
      <w:pPr>
        <w:widowControl/>
      </w:pPr>
    </w:p>
    <w:p w14:paraId="2A998415" w14:textId="77777777" w:rsidR="00443ED2" w:rsidRPr="00112790" w:rsidRDefault="00443ED2" w:rsidP="00F117EB">
      <w:pPr>
        <w:widowControl/>
        <w:ind w:left="720"/>
      </w:pPr>
      <w:r w:rsidRPr="00F637EE">
        <w:lastRenderedPageBreak/>
        <w:t>A focus group consists of eight to ten members of your target market (try to include both current customers and potential customers who don’t know you at all) who are guided by a facilitator to answer open-ended questions about a specific topic. Focus groups are a low-cost means of conducting face-to-face interviews, with the additional benefit of interactions that occur within the group.</w:t>
      </w:r>
      <w:r w:rsidRPr="00F637EE">
        <w:rPr>
          <w:rStyle w:val="EndnoteReference"/>
        </w:rPr>
        <w:endnoteReference w:id="51"/>
      </w:r>
    </w:p>
    <w:p w14:paraId="5E6CF0C5" w14:textId="77777777" w:rsidR="00443ED2" w:rsidRDefault="00443ED2" w:rsidP="00F117EB">
      <w:pPr>
        <w:widowControl/>
      </w:pPr>
    </w:p>
    <w:p w14:paraId="145D98ED" w14:textId="1C984147" w:rsidR="00443ED2" w:rsidRPr="00112790" w:rsidRDefault="00443ED2" w:rsidP="00F117EB">
      <w:pPr>
        <w:widowControl/>
      </w:pPr>
      <w:r>
        <w:t>Survey rese</w:t>
      </w:r>
      <w:r w:rsidRPr="00F637EE">
        <w:t xml:space="preserve">arch is </w:t>
      </w:r>
      <w:r>
        <w:t xml:space="preserve">most often </w:t>
      </w:r>
      <w:r w:rsidRPr="00F637EE">
        <w:t xml:space="preserve">quantitative </w:t>
      </w:r>
      <w:r w:rsidR="00AA68BD">
        <w:t>(</w:t>
      </w:r>
      <w:r w:rsidRPr="00F637EE">
        <w:t>although qualitative interviewing is gaining in popularity</w:t>
      </w:r>
      <w:r w:rsidR="00AA68BD">
        <w:t>)</w:t>
      </w:r>
      <w:r w:rsidRPr="00F637EE">
        <w:t xml:space="preserve"> and can range from a simple web-based protocol like SurveyMonkey to telephone surveys or direct mail. </w:t>
      </w:r>
      <w:r>
        <w:t xml:space="preserve">Research </w:t>
      </w:r>
      <w:r w:rsidRPr="00F637EE">
        <w:t>can be fast and cheap</w:t>
      </w:r>
      <w:r>
        <w:t xml:space="preserve"> </w:t>
      </w:r>
      <w:r w:rsidRPr="00F637EE">
        <w:t xml:space="preserve">or slow and </w:t>
      </w:r>
      <w:r>
        <w:t>costly. The difference is usually in validity, reliability, and</w:t>
      </w:r>
      <w:r w:rsidRPr="00F637EE">
        <w:t xml:space="preserve"> </w:t>
      </w:r>
      <w:r>
        <w:t xml:space="preserve">generalizability </w:t>
      </w:r>
      <w:r w:rsidRPr="00F637EE">
        <w:t xml:space="preserve">to the customer population. </w:t>
      </w:r>
      <w:r>
        <w:t>Q</w:t>
      </w:r>
      <w:r w:rsidRPr="00F637EE">
        <w:t xml:space="preserve">uantitative research yields useful data that </w:t>
      </w:r>
      <w:r>
        <w:t xml:space="preserve">you </w:t>
      </w:r>
      <w:r w:rsidRPr="00F637EE">
        <w:t>can quickly analyze and is usually</w:t>
      </w:r>
      <w:r w:rsidR="001055AC">
        <w:t xml:space="preserve"> representative of your customers at large.</w:t>
      </w:r>
      <w:r w:rsidRPr="00F637EE">
        <w:t xml:space="preserve"> </w:t>
      </w:r>
      <w:r w:rsidR="001055AC">
        <w:t xml:space="preserve">On the other hand, </w:t>
      </w:r>
      <w:r w:rsidRPr="00F637EE">
        <w:t>qualitative interviewing generates more nuanced and granular information</w:t>
      </w:r>
      <w:r>
        <w:t xml:space="preserve"> that </w:t>
      </w:r>
      <w:r w:rsidR="001055AC">
        <w:t xml:space="preserve">may not represent the general views of your primary customer. </w:t>
      </w:r>
    </w:p>
    <w:p w14:paraId="65C06A07" w14:textId="77777777" w:rsidR="00443ED2" w:rsidRDefault="00443ED2" w:rsidP="00F117EB">
      <w:pPr>
        <w:widowControl/>
      </w:pPr>
    </w:p>
    <w:p w14:paraId="21B075A5" w14:textId="11ACF527" w:rsidR="00443ED2" w:rsidRPr="00112790" w:rsidRDefault="00443ED2" w:rsidP="00F117EB">
      <w:pPr>
        <w:widowControl/>
      </w:pPr>
      <w:r>
        <w:t xml:space="preserve">According to </w:t>
      </w:r>
      <w:r w:rsidRPr="00F637EE">
        <w:t>Kristen Majeska, “</w:t>
      </w:r>
      <w:r w:rsidRPr="00F637EE">
        <w:rPr>
          <w:i/>
        </w:rPr>
        <w:t>Test marketing</w:t>
      </w:r>
      <w:r w:rsidRPr="00F637EE">
        <w:t xml:space="preserve"> is essentially performing an experiment. Rather than asking your customers what they think they’d do, you give them the opportunity, record the results, and if you’re entrepreneurial, you figure out why they did what they did.”</w:t>
      </w:r>
      <w:r w:rsidRPr="00F637EE">
        <w:rPr>
          <w:rStyle w:val="EndnoteReference"/>
        </w:rPr>
        <w:endnoteReference w:id="52"/>
      </w:r>
      <w:r w:rsidRPr="00F637EE">
        <w:t xml:space="preserve"> </w:t>
      </w:r>
      <w:r>
        <w:t xml:space="preserve">Because of its </w:t>
      </w:r>
      <w:r w:rsidR="00647E63">
        <w:t xml:space="preserve">ability </w:t>
      </w:r>
      <w:r>
        <w:t xml:space="preserve">to tell you what the customer will actually do, test marketing can be a powerful and very useful tool. </w:t>
      </w:r>
    </w:p>
    <w:p w14:paraId="099E1263" w14:textId="77777777" w:rsidR="00443ED2" w:rsidRDefault="00443ED2" w:rsidP="00F117EB">
      <w:pPr>
        <w:widowControl/>
      </w:pPr>
    </w:p>
    <w:p w14:paraId="10341278" w14:textId="77777777" w:rsidR="00443ED2" w:rsidRPr="00112790" w:rsidRDefault="00443ED2" w:rsidP="00F117EB">
      <w:pPr>
        <w:widowControl/>
      </w:pPr>
      <w:r w:rsidRPr="00F637EE">
        <w:t xml:space="preserve">You’ll also need to think about how you intend to promote your strategy to your intended market including sales, branding, and the like. Peter Brinckerhoff has a list of questions you can consider: </w:t>
      </w:r>
    </w:p>
    <w:p w14:paraId="38B54968" w14:textId="77777777" w:rsidR="00443ED2" w:rsidRDefault="00443ED2" w:rsidP="00F117EB">
      <w:pPr>
        <w:widowControl/>
      </w:pPr>
    </w:p>
    <w:p w14:paraId="1DCDDD05" w14:textId="77777777" w:rsidR="00443ED2" w:rsidRPr="00F70BA3" w:rsidRDefault="00443ED2" w:rsidP="00CB18FC">
      <w:pPr>
        <w:pStyle w:val="ListParagraph"/>
        <w:widowControl/>
        <w:numPr>
          <w:ilvl w:val="0"/>
          <w:numId w:val="30"/>
        </w:numPr>
        <w:ind w:left="1080"/>
      </w:pPr>
      <w:r w:rsidRPr="00F637EE">
        <w:t>H</w:t>
      </w:r>
      <w:r w:rsidRPr="00F70BA3">
        <w:t xml:space="preserve">ow are you going to find out what your markets want and then give it to them? </w:t>
      </w:r>
    </w:p>
    <w:p w14:paraId="7DA4D22B" w14:textId="77777777" w:rsidR="00443ED2" w:rsidRPr="00F70BA3" w:rsidRDefault="00443ED2" w:rsidP="00CB18FC">
      <w:pPr>
        <w:pStyle w:val="ListParagraph"/>
        <w:widowControl/>
        <w:numPr>
          <w:ilvl w:val="0"/>
          <w:numId w:val="30"/>
        </w:numPr>
        <w:ind w:left="1080"/>
      </w:pPr>
      <w:r w:rsidRPr="00F70BA3">
        <w:t xml:space="preserve">How are you going to let them know that you exist? </w:t>
      </w:r>
    </w:p>
    <w:p w14:paraId="371FB528" w14:textId="77777777" w:rsidR="00443ED2" w:rsidRPr="00F70BA3" w:rsidRDefault="00443ED2" w:rsidP="00CB18FC">
      <w:pPr>
        <w:pStyle w:val="ListParagraph"/>
        <w:widowControl/>
        <w:numPr>
          <w:ilvl w:val="0"/>
          <w:numId w:val="30"/>
        </w:numPr>
        <w:ind w:left="1080"/>
      </w:pPr>
      <w:r w:rsidRPr="00F70BA3">
        <w:t xml:space="preserve">How are you going to assure that they are happy and bring others back with them? </w:t>
      </w:r>
    </w:p>
    <w:p w14:paraId="56758AFC" w14:textId="77777777" w:rsidR="00443ED2" w:rsidRPr="00112790" w:rsidRDefault="00443ED2" w:rsidP="00CB18FC">
      <w:pPr>
        <w:pStyle w:val="ListParagraph"/>
        <w:widowControl/>
        <w:numPr>
          <w:ilvl w:val="0"/>
          <w:numId w:val="30"/>
        </w:numPr>
        <w:ind w:left="1080"/>
      </w:pPr>
      <w:r w:rsidRPr="00F70BA3">
        <w:t>Who</w:t>
      </w:r>
      <w:r w:rsidRPr="00F637EE">
        <w:t xml:space="preserve"> are your target markets and who are your secondary markets?</w:t>
      </w:r>
      <w:r w:rsidRPr="00F637EE">
        <w:rPr>
          <w:rStyle w:val="EndnoteReference"/>
        </w:rPr>
        <w:endnoteReference w:id="53"/>
      </w:r>
    </w:p>
    <w:p w14:paraId="7661BC03" w14:textId="77777777" w:rsidR="00443ED2" w:rsidRDefault="00443ED2" w:rsidP="00F117EB">
      <w:pPr>
        <w:widowControl/>
      </w:pPr>
    </w:p>
    <w:p w14:paraId="1E76B075" w14:textId="77777777" w:rsidR="00443ED2" w:rsidRPr="00112790" w:rsidRDefault="00443ED2" w:rsidP="00F117EB">
      <w:pPr>
        <w:widowControl/>
      </w:pPr>
      <w:r w:rsidRPr="00F637EE">
        <w:t xml:space="preserve">This </w:t>
      </w:r>
      <w:r w:rsidR="006C70FF">
        <w:t xml:space="preserve">often </w:t>
      </w:r>
      <w:r w:rsidRPr="00F637EE">
        <w:t>adds up to a marketing plan that</w:t>
      </w:r>
      <w:r>
        <w:t>,</w:t>
      </w:r>
      <w:r w:rsidRPr="00F637EE">
        <w:t xml:space="preserve"> according to Christopher Lovelock</w:t>
      </w:r>
      <w:r>
        <w:t>,</w:t>
      </w:r>
      <w:r w:rsidRPr="00F637EE">
        <w:t xml:space="preserve"> should include situation analysis, marketing program goals, marketing strategies, marketing budget, marketing action plan and schedule, and monitoring system. In particular, marketing strategies address the following:</w:t>
      </w:r>
    </w:p>
    <w:p w14:paraId="4A5C4B99" w14:textId="77777777" w:rsidR="00443ED2" w:rsidRPr="00F637EE" w:rsidRDefault="00443ED2" w:rsidP="00F117EB">
      <w:pPr>
        <w:widowControl/>
      </w:pPr>
    </w:p>
    <w:p w14:paraId="51CD1747" w14:textId="77777777" w:rsidR="00443ED2" w:rsidRPr="00112790" w:rsidRDefault="00443ED2" w:rsidP="00CB18FC">
      <w:pPr>
        <w:pStyle w:val="ListParagraph"/>
        <w:widowControl/>
        <w:numPr>
          <w:ilvl w:val="0"/>
          <w:numId w:val="31"/>
        </w:numPr>
        <w:ind w:left="1080"/>
      </w:pPr>
      <w:r w:rsidRPr="00824A68">
        <w:t>Positioning</w:t>
      </w:r>
    </w:p>
    <w:p w14:paraId="4402F1CF" w14:textId="77777777" w:rsidR="00443ED2" w:rsidRPr="00112790" w:rsidRDefault="00443ED2" w:rsidP="00CB18FC">
      <w:pPr>
        <w:pStyle w:val="ListParagraph"/>
        <w:widowControl/>
        <w:numPr>
          <w:ilvl w:val="0"/>
          <w:numId w:val="31"/>
        </w:numPr>
        <w:ind w:left="1080"/>
      </w:pPr>
      <w:r w:rsidRPr="00F637EE">
        <w:t xml:space="preserve">Target segments </w:t>
      </w:r>
    </w:p>
    <w:p w14:paraId="40036512" w14:textId="77777777" w:rsidR="00443ED2" w:rsidRPr="00112790" w:rsidRDefault="00443ED2" w:rsidP="00CB18FC">
      <w:pPr>
        <w:pStyle w:val="ListParagraph"/>
        <w:widowControl/>
        <w:numPr>
          <w:ilvl w:val="0"/>
          <w:numId w:val="31"/>
        </w:numPr>
        <w:ind w:left="1080"/>
      </w:pPr>
      <w:r w:rsidRPr="00F637EE">
        <w:t>Competitive differentiation</w:t>
      </w:r>
    </w:p>
    <w:p w14:paraId="5D493955" w14:textId="77777777" w:rsidR="00443ED2" w:rsidRPr="00112790" w:rsidRDefault="00443ED2" w:rsidP="00CB18FC">
      <w:pPr>
        <w:pStyle w:val="ListParagraph"/>
        <w:widowControl/>
        <w:numPr>
          <w:ilvl w:val="0"/>
          <w:numId w:val="31"/>
        </w:numPr>
        <w:ind w:left="1080"/>
      </w:pPr>
      <w:r w:rsidRPr="00F637EE">
        <w:t>Value proposition: distinctive benefits</w:t>
      </w:r>
    </w:p>
    <w:p w14:paraId="5D294AE4" w14:textId="77777777" w:rsidR="00443ED2" w:rsidRPr="00112790" w:rsidRDefault="00443ED2" w:rsidP="00CB18FC">
      <w:pPr>
        <w:pStyle w:val="ListParagraph"/>
        <w:widowControl/>
        <w:numPr>
          <w:ilvl w:val="0"/>
          <w:numId w:val="31"/>
        </w:numPr>
        <w:ind w:left="1080"/>
      </w:pPr>
      <w:r w:rsidRPr="006503BC">
        <w:t>Marketing mix</w:t>
      </w:r>
    </w:p>
    <w:p w14:paraId="142B04F1" w14:textId="77777777" w:rsidR="00443ED2" w:rsidRPr="00112790" w:rsidRDefault="00443ED2" w:rsidP="00CB18FC">
      <w:pPr>
        <w:pStyle w:val="ListParagraph"/>
        <w:widowControl/>
        <w:numPr>
          <w:ilvl w:val="0"/>
          <w:numId w:val="31"/>
        </w:numPr>
        <w:ind w:left="1080"/>
      </w:pPr>
      <w:r w:rsidRPr="00F637EE">
        <w:t>Core product, supplementary services, and delivery systems</w:t>
      </w:r>
    </w:p>
    <w:p w14:paraId="51694B8B" w14:textId="77777777" w:rsidR="00443ED2" w:rsidRPr="00112790" w:rsidRDefault="00443ED2" w:rsidP="00CB18FC">
      <w:pPr>
        <w:pStyle w:val="ListParagraph"/>
        <w:widowControl/>
        <w:numPr>
          <w:ilvl w:val="0"/>
          <w:numId w:val="31"/>
        </w:numPr>
        <w:ind w:left="1080"/>
      </w:pPr>
      <w:r w:rsidRPr="00F637EE">
        <w:t>Price and trade terms (if selling through intermediaries)</w:t>
      </w:r>
    </w:p>
    <w:p w14:paraId="4F8403F6" w14:textId="77777777" w:rsidR="00443ED2" w:rsidRPr="00112790" w:rsidRDefault="00443ED2" w:rsidP="00CB18FC">
      <w:pPr>
        <w:pStyle w:val="ListParagraph"/>
        <w:widowControl/>
        <w:numPr>
          <w:ilvl w:val="0"/>
          <w:numId w:val="31"/>
        </w:numPr>
        <w:ind w:left="1080"/>
      </w:pPr>
      <w:r w:rsidRPr="00F637EE">
        <w:t>Marketing communication: advertising, person</w:t>
      </w:r>
      <w:r>
        <w:t>al selling, promotion, and so on</w:t>
      </w:r>
      <w:r w:rsidRPr="00F637EE">
        <w:rPr>
          <w:rStyle w:val="EndnoteReference"/>
        </w:rPr>
        <w:endnoteReference w:id="54"/>
      </w:r>
    </w:p>
    <w:p w14:paraId="1698E6DC" w14:textId="77777777" w:rsidR="00443ED2" w:rsidRDefault="00443ED2" w:rsidP="00F117EB">
      <w:pPr>
        <w:widowControl/>
      </w:pPr>
    </w:p>
    <w:p w14:paraId="02DD4E62" w14:textId="412768AE" w:rsidR="00443ED2" w:rsidRPr="00112790" w:rsidRDefault="00443ED2" w:rsidP="00F117EB">
      <w:pPr>
        <w:widowControl/>
      </w:pPr>
      <w:r w:rsidRPr="00F637EE">
        <w:t xml:space="preserve">Because marketing </w:t>
      </w:r>
      <w:r>
        <w:t>is so important for</w:t>
      </w:r>
      <w:r w:rsidRPr="00F637EE">
        <w:t xml:space="preserve"> the success of strategies related to </w:t>
      </w:r>
      <w:r>
        <w:t xml:space="preserve">your </w:t>
      </w:r>
      <w:r w:rsidRPr="00F637EE">
        <w:t>lines of business</w:t>
      </w:r>
      <w:r w:rsidR="00B54622">
        <w:t xml:space="preserve"> (LOBs)</w:t>
      </w:r>
      <w:r w:rsidRPr="00F637EE">
        <w:t xml:space="preserve">, it is a good idea to consider employing </w:t>
      </w:r>
      <w:r>
        <w:t xml:space="preserve">a </w:t>
      </w:r>
      <w:r w:rsidRPr="00F637EE">
        <w:t xml:space="preserve">marketing consultant. </w:t>
      </w:r>
      <w:r>
        <w:t>M</w:t>
      </w:r>
      <w:r w:rsidRPr="00F637EE">
        <w:t>ost nonprofit</w:t>
      </w:r>
      <w:r>
        <w:t>s</w:t>
      </w:r>
      <w:r w:rsidRPr="00F637EE">
        <w:t xml:space="preserve"> </w:t>
      </w:r>
      <w:r>
        <w:t xml:space="preserve">do not </w:t>
      </w:r>
      <w:r w:rsidRPr="00F637EE">
        <w:t xml:space="preserve">have the expertise onboard to get to </w:t>
      </w:r>
      <w:r>
        <w:t xml:space="preserve">the </w:t>
      </w:r>
      <w:r w:rsidRPr="00F637EE">
        <w:t xml:space="preserve">heart of marketing strategies. Fortunately, many marketing firms offer a mix of pro bono and paid services. </w:t>
      </w:r>
    </w:p>
    <w:p w14:paraId="7F14AB83" w14:textId="77777777" w:rsidR="00443ED2" w:rsidRDefault="00443ED2" w:rsidP="00F117EB">
      <w:pPr>
        <w:widowControl/>
      </w:pPr>
    </w:p>
    <w:p w14:paraId="5704BD59" w14:textId="6AB213B0" w:rsidR="00FF19B8" w:rsidRPr="00112790" w:rsidRDefault="00FF19B8" w:rsidP="00F117EB">
      <w:pPr>
        <w:widowControl/>
      </w:pPr>
      <w:r>
        <w:t xml:space="preserve">The point here is that you have to get close enough to your </w:t>
      </w:r>
      <w:r w:rsidR="00667142">
        <w:t xml:space="preserve">stakeholders </w:t>
      </w:r>
      <w:r>
        <w:t>to get some great ideas for the future</w:t>
      </w:r>
      <w:r w:rsidR="001055AC">
        <w:t xml:space="preserve"> – and y</w:t>
      </w:r>
      <w:r>
        <w:t xml:space="preserve">ou don’t have to go overboard and spend tons of money to do this. </w:t>
      </w:r>
    </w:p>
    <w:p w14:paraId="6BE0DA5E" w14:textId="77777777" w:rsidR="00340BDD" w:rsidRDefault="00340BDD" w:rsidP="00F117EB">
      <w:pPr>
        <w:widowControl/>
      </w:pPr>
    </w:p>
    <w:p w14:paraId="2C263C97" w14:textId="77777777" w:rsidR="00340BDD" w:rsidRPr="00112790" w:rsidRDefault="00340BDD" w:rsidP="00F117EB">
      <w:pPr>
        <w:pStyle w:val="Heading5"/>
        <w:widowControl/>
      </w:pPr>
      <w:r w:rsidRPr="00952B18">
        <w:t>Internal</w:t>
      </w:r>
      <w:r w:rsidR="006B36C5" w:rsidRPr="00952B18">
        <w:t xml:space="preserve"> Stakeholders</w:t>
      </w:r>
    </w:p>
    <w:p w14:paraId="51EF2AD2" w14:textId="77777777" w:rsidR="00FF19B8" w:rsidRDefault="00FF19B8" w:rsidP="00F117EB">
      <w:pPr>
        <w:widowControl/>
      </w:pPr>
    </w:p>
    <w:p w14:paraId="5F4A9C72" w14:textId="77777777" w:rsidR="00EF1C52" w:rsidRPr="00112790" w:rsidRDefault="00EF1C52" w:rsidP="00F117EB">
      <w:pPr>
        <w:widowControl/>
      </w:pPr>
      <w:r>
        <w:t xml:space="preserve">Allison and Kaye suggest a </w:t>
      </w:r>
      <w:r w:rsidR="00B80271">
        <w:t>survey of internal stakeholders</w:t>
      </w:r>
      <w:r w:rsidR="002E7E5B">
        <w:t xml:space="preserve"> to address the following general questions</w:t>
      </w:r>
      <w:r w:rsidR="00B80271">
        <w:t>:</w:t>
      </w:r>
    </w:p>
    <w:p w14:paraId="4C60994E" w14:textId="77777777" w:rsidR="00B80271" w:rsidRDefault="00B80271" w:rsidP="00F117EB">
      <w:pPr>
        <w:widowControl/>
      </w:pPr>
    </w:p>
    <w:p w14:paraId="30E621A6" w14:textId="116782A1" w:rsidR="006E2588" w:rsidRPr="00112790" w:rsidRDefault="006E2588" w:rsidP="00CB18FC">
      <w:pPr>
        <w:pStyle w:val="ListParagraph"/>
        <w:widowControl/>
        <w:numPr>
          <w:ilvl w:val="0"/>
          <w:numId w:val="15"/>
        </w:numPr>
        <w:ind w:left="1080"/>
      </w:pPr>
      <w:r>
        <w:t xml:space="preserve">What is </w:t>
      </w:r>
      <w:r w:rsidR="008174F8">
        <w:t>our</w:t>
      </w:r>
      <w:r>
        <w:t xml:space="preserve"> vision for the future of </w:t>
      </w:r>
      <w:r w:rsidR="00E37547">
        <w:t>the</w:t>
      </w:r>
      <w:r>
        <w:t xml:space="preserve"> organization?</w:t>
      </w:r>
    </w:p>
    <w:p w14:paraId="07A5AEC1" w14:textId="77777777" w:rsidR="006E2588" w:rsidRPr="00112790" w:rsidRDefault="006E2588" w:rsidP="00CB18FC">
      <w:pPr>
        <w:pStyle w:val="ListParagraph"/>
        <w:widowControl/>
        <w:numPr>
          <w:ilvl w:val="0"/>
          <w:numId w:val="15"/>
        </w:numPr>
        <w:ind w:left="1080"/>
      </w:pPr>
      <w:r>
        <w:t xml:space="preserve">What are the major changes we may need to consider undertaking to </w:t>
      </w:r>
      <w:r w:rsidR="008B0A8D">
        <w:t>achieve</w:t>
      </w:r>
      <w:r>
        <w:t xml:space="preserve"> your vision?</w:t>
      </w:r>
    </w:p>
    <w:p w14:paraId="7A2DE698" w14:textId="77777777" w:rsidR="006E2588" w:rsidRPr="00112790" w:rsidRDefault="006E2588" w:rsidP="00CB18FC">
      <w:pPr>
        <w:pStyle w:val="ListParagraph"/>
        <w:widowControl/>
        <w:numPr>
          <w:ilvl w:val="0"/>
          <w:numId w:val="15"/>
        </w:numPr>
        <w:ind w:left="1080"/>
      </w:pPr>
      <w:r>
        <w:t>What are our organization’s key opportunities and threats – the political, economic, social, technological, demographic, and/or legal trends that may impact our organization’s ability to achieve its mission?</w:t>
      </w:r>
    </w:p>
    <w:p w14:paraId="4DF4562B" w14:textId="77777777" w:rsidR="006E2588" w:rsidRPr="00112790" w:rsidRDefault="006E2588" w:rsidP="00CB18FC">
      <w:pPr>
        <w:pStyle w:val="ListParagraph"/>
        <w:widowControl/>
        <w:numPr>
          <w:ilvl w:val="0"/>
          <w:numId w:val="15"/>
        </w:numPr>
        <w:ind w:left="1080"/>
      </w:pPr>
      <w:r>
        <w:t>What are our major internal strengths and weaknesses?</w:t>
      </w:r>
      <w:r w:rsidR="008B0A8D">
        <w:rPr>
          <w:rStyle w:val="EndnoteReference"/>
        </w:rPr>
        <w:endnoteReference w:id="55"/>
      </w:r>
      <w:r>
        <w:t xml:space="preserve"> </w:t>
      </w:r>
    </w:p>
    <w:p w14:paraId="319AA0B0" w14:textId="77777777" w:rsidR="00340BDD" w:rsidRDefault="00340BDD" w:rsidP="00F117EB">
      <w:pPr>
        <w:widowControl/>
      </w:pPr>
    </w:p>
    <w:p w14:paraId="14135D73" w14:textId="4B0B1827" w:rsidR="002E7E5B" w:rsidRPr="00112790" w:rsidRDefault="002E7E5B" w:rsidP="00F117EB">
      <w:pPr>
        <w:widowControl/>
      </w:pPr>
      <w:r>
        <w:t xml:space="preserve">Because many organizations are </w:t>
      </w:r>
      <w:r w:rsidR="002E0B7C">
        <w:t>smaller</w:t>
      </w:r>
      <w:r>
        <w:t xml:space="preserve"> relative to the </w:t>
      </w:r>
      <w:r w:rsidR="002E0B7C">
        <w:t>number of staff,</w:t>
      </w:r>
      <w:r>
        <w:t xml:space="preserve"> </w:t>
      </w:r>
      <w:r w:rsidR="001870B9">
        <w:t>employees are</w:t>
      </w:r>
      <w:r w:rsidR="002E0B7C">
        <w:t xml:space="preserve"> often involved directly in the process and a survey is unnecessary. In larger organizations, I have had good success with internal staff by gathering groups of 10-15 internal stakeholders for focus groups of 90 minutes. </w:t>
      </w:r>
    </w:p>
    <w:p w14:paraId="45F4D2A1" w14:textId="77777777" w:rsidR="002E0B7C" w:rsidRDefault="002E0B7C" w:rsidP="00F117EB">
      <w:pPr>
        <w:widowControl/>
      </w:pPr>
    </w:p>
    <w:p w14:paraId="5C4139C3" w14:textId="77777777" w:rsidR="003765FA" w:rsidRPr="00112790" w:rsidRDefault="003765FA" w:rsidP="00F117EB">
      <w:pPr>
        <w:pStyle w:val="Heading5"/>
        <w:widowControl/>
      </w:pPr>
      <w:r>
        <w:t xml:space="preserve">Stakeholder </w:t>
      </w:r>
      <w:r w:rsidR="00E861D4">
        <w:t>Management</w:t>
      </w:r>
    </w:p>
    <w:p w14:paraId="4D51CE6C" w14:textId="77777777" w:rsidR="003765FA" w:rsidRDefault="003765FA" w:rsidP="00F117EB">
      <w:pPr>
        <w:widowControl/>
      </w:pPr>
    </w:p>
    <w:p w14:paraId="5668E43E" w14:textId="3E196D1E" w:rsidR="002252AD" w:rsidRPr="00112790" w:rsidRDefault="003765FA" w:rsidP="00F117EB">
      <w:pPr>
        <w:widowControl/>
      </w:pPr>
      <w:r>
        <w:t>Once you’ve completed your analysis</w:t>
      </w:r>
      <w:r w:rsidR="00340BDD">
        <w:t xml:space="preserve">, you can work up a </w:t>
      </w:r>
      <w:r>
        <w:t>communication approach to your stakeholders</w:t>
      </w:r>
      <w:r w:rsidR="002252AD">
        <w:t xml:space="preserve"> using </w:t>
      </w:r>
      <w:r w:rsidR="00075BB1">
        <w:t xml:space="preserve">a </w:t>
      </w:r>
      <w:r w:rsidR="002252AD">
        <w:t>very simple tool:</w:t>
      </w:r>
    </w:p>
    <w:p w14:paraId="110904A7" w14:textId="77777777" w:rsidR="002252AD" w:rsidRDefault="002252AD" w:rsidP="00F117EB">
      <w:pPr>
        <w:widowControl/>
      </w:pPr>
    </w:p>
    <w:p w14:paraId="06C70BC3" w14:textId="03AA7CD1" w:rsidR="0001007F" w:rsidRPr="00112790" w:rsidRDefault="002252AD" w:rsidP="00F117EB">
      <w:pPr>
        <w:widowControl/>
      </w:pPr>
      <w:r>
        <w:t xml:space="preserve">The </w:t>
      </w:r>
      <w:r w:rsidR="00BF5D8F">
        <w:t>influence</w:t>
      </w:r>
      <w:r>
        <w:t xml:space="preserve"> versus interest grid helps </w:t>
      </w:r>
      <w:r w:rsidR="00340BDD">
        <w:t>determine the players, the people who</w:t>
      </w:r>
      <w:r w:rsidR="00075BB1">
        <w:t>se</w:t>
      </w:r>
      <w:r w:rsidR="00340BDD">
        <w:t xml:space="preserve"> interests and </w:t>
      </w:r>
      <w:r w:rsidR="00BF5D8F">
        <w:t>influence</w:t>
      </w:r>
      <w:r w:rsidR="005F735D">
        <w:t xml:space="preserve"> that you </w:t>
      </w:r>
      <w:r w:rsidR="00340BDD">
        <w:rPr>
          <w:i/>
        </w:rPr>
        <w:t>must</w:t>
      </w:r>
      <w:r w:rsidR="00340BDD">
        <w:t xml:space="preserve"> take into account in order to address the problem or issue at hand</w:t>
      </w:r>
      <w:r>
        <w:t xml:space="preserve">. It also highlights </w:t>
      </w:r>
      <w:r w:rsidR="00340BDD">
        <w:t xml:space="preserve">the coalitions to be encouraged or </w:t>
      </w:r>
      <w:r w:rsidR="005F735D">
        <w:t xml:space="preserve">discouraged, the behavior </w:t>
      </w:r>
      <w:r w:rsidR="00340BDD">
        <w:t>that</w:t>
      </w:r>
      <w:r w:rsidR="005F735D">
        <w:t xml:space="preserve"> you</w:t>
      </w:r>
      <w:r w:rsidR="00340BDD">
        <w:t xml:space="preserve"> should foster, and people whose buy-in </w:t>
      </w:r>
      <w:r w:rsidR="005F735D">
        <w:t xml:space="preserve">you </w:t>
      </w:r>
      <w:r w:rsidR="00340BDD">
        <w:t xml:space="preserve">should </w:t>
      </w:r>
      <w:r w:rsidR="005F735D">
        <w:t xml:space="preserve">seek </w:t>
      </w:r>
      <w:r w:rsidR="00340BDD">
        <w:t xml:space="preserve">or </w:t>
      </w:r>
      <w:r w:rsidR="005F735D">
        <w:t xml:space="preserve">that you should </w:t>
      </w:r>
      <w:r w:rsidR="00340BDD">
        <w:t>co-opt</w:t>
      </w:r>
      <w:r>
        <w:t xml:space="preserve">. </w:t>
      </w:r>
      <w:r w:rsidR="00057A91">
        <w:t>Finally,</w:t>
      </w:r>
      <w:r>
        <w:t xml:space="preserve"> it provides some information on how to</w:t>
      </w:r>
      <w:r w:rsidR="00B170CF">
        <w:t xml:space="preserve"> influence</w:t>
      </w:r>
      <w:r>
        <w:t xml:space="preserve"> stakeholders to change their views.</w:t>
      </w:r>
      <w:r>
        <w:rPr>
          <w:rStyle w:val="EndnoteReference"/>
        </w:rPr>
        <w:endnoteReference w:id="56"/>
      </w:r>
      <w:r>
        <w:t xml:space="preserve"> </w:t>
      </w:r>
      <w:r w:rsidR="000A18DC">
        <w:t xml:space="preserve">The grid is quite easy to use as shown in the </w:t>
      </w:r>
      <w:r w:rsidR="00C56821">
        <w:t xml:space="preserve">following </w:t>
      </w:r>
      <w:r w:rsidR="000A18DC">
        <w:t>table:</w:t>
      </w:r>
    </w:p>
    <w:p w14:paraId="1D1AF2A9" w14:textId="77777777" w:rsidR="00B77167" w:rsidRDefault="00B77167" w:rsidP="00F117EB">
      <w:pPr>
        <w:widowControl/>
      </w:pPr>
    </w:p>
    <w:p w14:paraId="73F53E95" w14:textId="77777777" w:rsidR="00A826A1" w:rsidRDefault="00A826A1">
      <w:bookmarkStart w:id="19" w:name="_Toc444854711"/>
      <w:r>
        <w:br w:type="page"/>
      </w: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397EA4" w:rsidRPr="00656339" w14:paraId="508B5EC4" w14:textId="77777777" w:rsidTr="00070B01">
        <w:trPr>
          <w:cantSplit/>
          <w:tblHeader/>
          <w:jc w:val="center"/>
        </w:trPr>
        <w:tc>
          <w:tcPr>
            <w:tcW w:w="9576" w:type="dxa"/>
            <w:gridSpan w:val="2"/>
            <w:tcBorders>
              <w:left w:val="single" w:sz="4" w:space="0" w:color="auto"/>
            </w:tcBorders>
            <w:shd w:val="clear" w:color="auto" w:fill="D9D9D9" w:themeFill="background1" w:themeFillShade="D9"/>
          </w:tcPr>
          <w:p w14:paraId="3906AF99" w14:textId="7FF84ED5" w:rsidR="00397EA4" w:rsidRDefault="00397EA4" w:rsidP="00070B01">
            <w:pPr>
              <w:widowControl/>
              <w:jc w:val="center"/>
              <w:outlineLvl w:val="2"/>
              <w:rPr>
                <w:rFonts w:cs="Arial"/>
              </w:rPr>
            </w:pPr>
            <w:r>
              <w:rPr>
                <w:rFonts w:cs="Arial"/>
              </w:rPr>
              <w:lastRenderedPageBreak/>
              <w:t>Stakeholder Management</w:t>
            </w:r>
          </w:p>
        </w:tc>
      </w:tr>
      <w:tr w:rsidR="00397EA4" w:rsidRPr="00656339" w14:paraId="1DD88B79" w14:textId="77777777" w:rsidTr="00070B01">
        <w:trPr>
          <w:cantSplit/>
          <w:jc w:val="center"/>
        </w:trPr>
        <w:tc>
          <w:tcPr>
            <w:tcW w:w="4788" w:type="dxa"/>
            <w:tcBorders>
              <w:left w:val="single" w:sz="4" w:space="0" w:color="auto"/>
            </w:tcBorders>
            <w:shd w:val="clear" w:color="auto" w:fill="D9D9D9" w:themeFill="background1" w:themeFillShade="D9"/>
          </w:tcPr>
          <w:p w14:paraId="0DBF6B69" w14:textId="77777777" w:rsidR="00397EA4" w:rsidRPr="00656339" w:rsidRDefault="00397EA4" w:rsidP="00070B01">
            <w:pPr>
              <w:widowControl/>
              <w:jc w:val="center"/>
              <w:rPr>
                <w:rFonts w:cs="Arial"/>
              </w:rPr>
            </w:pPr>
            <w:r>
              <w:rPr>
                <w:rFonts w:cs="Arial"/>
              </w:rPr>
              <w:t>High Influence – Low Interest</w:t>
            </w:r>
          </w:p>
        </w:tc>
        <w:tc>
          <w:tcPr>
            <w:tcW w:w="4788" w:type="dxa"/>
            <w:shd w:val="clear" w:color="auto" w:fill="D9D9D9" w:themeFill="background1" w:themeFillShade="D9"/>
          </w:tcPr>
          <w:p w14:paraId="03884555" w14:textId="77777777" w:rsidR="00397EA4" w:rsidRPr="00656339" w:rsidRDefault="00397EA4" w:rsidP="00070B01">
            <w:pPr>
              <w:widowControl/>
              <w:jc w:val="center"/>
              <w:outlineLvl w:val="2"/>
              <w:rPr>
                <w:rFonts w:cs="Arial"/>
              </w:rPr>
            </w:pPr>
            <w:r>
              <w:rPr>
                <w:rFonts w:cs="Arial"/>
              </w:rPr>
              <w:t>High Influence – High Interest</w:t>
            </w:r>
          </w:p>
        </w:tc>
      </w:tr>
      <w:tr w:rsidR="00397EA4" w:rsidRPr="00656339" w14:paraId="3291D29F" w14:textId="77777777" w:rsidTr="00070B01">
        <w:trPr>
          <w:cantSplit/>
          <w:trHeight w:val="276"/>
          <w:jc w:val="center"/>
        </w:trPr>
        <w:tc>
          <w:tcPr>
            <w:tcW w:w="4788" w:type="dxa"/>
            <w:vMerge w:val="restart"/>
            <w:tcBorders>
              <w:left w:val="single" w:sz="4" w:space="0" w:color="auto"/>
            </w:tcBorders>
            <w:shd w:val="clear" w:color="auto" w:fill="auto"/>
          </w:tcPr>
          <w:p w14:paraId="176B6046" w14:textId="77777777" w:rsidR="00397EA4" w:rsidRPr="00656339" w:rsidRDefault="00397EA4" w:rsidP="00070B01">
            <w:pPr>
              <w:widowControl/>
              <w:jc w:val="center"/>
              <w:rPr>
                <w:rFonts w:cs="Arial"/>
              </w:rPr>
            </w:pPr>
            <w:r w:rsidRPr="00656339">
              <w:rPr>
                <w:rFonts w:cs="Arial"/>
              </w:rPr>
              <w:t>Keep Satisfied</w:t>
            </w:r>
          </w:p>
          <w:p w14:paraId="0D592391" w14:textId="77777777" w:rsidR="00397EA4" w:rsidRPr="00FF750D" w:rsidRDefault="00397EA4" w:rsidP="00CB18FC">
            <w:pPr>
              <w:pStyle w:val="ListParagraph"/>
              <w:numPr>
                <w:ilvl w:val="0"/>
                <w:numId w:val="66"/>
              </w:numPr>
              <w:ind w:left="216" w:hanging="216"/>
              <w:outlineLvl w:val="2"/>
              <w:rPr>
                <w:rFonts w:cs="Arial"/>
              </w:rPr>
            </w:pPr>
            <w:r>
              <w:rPr>
                <w:rFonts w:cs="Arial"/>
              </w:rPr>
              <w:t>T</w:t>
            </w:r>
            <w:r w:rsidRPr="00D6600E">
              <w:rPr>
                <w:rFonts w:cs="Arial"/>
              </w:rPr>
              <w:t>heatre patrons; staff; board</w:t>
            </w:r>
          </w:p>
        </w:tc>
        <w:tc>
          <w:tcPr>
            <w:tcW w:w="4788" w:type="dxa"/>
            <w:vMerge w:val="restart"/>
            <w:shd w:val="clear" w:color="auto" w:fill="auto"/>
          </w:tcPr>
          <w:p w14:paraId="2FB625C1" w14:textId="77777777" w:rsidR="00397EA4" w:rsidRPr="00A84473" w:rsidRDefault="00397EA4" w:rsidP="00070B01">
            <w:pPr>
              <w:widowControl/>
              <w:jc w:val="center"/>
              <w:outlineLvl w:val="2"/>
              <w:rPr>
                <w:rFonts w:cs="Arial"/>
              </w:rPr>
            </w:pPr>
            <w:r w:rsidRPr="00656339">
              <w:rPr>
                <w:rFonts w:cs="Arial"/>
              </w:rPr>
              <w:t>Manage Closely</w:t>
            </w:r>
          </w:p>
          <w:p w14:paraId="79D319CD" w14:textId="77777777" w:rsidR="00397EA4" w:rsidRPr="00FF750D" w:rsidRDefault="00397EA4" w:rsidP="00CB18FC">
            <w:pPr>
              <w:pStyle w:val="ListParagraph"/>
              <w:numPr>
                <w:ilvl w:val="0"/>
                <w:numId w:val="68"/>
              </w:numPr>
              <w:ind w:left="216" w:hanging="216"/>
              <w:outlineLvl w:val="2"/>
              <w:rPr>
                <w:rFonts w:cs="Arial"/>
              </w:rPr>
            </w:pPr>
            <w:r>
              <w:rPr>
                <w:rFonts w:cs="Arial"/>
              </w:rPr>
              <w:t>F</w:t>
            </w:r>
            <w:r w:rsidRPr="00D6600E">
              <w:rPr>
                <w:rFonts w:cs="Arial"/>
              </w:rPr>
              <w:t>unders</w:t>
            </w:r>
          </w:p>
        </w:tc>
      </w:tr>
      <w:tr w:rsidR="00397EA4" w:rsidRPr="00656339" w14:paraId="253F7F41" w14:textId="77777777" w:rsidTr="00070B01">
        <w:trPr>
          <w:cantSplit/>
          <w:trHeight w:val="276"/>
          <w:jc w:val="center"/>
        </w:trPr>
        <w:tc>
          <w:tcPr>
            <w:tcW w:w="4788" w:type="dxa"/>
            <w:vMerge/>
            <w:tcBorders>
              <w:left w:val="single" w:sz="4" w:space="0" w:color="auto"/>
              <w:bottom w:val="single" w:sz="4" w:space="0" w:color="auto"/>
            </w:tcBorders>
            <w:shd w:val="clear" w:color="auto" w:fill="auto"/>
          </w:tcPr>
          <w:p w14:paraId="1F49EF10" w14:textId="77777777" w:rsidR="00397EA4" w:rsidRPr="00656339" w:rsidRDefault="00397EA4" w:rsidP="00070B01">
            <w:pPr>
              <w:widowControl/>
              <w:ind w:left="144" w:hanging="144"/>
              <w:jc w:val="center"/>
              <w:outlineLvl w:val="2"/>
              <w:rPr>
                <w:rFonts w:cs="Arial"/>
                <w:b/>
              </w:rPr>
            </w:pPr>
          </w:p>
        </w:tc>
        <w:tc>
          <w:tcPr>
            <w:tcW w:w="4788" w:type="dxa"/>
            <w:vMerge/>
            <w:shd w:val="clear" w:color="auto" w:fill="auto"/>
          </w:tcPr>
          <w:p w14:paraId="7264EF5C" w14:textId="77777777" w:rsidR="00397EA4" w:rsidRPr="00656339" w:rsidRDefault="00397EA4" w:rsidP="00070B01">
            <w:pPr>
              <w:widowControl/>
              <w:ind w:left="360"/>
              <w:jc w:val="center"/>
              <w:outlineLvl w:val="2"/>
              <w:rPr>
                <w:rFonts w:cs="Arial"/>
                <w:b/>
              </w:rPr>
            </w:pPr>
          </w:p>
        </w:tc>
      </w:tr>
      <w:tr w:rsidR="00397EA4" w:rsidRPr="00656339" w14:paraId="3C13E522" w14:textId="77777777" w:rsidTr="00070B01">
        <w:trPr>
          <w:cantSplit/>
          <w:trHeight w:val="276"/>
          <w:jc w:val="center"/>
        </w:trPr>
        <w:tc>
          <w:tcPr>
            <w:tcW w:w="4788" w:type="dxa"/>
            <w:tcBorders>
              <w:left w:val="single" w:sz="4" w:space="0" w:color="auto"/>
              <w:bottom w:val="single" w:sz="4" w:space="0" w:color="auto"/>
            </w:tcBorders>
            <w:shd w:val="clear" w:color="auto" w:fill="D9D9D9" w:themeFill="background1" w:themeFillShade="D9"/>
          </w:tcPr>
          <w:p w14:paraId="1001AA92" w14:textId="77777777" w:rsidR="00397EA4" w:rsidRPr="00656339" w:rsidRDefault="00397EA4" w:rsidP="00070B01">
            <w:pPr>
              <w:widowControl/>
              <w:ind w:left="144" w:hanging="144"/>
              <w:jc w:val="center"/>
              <w:outlineLvl w:val="2"/>
              <w:rPr>
                <w:rFonts w:cs="Arial"/>
                <w:b/>
              </w:rPr>
            </w:pPr>
            <w:r>
              <w:rPr>
                <w:rFonts w:cs="Arial"/>
              </w:rPr>
              <w:t>Low Influence – Low Interest</w:t>
            </w:r>
          </w:p>
        </w:tc>
        <w:tc>
          <w:tcPr>
            <w:tcW w:w="4788" w:type="dxa"/>
            <w:shd w:val="clear" w:color="auto" w:fill="D9D9D9" w:themeFill="background1" w:themeFillShade="D9"/>
          </w:tcPr>
          <w:p w14:paraId="2AF9613B" w14:textId="77777777" w:rsidR="00397EA4" w:rsidRPr="00656339" w:rsidRDefault="00397EA4" w:rsidP="00070B01">
            <w:pPr>
              <w:widowControl/>
              <w:ind w:left="360"/>
              <w:jc w:val="center"/>
              <w:outlineLvl w:val="2"/>
              <w:rPr>
                <w:rFonts w:cs="Arial"/>
                <w:b/>
              </w:rPr>
            </w:pPr>
            <w:r>
              <w:rPr>
                <w:rFonts w:cs="Arial"/>
              </w:rPr>
              <w:t>Low Influence – High Interest</w:t>
            </w:r>
          </w:p>
        </w:tc>
      </w:tr>
      <w:tr w:rsidR="00397EA4" w:rsidRPr="00656339" w14:paraId="57A31139" w14:textId="77777777" w:rsidTr="00070B01">
        <w:trPr>
          <w:cantSplit/>
          <w:trHeight w:val="562"/>
          <w:jc w:val="center"/>
        </w:trPr>
        <w:tc>
          <w:tcPr>
            <w:tcW w:w="4788" w:type="dxa"/>
            <w:shd w:val="clear" w:color="auto" w:fill="auto"/>
          </w:tcPr>
          <w:p w14:paraId="624A14E1" w14:textId="77777777" w:rsidR="00397EA4" w:rsidRPr="00A84473" w:rsidRDefault="00397EA4" w:rsidP="00070B01">
            <w:pPr>
              <w:widowControl/>
              <w:jc w:val="center"/>
              <w:outlineLvl w:val="2"/>
              <w:rPr>
                <w:rFonts w:cs="Arial"/>
              </w:rPr>
            </w:pPr>
            <w:r w:rsidRPr="00656339">
              <w:rPr>
                <w:rFonts w:cs="Arial"/>
              </w:rPr>
              <w:t>Monitor</w:t>
            </w:r>
          </w:p>
          <w:p w14:paraId="4F0FD92C" w14:textId="77777777" w:rsidR="00397EA4" w:rsidRPr="00A84473" w:rsidRDefault="00397EA4" w:rsidP="00CB18FC">
            <w:pPr>
              <w:pStyle w:val="ListParagraph"/>
              <w:numPr>
                <w:ilvl w:val="0"/>
                <w:numId w:val="67"/>
              </w:numPr>
              <w:ind w:left="216" w:hanging="216"/>
            </w:pPr>
            <w:r w:rsidRPr="00D6600E">
              <w:rPr>
                <w:rFonts w:cs="Arial"/>
              </w:rPr>
              <w:t>CPS students</w:t>
            </w:r>
          </w:p>
        </w:tc>
        <w:tc>
          <w:tcPr>
            <w:tcW w:w="4788" w:type="dxa"/>
            <w:shd w:val="clear" w:color="auto" w:fill="auto"/>
          </w:tcPr>
          <w:p w14:paraId="2E0B5A3B" w14:textId="77777777" w:rsidR="00397EA4" w:rsidRPr="00A84473" w:rsidRDefault="00397EA4" w:rsidP="00070B01">
            <w:pPr>
              <w:widowControl/>
              <w:jc w:val="center"/>
              <w:outlineLvl w:val="2"/>
              <w:rPr>
                <w:rFonts w:cs="Arial"/>
              </w:rPr>
            </w:pPr>
            <w:r w:rsidRPr="00656339">
              <w:rPr>
                <w:rFonts w:cs="Arial"/>
              </w:rPr>
              <w:t>Keep Informed</w:t>
            </w:r>
          </w:p>
          <w:p w14:paraId="04915CD5" w14:textId="77777777" w:rsidR="00397EA4" w:rsidRPr="00FF750D" w:rsidRDefault="00397EA4" w:rsidP="00CB18FC">
            <w:pPr>
              <w:pStyle w:val="ListParagraph"/>
              <w:numPr>
                <w:ilvl w:val="0"/>
                <w:numId w:val="69"/>
              </w:numPr>
              <w:ind w:left="216" w:hanging="216"/>
              <w:outlineLvl w:val="2"/>
              <w:rPr>
                <w:rFonts w:cs="Arial"/>
              </w:rPr>
            </w:pPr>
            <w:r>
              <w:rPr>
                <w:rFonts w:cs="Arial"/>
              </w:rPr>
              <w:t>C</w:t>
            </w:r>
            <w:r w:rsidRPr="00D6600E">
              <w:rPr>
                <w:rFonts w:cs="Arial"/>
              </w:rPr>
              <w:t>ompany artists; space-rental partner</w:t>
            </w:r>
          </w:p>
        </w:tc>
      </w:tr>
    </w:tbl>
    <w:p w14:paraId="0D232230" w14:textId="77777777" w:rsidR="00F4610C" w:rsidRPr="00112790" w:rsidRDefault="00F4610C" w:rsidP="00F117EB">
      <w:pPr>
        <w:widowControl/>
      </w:pPr>
    </w:p>
    <w:p w14:paraId="6BA719D4" w14:textId="59B22BA9" w:rsidR="00562D52" w:rsidRDefault="00562D52" w:rsidP="00F117EB">
      <w:pPr>
        <w:widowControl/>
      </w:pPr>
      <w:r>
        <w:t xml:space="preserve">Before wrapping up, summarize your </w:t>
      </w:r>
      <w:r w:rsidR="00324D18">
        <w:t>four to six top</w:t>
      </w:r>
      <w:r w:rsidR="008E7809">
        <w:t xml:space="preserve"> Great Ideas </w:t>
      </w:r>
      <w:r>
        <w:t>in a table like the one below:</w:t>
      </w:r>
    </w:p>
    <w:p w14:paraId="22A45705" w14:textId="77777777" w:rsidR="00397EA4" w:rsidRPr="00112790" w:rsidRDefault="00397EA4" w:rsidP="00F117EB">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397EA4" w:rsidRPr="00E176BB" w14:paraId="3DFFF259" w14:textId="77777777" w:rsidTr="00070B01">
        <w:trPr>
          <w:cantSplit/>
          <w:tblHeader/>
          <w:jc w:val="center"/>
        </w:trPr>
        <w:tc>
          <w:tcPr>
            <w:tcW w:w="9576" w:type="dxa"/>
            <w:gridSpan w:val="2"/>
            <w:shd w:val="clear" w:color="auto" w:fill="D9D9D9" w:themeFill="background1" w:themeFillShade="D9"/>
          </w:tcPr>
          <w:p w14:paraId="45649048" w14:textId="77777777" w:rsidR="00397EA4" w:rsidRPr="00E176BB" w:rsidRDefault="00397EA4" w:rsidP="00070B01">
            <w:pPr>
              <w:jc w:val="center"/>
            </w:pPr>
            <w:r w:rsidRPr="00E176BB">
              <w:t>Stakeholders Ideas</w:t>
            </w:r>
          </w:p>
        </w:tc>
      </w:tr>
      <w:tr w:rsidR="00397EA4" w:rsidRPr="00E176BB" w14:paraId="496A531F" w14:textId="77777777" w:rsidTr="00070B01">
        <w:trPr>
          <w:cantSplit/>
          <w:tblHeader/>
          <w:jc w:val="center"/>
        </w:trPr>
        <w:tc>
          <w:tcPr>
            <w:tcW w:w="4788" w:type="dxa"/>
            <w:shd w:val="clear" w:color="auto" w:fill="D9D9D9" w:themeFill="background1" w:themeFillShade="D9"/>
          </w:tcPr>
          <w:p w14:paraId="1F011228" w14:textId="77777777" w:rsidR="00397EA4" w:rsidRPr="00E176BB" w:rsidRDefault="00397EA4" w:rsidP="00070B01">
            <w:pPr>
              <w:jc w:val="center"/>
            </w:pPr>
            <w:r w:rsidRPr="00E176BB">
              <w:t>External Stakeholders</w:t>
            </w:r>
          </w:p>
        </w:tc>
        <w:tc>
          <w:tcPr>
            <w:tcW w:w="4788" w:type="dxa"/>
            <w:shd w:val="clear" w:color="auto" w:fill="D9D9D9" w:themeFill="background1" w:themeFillShade="D9"/>
          </w:tcPr>
          <w:p w14:paraId="0722497F" w14:textId="77777777" w:rsidR="00397EA4" w:rsidRPr="00E176BB" w:rsidRDefault="00397EA4" w:rsidP="00070B01">
            <w:pPr>
              <w:jc w:val="center"/>
            </w:pPr>
            <w:r w:rsidRPr="00E176BB">
              <w:t>Internal Stakeholders</w:t>
            </w:r>
          </w:p>
        </w:tc>
      </w:tr>
      <w:tr w:rsidR="00397EA4" w:rsidRPr="00E176BB" w14:paraId="0937C54C" w14:textId="77777777" w:rsidTr="00070B01">
        <w:trPr>
          <w:cantSplit/>
          <w:tblHeader/>
          <w:jc w:val="center"/>
        </w:trPr>
        <w:tc>
          <w:tcPr>
            <w:tcW w:w="4788" w:type="dxa"/>
          </w:tcPr>
          <w:p w14:paraId="0F0398C4" w14:textId="77777777" w:rsidR="00397EA4" w:rsidRDefault="00397EA4" w:rsidP="001E653C">
            <w:pPr>
              <w:pStyle w:val="ListParagraph"/>
              <w:widowControl/>
              <w:numPr>
                <w:ilvl w:val="0"/>
                <w:numId w:val="70"/>
              </w:numPr>
            </w:pPr>
            <w:r>
              <w:t xml:space="preserve">Implement a box office and make exterior look more like a theatre </w:t>
            </w:r>
            <w:r>
              <w:br/>
            </w:r>
            <w:r w:rsidRPr="00A84473">
              <w:rPr>
                <w:sz w:val="20"/>
                <w:szCs w:val="20"/>
              </w:rPr>
              <w:t>(to ease patron confusion)</w:t>
            </w:r>
          </w:p>
          <w:p w14:paraId="18085C24" w14:textId="77777777" w:rsidR="00397EA4" w:rsidRDefault="00397EA4" w:rsidP="001E653C">
            <w:pPr>
              <w:pStyle w:val="ListParagraph"/>
              <w:widowControl/>
              <w:numPr>
                <w:ilvl w:val="0"/>
                <w:numId w:val="70"/>
              </w:numPr>
            </w:pPr>
            <w:r>
              <w:t>Provide annual reports to funders</w:t>
            </w:r>
          </w:p>
          <w:p w14:paraId="13C388C1" w14:textId="77777777" w:rsidR="00397EA4" w:rsidRPr="00E176BB" w:rsidRDefault="00397EA4" w:rsidP="001E653C">
            <w:pPr>
              <w:pStyle w:val="ListParagraph"/>
              <w:widowControl/>
              <w:numPr>
                <w:ilvl w:val="0"/>
                <w:numId w:val="70"/>
              </w:numPr>
            </w:pPr>
            <w:r>
              <w:t>Invite major funders to opening performances and rehearsals</w:t>
            </w:r>
            <w:r w:rsidDel="00CD6D4C">
              <w:t xml:space="preserve"> </w:t>
            </w:r>
          </w:p>
        </w:tc>
        <w:tc>
          <w:tcPr>
            <w:tcW w:w="4788" w:type="dxa"/>
          </w:tcPr>
          <w:p w14:paraId="4F620604" w14:textId="77777777" w:rsidR="00397EA4" w:rsidRDefault="00397EA4" w:rsidP="001E653C">
            <w:pPr>
              <w:pStyle w:val="ListParagraph"/>
              <w:widowControl/>
              <w:numPr>
                <w:ilvl w:val="0"/>
                <w:numId w:val="70"/>
              </w:numPr>
            </w:pPr>
            <w:r>
              <w:t>Increase administrative space</w:t>
            </w:r>
          </w:p>
          <w:p w14:paraId="7E8DA03D" w14:textId="77777777" w:rsidR="00397EA4" w:rsidRDefault="00397EA4" w:rsidP="001E653C">
            <w:pPr>
              <w:pStyle w:val="ListParagraph"/>
              <w:widowControl/>
              <w:numPr>
                <w:ilvl w:val="0"/>
                <w:numId w:val="70"/>
              </w:numPr>
            </w:pPr>
            <w:r>
              <w:t>Search for new hires with diverse backgrounds</w:t>
            </w:r>
            <w:r w:rsidDel="00CD6D4C">
              <w:t xml:space="preserve"> </w:t>
            </w:r>
          </w:p>
          <w:p w14:paraId="1A494DBB" w14:textId="77777777" w:rsidR="00397EA4" w:rsidRPr="00E176BB" w:rsidRDefault="00397EA4" w:rsidP="001E653C">
            <w:pPr>
              <w:pStyle w:val="ListParagraph"/>
              <w:widowControl/>
              <w:numPr>
                <w:ilvl w:val="0"/>
                <w:numId w:val="70"/>
              </w:numPr>
            </w:pPr>
            <w:r>
              <w:t>Invest in staff human resource benefits</w:t>
            </w:r>
          </w:p>
        </w:tc>
      </w:tr>
    </w:tbl>
    <w:p w14:paraId="7D7FCEEC" w14:textId="77777777" w:rsidR="00397EA4" w:rsidRDefault="00397EA4"/>
    <w:p w14:paraId="053558DA" w14:textId="77777777" w:rsidR="003E72D3" w:rsidRPr="00112790" w:rsidRDefault="003E72D3" w:rsidP="00F117EB">
      <w:pPr>
        <w:pStyle w:val="Heading4"/>
        <w:widowControl/>
      </w:pPr>
      <w:bookmarkStart w:id="20" w:name="_Toc462052753"/>
      <w:bookmarkStart w:id="21" w:name="_Toc394304598"/>
      <w:bookmarkStart w:id="22" w:name="_Toc444854712"/>
      <w:bookmarkStart w:id="23" w:name="_Toc481340281"/>
      <w:bookmarkEnd w:id="19"/>
      <w:r w:rsidRPr="00B55C65">
        <w:t>BOBs</w:t>
      </w:r>
      <w:bookmarkEnd w:id="20"/>
      <w:bookmarkEnd w:id="23"/>
    </w:p>
    <w:p w14:paraId="6A9E52D9" w14:textId="77777777" w:rsidR="003E72D3" w:rsidRDefault="003E72D3" w:rsidP="00F117EB">
      <w:pPr>
        <w:pStyle w:val="Heading4"/>
        <w:widowControl/>
      </w:pPr>
    </w:p>
    <w:p w14:paraId="56DD3CC0" w14:textId="3E831FF0" w:rsidR="003E72D3" w:rsidRPr="00112790" w:rsidRDefault="003E72D3" w:rsidP="00F117EB">
      <w:pPr>
        <w:widowControl/>
      </w:pPr>
      <w:r w:rsidRPr="00B141C2">
        <w:t xml:space="preserve">The </w:t>
      </w:r>
      <w:r w:rsidR="00ED6D0B">
        <w:t xml:space="preserve">second </w:t>
      </w:r>
      <w:r>
        <w:t>ideation tool, which investigates t</w:t>
      </w:r>
      <w:r w:rsidRPr="00B141C2">
        <w:t xml:space="preserve">he best of </w:t>
      </w:r>
      <w:r>
        <w:t xml:space="preserve">the </w:t>
      </w:r>
      <w:r w:rsidRPr="00B141C2">
        <w:t xml:space="preserve">best </w:t>
      </w:r>
      <w:r>
        <w:t xml:space="preserve">(BOBs) </w:t>
      </w:r>
      <w:r w:rsidRPr="00B141C2">
        <w:t>in your field</w:t>
      </w:r>
      <w:r>
        <w:t>,</w:t>
      </w:r>
      <w:r w:rsidRPr="00B141C2">
        <w:t xml:space="preserve"> is elemental according to Marcus Buckingham: “Conventional wisdom tells us that we learn from our mistakes [but] all we learn from mistakes are the characteristics of mistakes. If we want to learn about our successes, we must study successes.”</w:t>
      </w:r>
      <w:r w:rsidRPr="00B141C2">
        <w:rPr>
          <w:rStyle w:val="EndnoteReference"/>
        </w:rPr>
        <w:endnoteReference w:id="57"/>
      </w:r>
      <w:r w:rsidRPr="00B141C2">
        <w:t xml:space="preserve"> </w:t>
      </w:r>
      <w:r>
        <w:t>Leaders agree, as shown by a 2009 study of international executives where benchmarking was the most-used for</w:t>
      </w:r>
      <w:r w:rsidR="00381700">
        <w:t>-</w:t>
      </w:r>
      <w:r>
        <w:t xml:space="preserve">profit management tool. In 2015, it still held the number two </w:t>
      </w:r>
      <w:r w:rsidR="00360791">
        <w:t>slot</w:t>
      </w:r>
      <w:r>
        <w:t>.</w:t>
      </w:r>
      <w:r>
        <w:rPr>
          <w:rStyle w:val="EndnoteReference"/>
        </w:rPr>
        <w:endnoteReference w:id="58"/>
      </w:r>
      <w:r>
        <w:t xml:space="preserve"> </w:t>
      </w:r>
      <w:r w:rsidRPr="00B141C2">
        <w:t xml:space="preserve"> </w:t>
      </w:r>
    </w:p>
    <w:p w14:paraId="00707D80" w14:textId="77777777" w:rsidR="003E72D3" w:rsidRPr="00B141C2" w:rsidRDefault="003E72D3" w:rsidP="00F117EB">
      <w:pPr>
        <w:widowControl/>
      </w:pPr>
    </w:p>
    <w:p w14:paraId="768B529E" w14:textId="77777777" w:rsidR="003E72D3" w:rsidRPr="00112790" w:rsidRDefault="003E72D3" w:rsidP="00F117EB">
      <w:pPr>
        <w:widowControl/>
      </w:pPr>
      <w:r>
        <w:t>It’s likely that you are doing some of this already, as the number one way to learn about innovation in the nonprofit sector is from peer organizations.</w:t>
      </w:r>
      <w:r>
        <w:rPr>
          <w:rStyle w:val="EndnoteReference"/>
        </w:rPr>
        <w:endnoteReference w:id="59"/>
      </w:r>
      <w:r>
        <w:t xml:space="preserve"> The difference with the BOBs is in the choice of the peer – the BOBs are the best of the best in your field. </w:t>
      </w:r>
    </w:p>
    <w:p w14:paraId="59ED5D4D" w14:textId="77777777" w:rsidR="003E72D3" w:rsidRDefault="003E72D3" w:rsidP="00F117EB">
      <w:pPr>
        <w:widowControl/>
      </w:pPr>
    </w:p>
    <w:p w14:paraId="0221398E" w14:textId="77777777" w:rsidR="003E72D3" w:rsidRPr="00112790" w:rsidRDefault="003E72D3" w:rsidP="00F117EB">
      <w:pPr>
        <w:widowControl/>
      </w:pPr>
      <w:r w:rsidRPr="00B141C2">
        <w:t xml:space="preserve">In terms of definitions, benchmarking is “a systematic, continuous process of measuring and comparing an organization’s business processes against leaders in </w:t>
      </w:r>
      <w:r w:rsidRPr="00B141C2">
        <w:rPr>
          <w:i/>
        </w:rPr>
        <w:t>any</w:t>
      </w:r>
      <w:r w:rsidRPr="00B141C2">
        <w:t xml:space="preserve"> industry to gain insights that will help the organization take action to improve its performance.”</w:t>
      </w:r>
      <w:r w:rsidRPr="00B141C2">
        <w:rPr>
          <w:rStyle w:val="EndnoteReference"/>
        </w:rPr>
        <w:endnoteReference w:id="60"/>
      </w:r>
      <w:r w:rsidRPr="00B141C2">
        <w:t xml:space="preserve"> The idea here is that benchmarking </w:t>
      </w:r>
      <w:r w:rsidRPr="00B141C2">
        <w:rPr>
          <w:i/>
        </w:rPr>
        <w:t>any</w:t>
      </w:r>
      <w:r w:rsidRPr="00B141C2">
        <w:t xml:space="preserve"> best process at </w:t>
      </w:r>
      <w:r w:rsidRPr="00B141C2">
        <w:rPr>
          <w:i/>
        </w:rPr>
        <w:t>any</w:t>
      </w:r>
      <w:r w:rsidRPr="00B141C2">
        <w:t xml:space="preserve"> leading firm, nonprofit or for-profit, leads to specific practices that you can imitate. </w:t>
      </w:r>
    </w:p>
    <w:p w14:paraId="4FA9A340" w14:textId="77777777" w:rsidR="003E72D3" w:rsidRDefault="003E72D3" w:rsidP="00F117EB">
      <w:pPr>
        <w:widowControl/>
      </w:pPr>
    </w:p>
    <w:p w14:paraId="39E89D9A" w14:textId="1444E57A" w:rsidR="003E72D3" w:rsidRPr="00112790" w:rsidRDefault="003E72D3" w:rsidP="00F117EB">
      <w:pPr>
        <w:widowControl/>
        <w:rPr>
          <w:iCs/>
        </w:rPr>
      </w:pPr>
      <w:r w:rsidRPr="00B141C2">
        <w:t xml:space="preserve">Knowing the best of </w:t>
      </w:r>
      <w:r>
        <w:t xml:space="preserve">the </w:t>
      </w:r>
      <w:r w:rsidRPr="00B141C2">
        <w:t xml:space="preserve">best is </w:t>
      </w:r>
      <w:r>
        <w:t xml:space="preserve">different than </w:t>
      </w:r>
      <w:r w:rsidRPr="00B141C2">
        <w:t xml:space="preserve">benchmarking because you are looking at the best of the best </w:t>
      </w:r>
      <w:r w:rsidRPr="00B141C2">
        <w:rPr>
          <w:i/>
        </w:rPr>
        <w:t>in your field</w:t>
      </w:r>
      <w:r w:rsidRPr="00B141C2">
        <w:t xml:space="preserve"> </w:t>
      </w:r>
      <w:r w:rsidRPr="00B141C2">
        <w:rPr>
          <w:i/>
        </w:rPr>
        <w:t>only</w:t>
      </w:r>
      <w:r w:rsidRPr="00B141C2">
        <w:t>. It is akin to survivor technique, which “draws upon the notion of survival of the fittest in a competitive environment.”</w:t>
      </w:r>
      <w:r w:rsidRPr="00B141C2">
        <w:rPr>
          <w:rStyle w:val="EndnoteReference"/>
        </w:rPr>
        <w:endnoteReference w:id="61"/>
      </w:r>
      <w:r w:rsidRPr="00B141C2">
        <w:t xml:space="preserve"> You seek out those firms </w:t>
      </w:r>
      <w:r>
        <w:t xml:space="preserve">in </w:t>
      </w:r>
      <w:r w:rsidRPr="00B141C2">
        <w:t xml:space="preserve">your field that have </w:t>
      </w:r>
      <w:r>
        <w:t xml:space="preserve">endured </w:t>
      </w:r>
      <w:r w:rsidRPr="00B141C2">
        <w:t xml:space="preserve">over the long haul and investigate the sources of their longevity. Then you drill down to find the reasons for their success including processes, structure, governance, everything and anything that might be the source for </w:t>
      </w:r>
      <w:r w:rsidRPr="00B141C2">
        <w:lastRenderedPageBreak/>
        <w:t xml:space="preserve">their </w:t>
      </w:r>
      <w:r w:rsidRPr="00405CC0">
        <w:rPr>
          <w:i/>
        </w:rPr>
        <w:t>best-of-best-ness</w:t>
      </w:r>
      <w:r>
        <w:t xml:space="preserve">. Oster defines this </w:t>
      </w:r>
      <w:r w:rsidRPr="00B141C2">
        <w:t>as “</w:t>
      </w:r>
      <w:r w:rsidRPr="008E40D5">
        <w:rPr>
          <w:b/>
        </w:rPr>
        <w:t>those characteristics that are essential to successful performance</w:t>
      </w:r>
      <w:r w:rsidRPr="00B141C2">
        <w:t xml:space="preserve"> in that industry.”</w:t>
      </w:r>
      <w:r w:rsidRPr="00B141C2">
        <w:rPr>
          <w:rStyle w:val="EndnoteReference"/>
        </w:rPr>
        <w:endnoteReference w:id="62"/>
      </w:r>
      <w:r w:rsidRPr="00B141C2">
        <w:t xml:space="preserve"> </w:t>
      </w:r>
    </w:p>
    <w:p w14:paraId="2BF2F523" w14:textId="77777777" w:rsidR="003E72D3" w:rsidRDefault="003E72D3" w:rsidP="00F117EB">
      <w:pPr>
        <w:widowControl/>
        <w:rPr>
          <w:highlight w:val="yellow"/>
        </w:rPr>
      </w:pPr>
    </w:p>
    <w:p w14:paraId="22B3118A" w14:textId="77777777" w:rsidR="003E72D3" w:rsidRPr="00112790" w:rsidRDefault="003E72D3" w:rsidP="00F117EB">
      <w:pPr>
        <w:widowControl/>
      </w:pPr>
      <w:r w:rsidRPr="0079252D">
        <w:t xml:space="preserve">In essence, you’re trying to put yourself in the shoes of the people who work at your BOBs to see what they’ve done to </w:t>
      </w:r>
      <w:r>
        <w:t>achieve results</w:t>
      </w:r>
      <w:r w:rsidRPr="0079252D">
        <w:t>. Amar Bhide’s study found “many successful entrepreneurs spend little time researching and analyzing.”</w:t>
      </w:r>
      <w:r w:rsidRPr="0079252D">
        <w:rPr>
          <w:rStyle w:val="EndnoteReference"/>
        </w:rPr>
        <w:endnoteReference w:id="63"/>
      </w:r>
      <w:r w:rsidRPr="0079252D">
        <w:t xml:space="preserve"> Four percent found ideas through systematic research for opportunities, five percent came from going with the flow of their industry, 20 percent found ideas serendipitously, </w:t>
      </w:r>
      <w:r>
        <w:t xml:space="preserve">and </w:t>
      </w:r>
      <w:r w:rsidRPr="0079252D">
        <w:t>71 percent came from an idea encountered at an earlier job</w:t>
      </w:r>
      <w:r>
        <w:t>.</w:t>
      </w:r>
      <w:r w:rsidRPr="0079252D">
        <w:rPr>
          <w:rStyle w:val="EndnoteReference"/>
        </w:rPr>
        <w:endnoteReference w:id="64"/>
      </w:r>
      <w:r w:rsidRPr="0079252D">
        <w:t xml:space="preserve"> </w:t>
      </w:r>
    </w:p>
    <w:p w14:paraId="4AB49C18" w14:textId="77777777" w:rsidR="003E72D3" w:rsidRDefault="003E72D3" w:rsidP="00F117EB">
      <w:pPr>
        <w:widowControl/>
      </w:pPr>
    </w:p>
    <w:p w14:paraId="0DD53112" w14:textId="33E4A6EC" w:rsidR="003E72D3" w:rsidRPr="00112790" w:rsidRDefault="003E72D3" w:rsidP="00F117EB">
      <w:pPr>
        <w:widowControl/>
        <w:rPr>
          <w:iCs/>
        </w:rPr>
      </w:pPr>
      <w:r w:rsidRPr="00B141C2">
        <w:t xml:space="preserve">What do you do with all this wonderful information? Why </w:t>
      </w:r>
      <w:r w:rsidR="008E7809">
        <w:t>imitate</w:t>
      </w:r>
      <w:r w:rsidRPr="00B141C2">
        <w:t xml:space="preserve"> it</w:t>
      </w:r>
      <w:r>
        <w:t>,</w:t>
      </w:r>
      <w:r w:rsidRPr="00B141C2">
        <w:t xml:space="preserve"> of course. </w:t>
      </w:r>
      <w:r>
        <w:t xml:space="preserve">After all, </w:t>
      </w:r>
      <w:r w:rsidRPr="00B141C2">
        <w:t xml:space="preserve">seven out of 10 ideas </w:t>
      </w:r>
      <w:r>
        <w:t xml:space="preserve">for new ventures </w:t>
      </w:r>
      <w:r w:rsidRPr="00B141C2">
        <w:t>in Amar Bhide’s study of entrepreneur founders came from an earlier job.</w:t>
      </w:r>
      <w:r w:rsidRPr="00B141C2">
        <w:rPr>
          <w:rStyle w:val="EndnoteReference"/>
        </w:rPr>
        <w:endnoteReference w:id="65"/>
      </w:r>
      <w:r w:rsidRPr="00B141C2">
        <w:t xml:space="preserve"> This goes for nonprofits as well. A study on nonprofit in</w:t>
      </w:r>
      <w:r>
        <w:t xml:space="preserve">novation </w:t>
      </w:r>
      <w:r w:rsidRPr="00B141C2">
        <w:t xml:space="preserve">from Lester Salamon, Stephanie Geller, and Kasey Mengel surveyed </w:t>
      </w:r>
      <w:r>
        <w:t>41</w:t>
      </w:r>
      <w:r w:rsidRPr="00B141C2">
        <w:t xml:space="preserve">7 nonprofit organizations and found the most </w:t>
      </w:r>
      <w:r>
        <w:t xml:space="preserve">common </w:t>
      </w:r>
      <w:r w:rsidRPr="00B141C2">
        <w:t>way to learn about innovations was from peer organizations.</w:t>
      </w:r>
      <w:r w:rsidRPr="00B141C2">
        <w:rPr>
          <w:rStyle w:val="EndnoteReference"/>
        </w:rPr>
        <w:endnoteReference w:id="66"/>
      </w:r>
    </w:p>
    <w:p w14:paraId="46C825AD" w14:textId="77777777" w:rsidR="003E72D3" w:rsidRDefault="003E72D3" w:rsidP="00F117EB">
      <w:pPr>
        <w:widowControl/>
      </w:pPr>
    </w:p>
    <w:p w14:paraId="075A4926" w14:textId="6C2B671A" w:rsidR="003E72D3" w:rsidRPr="00112790" w:rsidRDefault="003E72D3" w:rsidP="00F117EB">
      <w:pPr>
        <w:widowControl/>
        <w:rPr>
          <w:iCs/>
        </w:rPr>
      </w:pPr>
      <w:r w:rsidRPr="00B141C2">
        <w:t xml:space="preserve">I worked with an agency </w:t>
      </w:r>
      <w:r>
        <w:t xml:space="preserve">once </w:t>
      </w:r>
      <w:r w:rsidRPr="00B141C2">
        <w:t>that was all about finding the next killer application</w:t>
      </w:r>
      <w:r w:rsidR="008A6A00">
        <w:t xml:space="preserve"> - </w:t>
      </w:r>
      <w:r w:rsidRPr="00B141C2">
        <w:t xml:space="preserve">that new venture that would take them to the next level. Money was a big issue and </w:t>
      </w:r>
      <w:r>
        <w:t xml:space="preserve">the dominating </w:t>
      </w:r>
      <w:r w:rsidRPr="00B141C2">
        <w:t xml:space="preserve">discussion </w:t>
      </w:r>
      <w:r>
        <w:t xml:space="preserve">was </w:t>
      </w:r>
      <w:r w:rsidRPr="00B141C2">
        <w:t xml:space="preserve">how best to amplify earned income. It turned out that the executive director had never looked at the best practices in </w:t>
      </w:r>
      <w:r>
        <w:t>her agency’s</w:t>
      </w:r>
      <w:r w:rsidRPr="00B141C2">
        <w:t xml:space="preserve"> field. In</w:t>
      </w:r>
      <w:r>
        <w:t xml:space="preserve"> her</w:t>
      </w:r>
      <w:r w:rsidRPr="00B141C2">
        <w:t xml:space="preserve"> first telephone call, </w:t>
      </w:r>
      <w:r>
        <w:t>s</w:t>
      </w:r>
      <w:r w:rsidRPr="00B141C2">
        <w:t xml:space="preserve">he learned that </w:t>
      </w:r>
      <w:r>
        <w:t>s</w:t>
      </w:r>
      <w:r w:rsidRPr="00B141C2">
        <w:t>he was charging 25 percent l</w:t>
      </w:r>
      <w:r>
        <w:t>ess</w:t>
      </w:r>
      <w:r w:rsidRPr="00B141C2">
        <w:t xml:space="preserve"> than th</w:t>
      </w:r>
      <w:r>
        <w:t>e</w:t>
      </w:r>
      <w:r w:rsidRPr="00B141C2">
        <w:t xml:space="preserve"> best </w:t>
      </w:r>
      <w:r w:rsidR="000A249E">
        <w:t>competitor</w:t>
      </w:r>
      <w:r w:rsidR="008A6A00" w:rsidRPr="00B141C2">
        <w:t xml:space="preserve"> </w:t>
      </w:r>
      <w:r w:rsidRPr="00B141C2">
        <w:t>in h</w:t>
      </w:r>
      <w:r>
        <w:t>er</w:t>
      </w:r>
      <w:r w:rsidRPr="00B141C2">
        <w:t xml:space="preserve"> field for an identical service. </w:t>
      </w:r>
    </w:p>
    <w:p w14:paraId="2DB4EE7A" w14:textId="77777777" w:rsidR="003E72D3" w:rsidRDefault="003E72D3" w:rsidP="00F117EB">
      <w:pPr>
        <w:widowControl/>
      </w:pPr>
    </w:p>
    <w:p w14:paraId="112D9697" w14:textId="77777777" w:rsidR="003E72D3" w:rsidRPr="00112790" w:rsidRDefault="003E72D3" w:rsidP="00F117EB">
      <w:pPr>
        <w:widowControl/>
      </w:pPr>
      <w:r w:rsidRPr="00B141C2">
        <w:t xml:space="preserve">Most of the strategies that you’ll come up with will not be killer applications. W. Chan Kim and Renée Mauborgne found that nearly all (86 percent) of new </w:t>
      </w:r>
      <w:r>
        <w:t xml:space="preserve">for-profit </w:t>
      </w:r>
      <w:r w:rsidRPr="00B141C2">
        <w:t>ventures were “line extensions – incremental improvements to existing industry offerings – and a mere 14</w:t>
      </w:r>
      <w:r>
        <w:t xml:space="preserve"> percent</w:t>
      </w:r>
      <w:r w:rsidRPr="00B141C2">
        <w:t xml:space="preserve"> were aimed at creating new markets or industries.”</w:t>
      </w:r>
      <w:r w:rsidRPr="00B141C2">
        <w:rPr>
          <w:rStyle w:val="EndnoteReference"/>
        </w:rPr>
        <w:endnoteReference w:id="67"/>
      </w:r>
      <w:r w:rsidRPr="00B141C2">
        <w:t xml:space="preserve"> </w:t>
      </w:r>
    </w:p>
    <w:p w14:paraId="1CF6D149" w14:textId="77777777" w:rsidR="003E72D3" w:rsidRDefault="003E72D3" w:rsidP="00F117EB">
      <w:pPr>
        <w:widowControl/>
      </w:pPr>
    </w:p>
    <w:p w14:paraId="43C79A5D" w14:textId="200ED1F3" w:rsidR="003E72D3" w:rsidRPr="00112790" w:rsidRDefault="003E72D3" w:rsidP="00F117EB">
      <w:pPr>
        <w:widowControl/>
        <w:rPr>
          <w:iCs/>
        </w:rPr>
      </w:pPr>
      <w:r w:rsidRPr="00B141C2">
        <w:t xml:space="preserve">Even if you learn nothing in your investigation of best practices, you may at least temper the natural inclination to be overly optimistic. This happens because we tend to overstate our talents, misunderstand the real cause of events, inflate the degree of control we think we have over things, discount the role luck plays, and thus fall prey to what Dan Lovallo and Daniel Kahneman call </w:t>
      </w:r>
      <w:r>
        <w:t>“</w:t>
      </w:r>
      <w:r w:rsidRPr="00B141C2">
        <w:t>delusions of success.</w:t>
      </w:r>
      <w:r>
        <w:t>”</w:t>
      </w:r>
      <w:r w:rsidRPr="00B141C2">
        <w:rPr>
          <w:rStyle w:val="EndnoteReference"/>
        </w:rPr>
        <w:endnoteReference w:id="68"/>
      </w:r>
      <w:r w:rsidRPr="00B141C2">
        <w:t xml:space="preserve"> In other words, when “pessimistic opinions are suppressed, while optimistic ones are rewarded, an organization’s ability to think critically is undermined.”</w:t>
      </w:r>
      <w:r w:rsidRPr="00B141C2">
        <w:rPr>
          <w:rStyle w:val="EndnoteReference"/>
        </w:rPr>
        <w:endnoteReference w:id="69"/>
      </w:r>
      <w:r w:rsidRPr="00B141C2">
        <w:t xml:space="preserve"> </w:t>
      </w:r>
    </w:p>
    <w:p w14:paraId="5B79A824" w14:textId="77777777" w:rsidR="003E72D3" w:rsidRDefault="003E72D3" w:rsidP="00F117EB">
      <w:pPr>
        <w:pStyle w:val="Heading5"/>
        <w:widowControl/>
      </w:pPr>
      <w:bookmarkStart w:id="24" w:name="_Toc394304596"/>
    </w:p>
    <w:bookmarkEnd w:id="24"/>
    <w:p w14:paraId="65345C6B" w14:textId="55FB6935" w:rsidR="003E72D3" w:rsidRPr="00112790" w:rsidRDefault="003E72D3" w:rsidP="00F117EB">
      <w:pPr>
        <w:widowControl/>
      </w:pPr>
      <w:r w:rsidRPr="00B55C65">
        <w:t xml:space="preserve">Begin by identifying two </w:t>
      </w:r>
      <w:r>
        <w:t xml:space="preserve">BOBs </w:t>
      </w:r>
      <w:r w:rsidRPr="00B55C65">
        <w:t xml:space="preserve">in your field and justify your choice. </w:t>
      </w:r>
      <w:r>
        <w:t xml:space="preserve">One of the best ways </w:t>
      </w:r>
      <w:r w:rsidRPr="00B55C65">
        <w:t xml:space="preserve">to </w:t>
      </w:r>
      <w:r w:rsidR="002B2192">
        <w:t xml:space="preserve">detect </w:t>
      </w:r>
      <w:r>
        <w:t>these best of the best agencies</w:t>
      </w:r>
      <w:r w:rsidRPr="00B55C65">
        <w:t xml:space="preserve"> is by asking the executive director</w:t>
      </w:r>
      <w:r>
        <w:t xml:space="preserve"> which are superior in the field, which </w:t>
      </w:r>
      <w:r w:rsidRPr="00B55C65">
        <w:t>does he or she admire nationally</w:t>
      </w:r>
      <w:r>
        <w:t xml:space="preserve">, internationally, statewide, or even locally. </w:t>
      </w:r>
      <w:r w:rsidRPr="00B55C65">
        <w:t xml:space="preserve">You can also go to Charity Navigator and find ratings on organizations like yours; there </w:t>
      </w:r>
      <w:r>
        <w:t xml:space="preserve">is </w:t>
      </w:r>
      <w:r w:rsidRPr="00B55C65">
        <w:t>a small possibility that your agency might even be there already.</w:t>
      </w:r>
    </w:p>
    <w:p w14:paraId="24CA71EE" w14:textId="77777777" w:rsidR="003E72D3" w:rsidRDefault="003E72D3" w:rsidP="00F117EB">
      <w:pPr>
        <w:widowControl/>
      </w:pPr>
    </w:p>
    <w:p w14:paraId="05817102" w14:textId="5E314E8B" w:rsidR="003E72D3" w:rsidRDefault="003E72D3" w:rsidP="00F117EB">
      <w:pPr>
        <w:widowControl/>
      </w:pPr>
      <w:r>
        <w:t xml:space="preserve">The first thing to do with your BOBs is to investigate their </w:t>
      </w:r>
      <w:r w:rsidR="00195373">
        <w:t xml:space="preserve">LOBs </w:t>
      </w:r>
      <w:r>
        <w:t xml:space="preserve">for commonalities. What programs are the BOBs doing that you are not? </w:t>
      </w:r>
      <w:r w:rsidRPr="00B55C65">
        <w:t xml:space="preserve"> </w:t>
      </w:r>
      <w:r>
        <w:t xml:space="preserve">Are any of your programs unique? </w:t>
      </w:r>
      <w:r>
        <w:lastRenderedPageBreak/>
        <w:t>Knowing the LOBs for your BOBs may give you some ideas about what you should start or stop.</w:t>
      </w:r>
      <w:r w:rsidR="000A249E">
        <w:t xml:space="preserve"> Here’s an example from a theatre agency:</w:t>
      </w:r>
    </w:p>
    <w:p w14:paraId="69CDC1A0" w14:textId="0832192F" w:rsidR="000A249E" w:rsidRDefault="000A249E" w:rsidP="00F117EB">
      <w:pPr>
        <w:widowControl/>
      </w:pPr>
    </w:p>
    <w:tbl>
      <w:tblPr>
        <w:tblStyle w:val="TableGrid"/>
        <w:tblW w:w="9528" w:type="dxa"/>
        <w:jc w:val="center"/>
        <w:tblLayout w:type="fixed"/>
        <w:tblCellMar>
          <w:left w:w="43" w:type="dxa"/>
          <w:right w:w="43" w:type="dxa"/>
        </w:tblCellMar>
        <w:tblLook w:val="04A0" w:firstRow="1" w:lastRow="0" w:firstColumn="1" w:lastColumn="0" w:noHBand="0" w:noVBand="1"/>
      </w:tblPr>
      <w:tblGrid>
        <w:gridCol w:w="3176"/>
        <w:gridCol w:w="3176"/>
        <w:gridCol w:w="3176"/>
      </w:tblGrid>
      <w:tr w:rsidR="000A249E" w:rsidRPr="00402907" w14:paraId="6B7A31CC" w14:textId="77777777" w:rsidTr="00444895">
        <w:trPr>
          <w:cantSplit/>
          <w:tblHeader/>
          <w:jc w:val="center"/>
        </w:trPr>
        <w:tc>
          <w:tcPr>
            <w:tcW w:w="3176" w:type="dxa"/>
            <w:tcBorders>
              <w:bottom w:val="single" w:sz="4" w:space="0" w:color="auto"/>
              <w:right w:val="single" w:sz="4" w:space="0" w:color="auto"/>
            </w:tcBorders>
            <w:shd w:val="clear" w:color="auto" w:fill="D9D9D9" w:themeFill="background1" w:themeFillShade="D9"/>
          </w:tcPr>
          <w:p w14:paraId="1727E6C0" w14:textId="77777777" w:rsidR="000A249E" w:rsidRPr="008F051A" w:rsidRDefault="000A249E" w:rsidP="00AB7770">
            <w:pPr>
              <w:jc w:val="center"/>
            </w:pPr>
          </w:p>
        </w:tc>
        <w:tc>
          <w:tcPr>
            <w:tcW w:w="3176" w:type="dxa"/>
            <w:tcBorders>
              <w:left w:val="single" w:sz="4" w:space="0" w:color="auto"/>
              <w:bottom w:val="single" w:sz="4" w:space="0" w:color="auto"/>
              <w:right w:val="single" w:sz="4" w:space="0" w:color="auto"/>
            </w:tcBorders>
            <w:shd w:val="clear" w:color="auto" w:fill="D9D9D9" w:themeFill="background1" w:themeFillShade="D9"/>
          </w:tcPr>
          <w:p w14:paraId="70CC226C" w14:textId="373FD701" w:rsidR="000A249E" w:rsidRPr="008F051A" w:rsidRDefault="00444895" w:rsidP="00AB7770">
            <w:pPr>
              <w:jc w:val="center"/>
            </w:pPr>
            <w:r>
              <w:t>Lines of Business</w:t>
            </w:r>
          </w:p>
        </w:tc>
        <w:tc>
          <w:tcPr>
            <w:tcW w:w="3176" w:type="dxa"/>
            <w:tcBorders>
              <w:left w:val="single" w:sz="4" w:space="0" w:color="auto"/>
              <w:bottom w:val="single" w:sz="4" w:space="0" w:color="auto"/>
            </w:tcBorders>
            <w:shd w:val="clear" w:color="auto" w:fill="D9D9D9" w:themeFill="background1" w:themeFillShade="D9"/>
          </w:tcPr>
          <w:p w14:paraId="62517ECC" w14:textId="77777777" w:rsidR="000A249E" w:rsidRPr="008F051A" w:rsidRDefault="000A249E" w:rsidP="00AB7770">
            <w:pPr>
              <w:jc w:val="center"/>
            </w:pPr>
          </w:p>
        </w:tc>
      </w:tr>
      <w:tr w:rsidR="000A249E" w:rsidRPr="00402907" w14:paraId="7BCE2C58" w14:textId="77777777" w:rsidTr="00AB7770">
        <w:trPr>
          <w:cantSplit/>
          <w:tblHeader/>
          <w:jc w:val="center"/>
        </w:trPr>
        <w:tc>
          <w:tcPr>
            <w:tcW w:w="3176" w:type="dxa"/>
            <w:tcBorders>
              <w:bottom w:val="single" w:sz="4" w:space="0" w:color="auto"/>
            </w:tcBorders>
            <w:shd w:val="clear" w:color="auto" w:fill="D9D9D9" w:themeFill="background1" w:themeFillShade="D9"/>
          </w:tcPr>
          <w:p w14:paraId="49D54935" w14:textId="77777777" w:rsidR="000A249E" w:rsidRDefault="000A249E" w:rsidP="00AB7770">
            <w:pPr>
              <w:jc w:val="center"/>
            </w:pPr>
            <w:r w:rsidRPr="008F051A">
              <w:t>A Stage</w:t>
            </w:r>
          </w:p>
        </w:tc>
        <w:tc>
          <w:tcPr>
            <w:tcW w:w="3176" w:type="dxa"/>
            <w:tcBorders>
              <w:bottom w:val="single" w:sz="4" w:space="0" w:color="auto"/>
            </w:tcBorders>
            <w:shd w:val="clear" w:color="auto" w:fill="D9D9D9" w:themeFill="background1" w:themeFillShade="D9"/>
          </w:tcPr>
          <w:p w14:paraId="166657E3" w14:textId="77777777" w:rsidR="000A249E" w:rsidRDefault="000A249E" w:rsidP="00AB7770">
            <w:pPr>
              <w:jc w:val="center"/>
            </w:pPr>
            <w:r w:rsidRPr="008F051A">
              <w:t>BOB 1</w:t>
            </w:r>
          </w:p>
        </w:tc>
        <w:tc>
          <w:tcPr>
            <w:tcW w:w="3176" w:type="dxa"/>
            <w:tcBorders>
              <w:bottom w:val="single" w:sz="4" w:space="0" w:color="auto"/>
            </w:tcBorders>
            <w:shd w:val="clear" w:color="auto" w:fill="D9D9D9" w:themeFill="background1" w:themeFillShade="D9"/>
          </w:tcPr>
          <w:p w14:paraId="6F466CF0" w14:textId="77777777" w:rsidR="000A249E" w:rsidRDefault="000A249E" w:rsidP="00AB7770">
            <w:pPr>
              <w:jc w:val="center"/>
            </w:pPr>
            <w:r w:rsidRPr="008F051A">
              <w:t>BOB 2</w:t>
            </w:r>
          </w:p>
        </w:tc>
      </w:tr>
      <w:tr w:rsidR="000A249E" w:rsidRPr="00402907" w14:paraId="2B5D24BF" w14:textId="77777777" w:rsidTr="00AB7770">
        <w:trPr>
          <w:cantSplit/>
          <w:jc w:val="center"/>
        </w:trPr>
        <w:tc>
          <w:tcPr>
            <w:tcW w:w="3176" w:type="dxa"/>
            <w:tcBorders>
              <w:bottom w:val="single" w:sz="4" w:space="0" w:color="auto"/>
            </w:tcBorders>
            <w:vAlign w:val="center"/>
          </w:tcPr>
          <w:p w14:paraId="2F88213C" w14:textId="77777777" w:rsidR="000A249E" w:rsidRDefault="000A249E" w:rsidP="00AB7770">
            <w:pPr>
              <w:jc w:val="center"/>
            </w:pPr>
          </w:p>
        </w:tc>
        <w:tc>
          <w:tcPr>
            <w:tcW w:w="3176" w:type="dxa"/>
            <w:tcBorders>
              <w:bottom w:val="single" w:sz="4" w:space="0" w:color="auto"/>
            </w:tcBorders>
            <w:vAlign w:val="center"/>
          </w:tcPr>
          <w:p w14:paraId="146FB89E" w14:textId="77777777" w:rsidR="000A249E" w:rsidRDefault="000A249E" w:rsidP="00AB7770">
            <w:pPr>
              <w:jc w:val="center"/>
            </w:pPr>
            <w:r w:rsidRPr="008851F4">
              <w:t>Lines of Business</w:t>
            </w:r>
          </w:p>
        </w:tc>
        <w:tc>
          <w:tcPr>
            <w:tcW w:w="3176" w:type="dxa"/>
            <w:tcBorders>
              <w:bottom w:val="single" w:sz="4" w:space="0" w:color="auto"/>
            </w:tcBorders>
            <w:vAlign w:val="center"/>
          </w:tcPr>
          <w:p w14:paraId="1D0A3342" w14:textId="77777777" w:rsidR="000A249E" w:rsidRDefault="000A249E" w:rsidP="00AB7770">
            <w:pPr>
              <w:jc w:val="center"/>
            </w:pPr>
          </w:p>
        </w:tc>
      </w:tr>
      <w:tr w:rsidR="000A249E" w:rsidRPr="00402907" w14:paraId="13E18266" w14:textId="77777777" w:rsidTr="00AB7770">
        <w:trPr>
          <w:cantSplit/>
          <w:jc w:val="center"/>
        </w:trPr>
        <w:tc>
          <w:tcPr>
            <w:tcW w:w="3176" w:type="dxa"/>
            <w:tcBorders>
              <w:bottom w:val="single" w:sz="4" w:space="0" w:color="auto"/>
            </w:tcBorders>
          </w:tcPr>
          <w:p w14:paraId="2F578EF3" w14:textId="77777777" w:rsidR="000A249E" w:rsidRPr="004E2BDC" w:rsidRDefault="000A249E" w:rsidP="00AB7770">
            <w:pPr>
              <w:pStyle w:val="ListParagraph"/>
              <w:widowControl/>
              <w:numPr>
                <w:ilvl w:val="0"/>
                <w:numId w:val="71"/>
              </w:numPr>
              <w:ind w:left="216" w:hanging="216"/>
              <w:rPr>
                <w:rFonts w:cs="Arial"/>
              </w:rPr>
            </w:pPr>
            <w:r w:rsidRPr="004E2BDC">
              <w:rPr>
                <w:rFonts w:cs="Arial"/>
              </w:rPr>
              <w:t>Annual Season of 4 Plays</w:t>
            </w:r>
          </w:p>
        </w:tc>
        <w:tc>
          <w:tcPr>
            <w:tcW w:w="3176" w:type="dxa"/>
            <w:tcBorders>
              <w:bottom w:val="single" w:sz="4" w:space="0" w:color="auto"/>
            </w:tcBorders>
          </w:tcPr>
          <w:p w14:paraId="4D13D8C4" w14:textId="77777777" w:rsidR="000A249E" w:rsidRPr="004E2BDC" w:rsidRDefault="000A249E" w:rsidP="00AB7770">
            <w:pPr>
              <w:pStyle w:val="ListParagraph"/>
              <w:widowControl/>
              <w:numPr>
                <w:ilvl w:val="0"/>
                <w:numId w:val="71"/>
              </w:numPr>
              <w:ind w:left="216" w:hanging="216"/>
              <w:rPr>
                <w:rFonts w:cs="Arial"/>
              </w:rPr>
            </w:pPr>
            <w:r w:rsidRPr="004E2BDC">
              <w:rPr>
                <w:rFonts w:cs="Arial"/>
              </w:rPr>
              <w:t>Annual Season of 8-9 Plays</w:t>
            </w:r>
          </w:p>
        </w:tc>
        <w:tc>
          <w:tcPr>
            <w:tcW w:w="3176" w:type="dxa"/>
            <w:tcBorders>
              <w:bottom w:val="single" w:sz="4" w:space="0" w:color="auto"/>
            </w:tcBorders>
          </w:tcPr>
          <w:p w14:paraId="0D6FC4E7" w14:textId="77777777" w:rsidR="000A249E" w:rsidRPr="004E2BDC" w:rsidRDefault="000A249E" w:rsidP="00AB7770">
            <w:pPr>
              <w:pStyle w:val="ListParagraph"/>
              <w:widowControl/>
              <w:numPr>
                <w:ilvl w:val="0"/>
                <w:numId w:val="71"/>
              </w:numPr>
              <w:ind w:left="216" w:hanging="216"/>
              <w:rPr>
                <w:rFonts w:cs="Arial"/>
              </w:rPr>
            </w:pPr>
            <w:r w:rsidRPr="004E2BDC">
              <w:rPr>
                <w:rFonts w:cs="Arial"/>
              </w:rPr>
              <w:t>Annual Season of 8-9 Plays</w:t>
            </w:r>
          </w:p>
        </w:tc>
      </w:tr>
      <w:tr w:rsidR="000A249E" w:rsidRPr="00402907" w14:paraId="661C3265" w14:textId="77777777" w:rsidTr="00AB7770">
        <w:trPr>
          <w:cantSplit/>
          <w:jc w:val="center"/>
        </w:trPr>
        <w:tc>
          <w:tcPr>
            <w:tcW w:w="3176" w:type="dxa"/>
            <w:tcBorders>
              <w:bottom w:val="single" w:sz="4" w:space="0" w:color="auto"/>
            </w:tcBorders>
          </w:tcPr>
          <w:p w14:paraId="4D544A89" w14:textId="77777777" w:rsidR="000A249E" w:rsidRDefault="000A249E" w:rsidP="00AB7770">
            <w:pPr>
              <w:pStyle w:val="ListParagraph"/>
              <w:widowControl/>
              <w:numPr>
                <w:ilvl w:val="0"/>
                <w:numId w:val="71"/>
              </w:numPr>
              <w:ind w:left="216" w:hanging="216"/>
              <w:rPr>
                <w:rFonts w:cs="Arial"/>
              </w:rPr>
            </w:pPr>
            <w:r w:rsidRPr="004E2BDC">
              <w:rPr>
                <w:rFonts w:cs="Arial"/>
              </w:rPr>
              <w:t>Subscribers</w:t>
            </w:r>
          </w:p>
        </w:tc>
        <w:tc>
          <w:tcPr>
            <w:tcW w:w="3176" w:type="dxa"/>
            <w:tcBorders>
              <w:bottom w:val="single" w:sz="4" w:space="0" w:color="auto"/>
            </w:tcBorders>
          </w:tcPr>
          <w:p w14:paraId="35BC4E8D" w14:textId="77777777" w:rsidR="000A249E" w:rsidRDefault="000A249E" w:rsidP="00AB7770">
            <w:pPr>
              <w:pStyle w:val="ListParagraph"/>
              <w:widowControl/>
              <w:numPr>
                <w:ilvl w:val="0"/>
                <w:numId w:val="71"/>
              </w:numPr>
              <w:ind w:left="216" w:hanging="216"/>
              <w:rPr>
                <w:rFonts w:cs="Arial"/>
              </w:rPr>
            </w:pPr>
            <w:r w:rsidRPr="004E2BDC">
              <w:rPr>
                <w:rFonts w:cs="Arial"/>
              </w:rPr>
              <w:t>Subscribers</w:t>
            </w:r>
          </w:p>
        </w:tc>
        <w:tc>
          <w:tcPr>
            <w:tcW w:w="3176" w:type="dxa"/>
            <w:tcBorders>
              <w:bottom w:val="single" w:sz="4" w:space="0" w:color="auto"/>
            </w:tcBorders>
          </w:tcPr>
          <w:p w14:paraId="141E3677" w14:textId="77777777" w:rsidR="000A249E" w:rsidRDefault="000A249E" w:rsidP="00AB7770">
            <w:pPr>
              <w:pStyle w:val="ListParagraph"/>
              <w:widowControl/>
              <w:numPr>
                <w:ilvl w:val="0"/>
                <w:numId w:val="71"/>
              </w:numPr>
              <w:ind w:left="216" w:hanging="216"/>
              <w:rPr>
                <w:rFonts w:cs="Arial"/>
              </w:rPr>
            </w:pPr>
            <w:r w:rsidRPr="004E2BDC">
              <w:rPr>
                <w:rFonts w:cs="Arial"/>
              </w:rPr>
              <w:t>Subscribers</w:t>
            </w:r>
          </w:p>
        </w:tc>
      </w:tr>
      <w:tr w:rsidR="000A249E" w:rsidRPr="00402907" w14:paraId="0405F909" w14:textId="77777777" w:rsidTr="00AB7770">
        <w:trPr>
          <w:cantSplit/>
          <w:jc w:val="center"/>
        </w:trPr>
        <w:tc>
          <w:tcPr>
            <w:tcW w:w="3176" w:type="dxa"/>
            <w:tcBorders>
              <w:bottom w:val="single" w:sz="4" w:space="0" w:color="auto"/>
            </w:tcBorders>
          </w:tcPr>
          <w:p w14:paraId="62C62B40" w14:textId="77777777" w:rsidR="000A249E" w:rsidRDefault="000A249E" w:rsidP="00AB7770">
            <w:pPr>
              <w:pStyle w:val="ListParagraph"/>
              <w:widowControl/>
              <w:numPr>
                <w:ilvl w:val="0"/>
                <w:numId w:val="71"/>
              </w:numPr>
              <w:ind w:left="216" w:hanging="216"/>
              <w:rPr>
                <w:rFonts w:cs="Arial"/>
              </w:rPr>
            </w:pPr>
            <w:r w:rsidRPr="004E2BDC">
              <w:rPr>
                <w:rFonts w:cs="Arial"/>
              </w:rPr>
              <w:t>Young Audience Program</w:t>
            </w:r>
          </w:p>
        </w:tc>
        <w:tc>
          <w:tcPr>
            <w:tcW w:w="3176" w:type="dxa"/>
            <w:tcBorders>
              <w:bottom w:val="single" w:sz="4" w:space="0" w:color="auto"/>
            </w:tcBorders>
          </w:tcPr>
          <w:p w14:paraId="677618EE" w14:textId="77777777" w:rsidR="000A249E" w:rsidRDefault="000A249E" w:rsidP="00AB7770">
            <w:pPr>
              <w:pStyle w:val="ListParagraph"/>
              <w:widowControl/>
              <w:numPr>
                <w:ilvl w:val="0"/>
                <w:numId w:val="71"/>
              </w:numPr>
              <w:ind w:left="216" w:hanging="216"/>
              <w:rPr>
                <w:rFonts w:cs="Arial"/>
              </w:rPr>
            </w:pPr>
            <w:r w:rsidRPr="004E2BDC">
              <w:rPr>
                <w:rFonts w:cs="Arial"/>
              </w:rPr>
              <w:t>Student Subscriptions</w:t>
            </w:r>
          </w:p>
        </w:tc>
        <w:tc>
          <w:tcPr>
            <w:tcW w:w="3176" w:type="dxa"/>
            <w:tcBorders>
              <w:bottom w:val="single" w:sz="4" w:space="0" w:color="auto"/>
            </w:tcBorders>
          </w:tcPr>
          <w:p w14:paraId="38A744C5" w14:textId="77777777" w:rsidR="000A249E" w:rsidRDefault="000A249E" w:rsidP="00AB7770">
            <w:pPr>
              <w:pStyle w:val="ListParagraph"/>
              <w:widowControl/>
              <w:numPr>
                <w:ilvl w:val="0"/>
                <w:numId w:val="71"/>
              </w:numPr>
              <w:ind w:left="216" w:hanging="216"/>
              <w:rPr>
                <w:rFonts w:cs="Arial"/>
              </w:rPr>
            </w:pPr>
            <w:r w:rsidRPr="004E2BDC">
              <w:rPr>
                <w:rFonts w:cs="Arial"/>
              </w:rPr>
              <w:t>Young Professionals Group</w:t>
            </w:r>
          </w:p>
        </w:tc>
      </w:tr>
      <w:tr w:rsidR="000A249E" w:rsidRPr="00402907" w14:paraId="1EF3BC97" w14:textId="77777777" w:rsidTr="00AB7770">
        <w:trPr>
          <w:cantSplit/>
          <w:jc w:val="center"/>
        </w:trPr>
        <w:tc>
          <w:tcPr>
            <w:tcW w:w="3176" w:type="dxa"/>
            <w:tcBorders>
              <w:bottom w:val="single" w:sz="4" w:space="0" w:color="auto"/>
            </w:tcBorders>
          </w:tcPr>
          <w:p w14:paraId="742F7BF9" w14:textId="77777777" w:rsidR="000A249E" w:rsidRDefault="000A249E" w:rsidP="00444895">
            <w:pPr>
              <w:numPr>
                <w:ilvl w:val="0"/>
                <w:numId w:val="106"/>
              </w:numPr>
              <w:ind w:left="216" w:hanging="216"/>
            </w:pPr>
            <w:r w:rsidRPr="004E2BDC">
              <w:t>New Work Reading Series</w:t>
            </w:r>
          </w:p>
        </w:tc>
        <w:tc>
          <w:tcPr>
            <w:tcW w:w="3176" w:type="dxa"/>
            <w:tcBorders>
              <w:bottom w:val="single" w:sz="4" w:space="0" w:color="auto"/>
            </w:tcBorders>
          </w:tcPr>
          <w:p w14:paraId="5CB3F804" w14:textId="77777777" w:rsidR="000A249E" w:rsidRDefault="000A249E" w:rsidP="00444895">
            <w:pPr>
              <w:numPr>
                <w:ilvl w:val="0"/>
                <w:numId w:val="106"/>
              </w:numPr>
              <w:ind w:left="216" w:hanging="216"/>
            </w:pPr>
            <w:r w:rsidRPr="004E2BDC">
              <w:t xml:space="preserve">New Work Readings </w:t>
            </w:r>
          </w:p>
        </w:tc>
        <w:tc>
          <w:tcPr>
            <w:tcW w:w="3176" w:type="dxa"/>
            <w:tcBorders>
              <w:bottom w:val="single" w:sz="4" w:space="0" w:color="auto"/>
            </w:tcBorders>
          </w:tcPr>
          <w:p w14:paraId="7F3E9554" w14:textId="77777777" w:rsidR="000A249E" w:rsidRDefault="000A249E" w:rsidP="00444895">
            <w:pPr>
              <w:numPr>
                <w:ilvl w:val="0"/>
                <w:numId w:val="106"/>
              </w:numPr>
              <w:ind w:left="216" w:hanging="216"/>
            </w:pPr>
            <w:r w:rsidRPr="004E2BDC">
              <w:t>LGBT Group</w:t>
            </w:r>
          </w:p>
        </w:tc>
      </w:tr>
      <w:tr w:rsidR="000A249E" w:rsidRPr="00402907" w14:paraId="360F02E7" w14:textId="77777777" w:rsidTr="00AB7770">
        <w:trPr>
          <w:cantSplit/>
          <w:jc w:val="center"/>
        </w:trPr>
        <w:tc>
          <w:tcPr>
            <w:tcW w:w="3176" w:type="dxa"/>
            <w:tcBorders>
              <w:bottom w:val="single" w:sz="4" w:space="0" w:color="auto"/>
            </w:tcBorders>
          </w:tcPr>
          <w:p w14:paraId="0796B71D" w14:textId="77777777" w:rsidR="000A249E" w:rsidRDefault="000A249E" w:rsidP="00444895">
            <w:pPr>
              <w:numPr>
                <w:ilvl w:val="0"/>
                <w:numId w:val="106"/>
              </w:numPr>
              <w:ind w:left="216" w:hanging="216"/>
            </w:pPr>
            <w:r w:rsidRPr="004E2BDC">
              <w:t>Student Programming</w:t>
            </w:r>
          </w:p>
        </w:tc>
        <w:tc>
          <w:tcPr>
            <w:tcW w:w="3176" w:type="dxa"/>
            <w:tcBorders>
              <w:bottom w:val="single" w:sz="4" w:space="0" w:color="auto"/>
            </w:tcBorders>
          </w:tcPr>
          <w:p w14:paraId="3BFB873C" w14:textId="77777777" w:rsidR="000A249E" w:rsidRDefault="000A249E" w:rsidP="00444895">
            <w:pPr>
              <w:numPr>
                <w:ilvl w:val="0"/>
                <w:numId w:val="106"/>
              </w:numPr>
              <w:ind w:left="216" w:hanging="216"/>
            </w:pPr>
            <w:r w:rsidRPr="004E2BDC">
              <w:t>General Theatre Studies</w:t>
            </w:r>
          </w:p>
        </w:tc>
        <w:tc>
          <w:tcPr>
            <w:tcW w:w="3176" w:type="dxa"/>
            <w:tcBorders>
              <w:bottom w:val="single" w:sz="4" w:space="0" w:color="auto"/>
            </w:tcBorders>
          </w:tcPr>
          <w:p w14:paraId="3B7FEF60" w14:textId="77777777" w:rsidR="000A249E" w:rsidRDefault="000A249E" w:rsidP="00444895">
            <w:pPr>
              <w:numPr>
                <w:ilvl w:val="0"/>
                <w:numId w:val="106"/>
              </w:numPr>
              <w:ind w:left="216" w:hanging="216"/>
            </w:pPr>
            <w:r w:rsidRPr="004E2BDC">
              <w:t>Young Playwright Exchange</w:t>
            </w:r>
          </w:p>
        </w:tc>
      </w:tr>
      <w:tr w:rsidR="000A249E" w:rsidRPr="00402907" w14:paraId="5EE8A7BE" w14:textId="77777777" w:rsidTr="00AB7770">
        <w:trPr>
          <w:cantSplit/>
          <w:jc w:val="center"/>
        </w:trPr>
        <w:tc>
          <w:tcPr>
            <w:tcW w:w="3176" w:type="dxa"/>
            <w:tcBorders>
              <w:bottom w:val="single" w:sz="4" w:space="0" w:color="auto"/>
            </w:tcBorders>
          </w:tcPr>
          <w:p w14:paraId="78EF2744" w14:textId="77777777" w:rsidR="000A249E" w:rsidRDefault="000A249E" w:rsidP="00444895">
            <w:pPr>
              <w:numPr>
                <w:ilvl w:val="0"/>
                <w:numId w:val="106"/>
              </w:numPr>
              <w:ind w:left="216" w:hanging="216"/>
            </w:pPr>
            <w:r w:rsidRPr="004E2BDC">
              <w:t>Scholar Program</w:t>
            </w:r>
          </w:p>
        </w:tc>
        <w:tc>
          <w:tcPr>
            <w:tcW w:w="3176" w:type="dxa"/>
            <w:tcBorders>
              <w:bottom w:val="single" w:sz="4" w:space="0" w:color="auto"/>
            </w:tcBorders>
          </w:tcPr>
          <w:p w14:paraId="09C24342" w14:textId="77777777" w:rsidR="000A249E" w:rsidRDefault="000A249E" w:rsidP="00444895">
            <w:pPr>
              <w:numPr>
                <w:ilvl w:val="0"/>
                <w:numId w:val="106"/>
              </w:numPr>
              <w:ind w:left="216" w:hanging="216"/>
            </w:pPr>
            <w:r w:rsidRPr="004E2BDC">
              <w:t xml:space="preserve">Audience Discussions </w:t>
            </w:r>
          </w:p>
        </w:tc>
        <w:tc>
          <w:tcPr>
            <w:tcW w:w="3176" w:type="dxa"/>
            <w:tcBorders>
              <w:bottom w:val="single" w:sz="4" w:space="0" w:color="auto"/>
            </w:tcBorders>
          </w:tcPr>
          <w:p w14:paraId="7C9AEFA6" w14:textId="77777777" w:rsidR="000A249E" w:rsidRDefault="000A249E" w:rsidP="00444895">
            <w:pPr>
              <w:numPr>
                <w:ilvl w:val="0"/>
                <w:numId w:val="106"/>
              </w:numPr>
              <w:ind w:left="216" w:hanging="216"/>
            </w:pPr>
            <w:r w:rsidRPr="004E2BDC">
              <w:t>Post-Show Discussions</w:t>
            </w:r>
          </w:p>
        </w:tc>
      </w:tr>
      <w:tr w:rsidR="000A249E" w:rsidRPr="00402907" w14:paraId="13BCB562" w14:textId="77777777" w:rsidTr="00AB7770">
        <w:trPr>
          <w:cantSplit/>
          <w:jc w:val="center"/>
        </w:trPr>
        <w:tc>
          <w:tcPr>
            <w:tcW w:w="3176" w:type="dxa"/>
            <w:tcBorders>
              <w:bottom w:val="single" w:sz="4" w:space="0" w:color="auto"/>
            </w:tcBorders>
          </w:tcPr>
          <w:p w14:paraId="1E78085B" w14:textId="77777777" w:rsidR="000A249E" w:rsidRDefault="000A249E" w:rsidP="00444895">
            <w:pPr>
              <w:numPr>
                <w:ilvl w:val="0"/>
                <w:numId w:val="106"/>
              </w:numPr>
              <w:ind w:left="216" w:hanging="216"/>
            </w:pPr>
            <w:r w:rsidRPr="004E2BDC">
              <w:t>Company Artists</w:t>
            </w:r>
          </w:p>
        </w:tc>
        <w:tc>
          <w:tcPr>
            <w:tcW w:w="3176" w:type="dxa"/>
            <w:tcBorders>
              <w:bottom w:val="single" w:sz="4" w:space="0" w:color="auto"/>
            </w:tcBorders>
          </w:tcPr>
          <w:p w14:paraId="7DE546D9" w14:textId="77777777" w:rsidR="000A249E" w:rsidRDefault="000A249E" w:rsidP="00444895">
            <w:pPr>
              <w:numPr>
                <w:ilvl w:val="0"/>
                <w:numId w:val="106"/>
              </w:numPr>
              <w:ind w:left="216" w:hanging="216"/>
            </w:pPr>
            <w:r w:rsidRPr="004E2BDC">
              <w:t>The Artistic Collective</w:t>
            </w:r>
          </w:p>
        </w:tc>
        <w:tc>
          <w:tcPr>
            <w:tcW w:w="3176" w:type="dxa"/>
            <w:tcBorders>
              <w:bottom w:val="single" w:sz="4" w:space="0" w:color="auto"/>
            </w:tcBorders>
          </w:tcPr>
          <w:p w14:paraId="5FDBF116" w14:textId="77777777" w:rsidR="000A249E" w:rsidRDefault="000A249E" w:rsidP="00444895">
            <w:pPr>
              <w:numPr>
                <w:ilvl w:val="0"/>
                <w:numId w:val="106"/>
              </w:numPr>
              <w:ind w:left="216" w:hanging="216"/>
            </w:pPr>
            <w:r w:rsidRPr="004E2BDC">
              <w:t>Acting Company</w:t>
            </w:r>
          </w:p>
        </w:tc>
      </w:tr>
      <w:tr w:rsidR="000A249E" w:rsidRPr="00402907" w14:paraId="47D29C23" w14:textId="77777777" w:rsidTr="00AB7770">
        <w:trPr>
          <w:cantSplit/>
          <w:jc w:val="center"/>
        </w:trPr>
        <w:tc>
          <w:tcPr>
            <w:tcW w:w="3176" w:type="dxa"/>
            <w:tcBorders>
              <w:bottom w:val="single" w:sz="4" w:space="0" w:color="auto"/>
            </w:tcBorders>
          </w:tcPr>
          <w:p w14:paraId="498722A7" w14:textId="77777777" w:rsidR="000A249E" w:rsidRDefault="000A249E" w:rsidP="00444895">
            <w:pPr>
              <w:numPr>
                <w:ilvl w:val="0"/>
                <w:numId w:val="106"/>
              </w:numPr>
              <w:ind w:left="216" w:hanging="216"/>
            </w:pPr>
            <w:r w:rsidRPr="004E2BDC">
              <w:t>Research (Dramaturgy)</w:t>
            </w:r>
          </w:p>
        </w:tc>
        <w:tc>
          <w:tcPr>
            <w:tcW w:w="3176" w:type="dxa"/>
            <w:tcBorders>
              <w:bottom w:val="single" w:sz="4" w:space="0" w:color="auto"/>
            </w:tcBorders>
          </w:tcPr>
          <w:p w14:paraId="60494765" w14:textId="77777777" w:rsidR="000A249E" w:rsidRDefault="000A249E" w:rsidP="00444895">
            <w:pPr>
              <w:numPr>
                <w:ilvl w:val="0"/>
                <w:numId w:val="106"/>
              </w:numPr>
              <w:ind w:left="216" w:hanging="216"/>
            </w:pPr>
            <w:r w:rsidRPr="004E2BDC">
              <w:t>Creative Partners</w:t>
            </w:r>
          </w:p>
        </w:tc>
        <w:tc>
          <w:tcPr>
            <w:tcW w:w="3176" w:type="dxa"/>
            <w:tcBorders>
              <w:bottom w:val="single" w:sz="4" w:space="0" w:color="auto"/>
            </w:tcBorders>
          </w:tcPr>
          <w:p w14:paraId="7644C8A7" w14:textId="77777777" w:rsidR="000A249E" w:rsidRDefault="000A249E" w:rsidP="00444895">
            <w:pPr>
              <w:numPr>
                <w:ilvl w:val="0"/>
                <w:numId w:val="106"/>
              </w:numPr>
              <w:ind w:left="216" w:hanging="216"/>
            </w:pPr>
            <w:r w:rsidRPr="004E2BDC">
              <w:t>Conservatory</w:t>
            </w:r>
          </w:p>
        </w:tc>
      </w:tr>
      <w:tr w:rsidR="000A249E" w:rsidRPr="00402907" w14:paraId="454AC9B6" w14:textId="77777777" w:rsidTr="00AB7770">
        <w:trPr>
          <w:cantSplit/>
          <w:jc w:val="center"/>
        </w:trPr>
        <w:tc>
          <w:tcPr>
            <w:tcW w:w="3176" w:type="dxa"/>
            <w:tcBorders>
              <w:bottom w:val="single" w:sz="4" w:space="0" w:color="auto"/>
            </w:tcBorders>
          </w:tcPr>
          <w:p w14:paraId="75BCD316" w14:textId="77777777" w:rsidR="000A249E" w:rsidRDefault="000A249E" w:rsidP="00444895">
            <w:pPr>
              <w:numPr>
                <w:ilvl w:val="0"/>
                <w:numId w:val="106"/>
              </w:numPr>
              <w:ind w:left="216" w:hanging="216"/>
            </w:pPr>
            <w:r w:rsidRPr="004E2BDC">
              <w:t>Annual Fund</w:t>
            </w:r>
          </w:p>
        </w:tc>
        <w:tc>
          <w:tcPr>
            <w:tcW w:w="3176" w:type="dxa"/>
            <w:tcBorders>
              <w:bottom w:val="single" w:sz="4" w:space="0" w:color="auto"/>
            </w:tcBorders>
          </w:tcPr>
          <w:p w14:paraId="67FAF42B" w14:textId="77777777" w:rsidR="000A249E" w:rsidRDefault="000A249E" w:rsidP="00444895">
            <w:pPr>
              <w:numPr>
                <w:ilvl w:val="0"/>
                <w:numId w:val="106"/>
              </w:numPr>
              <w:ind w:left="216" w:hanging="216"/>
            </w:pPr>
            <w:r w:rsidRPr="004E2BDC">
              <w:t>Annual Fund</w:t>
            </w:r>
          </w:p>
        </w:tc>
        <w:tc>
          <w:tcPr>
            <w:tcW w:w="3176" w:type="dxa"/>
            <w:tcBorders>
              <w:bottom w:val="single" w:sz="4" w:space="0" w:color="auto"/>
            </w:tcBorders>
          </w:tcPr>
          <w:p w14:paraId="2175F528" w14:textId="77777777" w:rsidR="000A249E" w:rsidRDefault="000A249E" w:rsidP="00444895">
            <w:pPr>
              <w:numPr>
                <w:ilvl w:val="0"/>
                <w:numId w:val="106"/>
              </w:numPr>
              <w:ind w:left="216" w:hanging="216"/>
            </w:pPr>
            <w:r w:rsidRPr="004E2BDC">
              <w:t>Annual Fund</w:t>
            </w:r>
          </w:p>
        </w:tc>
      </w:tr>
      <w:tr w:rsidR="000A249E" w:rsidRPr="00402907" w14:paraId="29F52A24" w14:textId="77777777" w:rsidTr="00AB7770">
        <w:trPr>
          <w:cantSplit/>
          <w:jc w:val="center"/>
        </w:trPr>
        <w:tc>
          <w:tcPr>
            <w:tcW w:w="3176" w:type="dxa"/>
            <w:tcBorders>
              <w:bottom w:val="single" w:sz="4" w:space="0" w:color="auto"/>
            </w:tcBorders>
          </w:tcPr>
          <w:p w14:paraId="61291E36" w14:textId="77777777" w:rsidR="000A249E" w:rsidRDefault="000A249E" w:rsidP="00444895">
            <w:pPr>
              <w:numPr>
                <w:ilvl w:val="0"/>
                <w:numId w:val="106"/>
              </w:numPr>
              <w:ind w:left="216" w:hanging="216"/>
            </w:pPr>
            <w:r>
              <w:t>Special Events</w:t>
            </w:r>
          </w:p>
        </w:tc>
        <w:tc>
          <w:tcPr>
            <w:tcW w:w="3176" w:type="dxa"/>
            <w:tcBorders>
              <w:bottom w:val="single" w:sz="4" w:space="0" w:color="auto"/>
            </w:tcBorders>
          </w:tcPr>
          <w:p w14:paraId="0178E852" w14:textId="77777777" w:rsidR="000A249E" w:rsidRDefault="000A249E" w:rsidP="00444895">
            <w:pPr>
              <w:numPr>
                <w:ilvl w:val="0"/>
                <w:numId w:val="106"/>
              </w:numPr>
              <w:ind w:left="216" w:hanging="216"/>
            </w:pPr>
            <w:r w:rsidRPr="004E2BDC">
              <w:t>Special Events</w:t>
            </w:r>
          </w:p>
        </w:tc>
        <w:tc>
          <w:tcPr>
            <w:tcW w:w="3176" w:type="dxa"/>
            <w:tcBorders>
              <w:bottom w:val="single" w:sz="4" w:space="0" w:color="auto"/>
            </w:tcBorders>
          </w:tcPr>
          <w:p w14:paraId="16753815" w14:textId="77777777" w:rsidR="000A249E" w:rsidRDefault="000A249E" w:rsidP="00444895">
            <w:pPr>
              <w:numPr>
                <w:ilvl w:val="0"/>
                <w:numId w:val="106"/>
              </w:numPr>
              <w:ind w:left="216" w:hanging="216"/>
            </w:pPr>
            <w:r w:rsidRPr="004E2BDC">
              <w:t>Special Events</w:t>
            </w:r>
          </w:p>
        </w:tc>
      </w:tr>
      <w:tr w:rsidR="000A249E" w:rsidRPr="00402907" w14:paraId="12F5AC9E" w14:textId="77777777" w:rsidTr="00AB7770">
        <w:trPr>
          <w:cantSplit/>
          <w:jc w:val="center"/>
        </w:trPr>
        <w:tc>
          <w:tcPr>
            <w:tcW w:w="3176" w:type="dxa"/>
            <w:tcBorders>
              <w:bottom w:val="single" w:sz="4" w:space="0" w:color="auto"/>
            </w:tcBorders>
          </w:tcPr>
          <w:p w14:paraId="3D5E6202" w14:textId="77777777" w:rsidR="000A249E" w:rsidRDefault="000A249E" w:rsidP="00444895">
            <w:pPr>
              <w:numPr>
                <w:ilvl w:val="0"/>
                <w:numId w:val="106"/>
              </w:numPr>
              <w:ind w:left="216" w:hanging="216"/>
            </w:pPr>
            <w:r>
              <w:t>Sponsorship</w:t>
            </w:r>
          </w:p>
        </w:tc>
        <w:tc>
          <w:tcPr>
            <w:tcW w:w="3176" w:type="dxa"/>
            <w:tcBorders>
              <w:bottom w:val="single" w:sz="4" w:space="0" w:color="auto"/>
            </w:tcBorders>
          </w:tcPr>
          <w:p w14:paraId="68E2CE63" w14:textId="77777777" w:rsidR="000A249E" w:rsidRDefault="000A249E" w:rsidP="00444895">
            <w:pPr>
              <w:numPr>
                <w:ilvl w:val="0"/>
                <w:numId w:val="106"/>
              </w:numPr>
              <w:ind w:left="216" w:hanging="216"/>
            </w:pPr>
            <w:r w:rsidRPr="004E2BDC">
              <w:t>Sponsorship</w:t>
            </w:r>
          </w:p>
        </w:tc>
        <w:tc>
          <w:tcPr>
            <w:tcW w:w="3176" w:type="dxa"/>
            <w:tcBorders>
              <w:bottom w:val="single" w:sz="4" w:space="0" w:color="auto"/>
            </w:tcBorders>
          </w:tcPr>
          <w:p w14:paraId="6014A473" w14:textId="77777777" w:rsidR="000A249E" w:rsidRDefault="000A249E" w:rsidP="00444895">
            <w:pPr>
              <w:numPr>
                <w:ilvl w:val="0"/>
                <w:numId w:val="106"/>
              </w:numPr>
              <w:ind w:left="216" w:hanging="216"/>
            </w:pPr>
            <w:r w:rsidRPr="004E2BDC">
              <w:t>Sponsorship</w:t>
            </w:r>
          </w:p>
        </w:tc>
      </w:tr>
      <w:tr w:rsidR="000A249E" w:rsidRPr="00402907" w14:paraId="4E06E165" w14:textId="77777777" w:rsidTr="00AB7770">
        <w:trPr>
          <w:cantSplit/>
          <w:jc w:val="center"/>
        </w:trPr>
        <w:tc>
          <w:tcPr>
            <w:tcW w:w="3176" w:type="dxa"/>
            <w:tcBorders>
              <w:bottom w:val="single" w:sz="4" w:space="0" w:color="auto"/>
            </w:tcBorders>
          </w:tcPr>
          <w:p w14:paraId="75EBDEE5" w14:textId="77777777" w:rsidR="000A249E" w:rsidRDefault="000A249E" w:rsidP="00444895">
            <w:pPr>
              <w:numPr>
                <w:ilvl w:val="0"/>
                <w:numId w:val="106"/>
              </w:numPr>
              <w:ind w:left="216" w:hanging="216"/>
            </w:pPr>
            <w:r w:rsidRPr="004E2BDC">
              <w:t>Foundation Support</w:t>
            </w:r>
          </w:p>
        </w:tc>
        <w:tc>
          <w:tcPr>
            <w:tcW w:w="3176" w:type="dxa"/>
            <w:tcBorders>
              <w:bottom w:val="single" w:sz="4" w:space="0" w:color="auto"/>
            </w:tcBorders>
          </w:tcPr>
          <w:p w14:paraId="74D2EB8D" w14:textId="77777777" w:rsidR="000A249E" w:rsidRDefault="000A249E" w:rsidP="00444895">
            <w:pPr>
              <w:numPr>
                <w:ilvl w:val="0"/>
                <w:numId w:val="106"/>
              </w:numPr>
              <w:ind w:left="216" w:hanging="216"/>
            </w:pPr>
            <w:r w:rsidRPr="004E2BDC">
              <w:t>Foundation Support</w:t>
            </w:r>
          </w:p>
        </w:tc>
        <w:tc>
          <w:tcPr>
            <w:tcW w:w="3176" w:type="dxa"/>
            <w:tcBorders>
              <w:bottom w:val="single" w:sz="4" w:space="0" w:color="auto"/>
            </w:tcBorders>
          </w:tcPr>
          <w:p w14:paraId="5AA383DF" w14:textId="77777777" w:rsidR="000A249E" w:rsidRDefault="000A249E" w:rsidP="00444895">
            <w:pPr>
              <w:numPr>
                <w:ilvl w:val="0"/>
                <w:numId w:val="106"/>
              </w:numPr>
              <w:ind w:left="216" w:hanging="216"/>
            </w:pPr>
            <w:r w:rsidRPr="004E2BDC">
              <w:t>Foundation Support</w:t>
            </w:r>
          </w:p>
        </w:tc>
      </w:tr>
      <w:tr w:rsidR="000A249E" w:rsidRPr="00402907" w14:paraId="5923A2D9" w14:textId="77777777" w:rsidTr="00AB7770">
        <w:trPr>
          <w:cantSplit/>
          <w:jc w:val="center"/>
        </w:trPr>
        <w:tc>
          <w:tcPr>
            <w:tcW w:w="3176" w:type="dxa"/>
            <w:tcBorders>
              <w:bottom w:val="single" w:sz="4" w:space="0" w:color="auto"/>
            </w:tcBorders>
          </w:tcPr>
          <w:p w14:paraId="7901C24B" w14:textId="77777777" w:rsidR="000A249E" w:rsidRPr="00B944C7" w:rsidRDefault="000A249E" w:rsidP="00444895">
            <w:pPr>
              <w:numPr>
                <w:ilvl w:val="0"/>
                <w:numId w:val="106"/>
              </w:numPr>
              <w:ind w:left="216" w:hanging="216"/>
            </w:pPr>
          </w:p>
        </w:tc>
        <w:tc>
          <w:tcPr>
            <w:tcW w:w="3176" w:type="dxa"/>
            <w:tcBorders>
              <w:bottom w:val="single" w:sz="4" w:space="0" w:color="auto"/>
            </w:tcBorders>
          </w:tcPr>
          <w:p w14:paraId="5387B8F2" w14:textId="77777777" w:rsidR="000A249E" w:rsidRDefault="000A249E" w:rsidP="00444895">
            <w:pPr>
              <w:numPr>
                <w:ilvl w:val="0"/>
                <w:numId w:val="106"/>
              </w:numPr>
              <w:ind w:left="216" w:hanging="216"/>
            </w:pPr>
            <w:r w:rsidRPr="004E2BDC">
              <w:t>Planned Giving</w:t>
            </w:r>
          </w:p>
        </w:tc>
        <w:tc>
          <w:tcPr>
            <w:tcW w:w="3176" w:type="dxa"/>
            <w:tcBorders>
              <w:bottom w:val="single" w:sz="4" w:space="0" w:color="auto"/>
            </w:tcBorders>
          </w:tcPr>
          <w:p w14:paraId="18CF05F1" w14:textId="77777777" w:rsidR="000A249E" w:rsidRDefault="000A249E" w:rsidP="00444895">
            <w:pPr>
              <w:numPr>
                <w:ilvl w:val="0"/>
                <w:numId w:val="106"/>
              </w:numPr>
              <w:ind w:left="216" w:hanging="216"/>
            </w:pPr>
            <w:r w:rsidRPr="004E2BDC">
              <w:t>Planned Giving</w:t>
            </w:r>
          </w:p>
        </w:tc>
      </w:tr>
      <w:tr w:rsidR="00444895" w:rsidRPr="00402907" w14:paraId="10479BDF" w14:textId="77777777" w:rsidTr="00AB7770">
        <w:trPr>
          <w:cantSplit/>
          <w:jc w:val="center"/>
        </w:trPr>
        <w:tc>
          <w:tcPr>
            <w:tcW w:w="3176" w:type="dxa"/>
            <w:tcBorders>
              <w:bottom w:val="single" w:sz="4" w:space="0" w:color="auto"/>
            </w:tcBorders>
          </w:tcPr>
          <w:p w14:paraId="301D5EBC" w14:textId="77777777" w:rsidR="00444895" w:rsidRPr="00B944C7" w:rsidRDefault="00444895" w:rsidP="00444895">
            <w:pPr>
              <w:numPr>
                <w:ilvl w:val="0"/>
                <w:numId w:val="106"/>
              </w:numPr>
              <w:ind w:left="216" w:hanging="216"/>
            </w:pPr>
          </w:p>
        </w:tc>
        <w:tc>
          <w:tcPr>
            <w:tcW w:w="3176" w:type="dxa"/>
            <w:tcBorders>
              <w:bottom w:val="single" w:sz="4" w:space="0" w:color="auto"/>
            </w:tcBorders>
          </w:tcPr>
          <w:p w14:paraId="71C815F4" w14:textId="77777777" w:rsidR="00444895" w:rsidRPr="004E2BDC" w:rsidRDefault="00444895" w:rsidP="00444895">
            <w:pPr>
              <w:numPr>
                <w:ilvl w:val="0"/>
                <w:numId w:val="106"/>
              </w:numPr>
              <w:ind w:left="216" w:hanging="216"/>
            </w:pPr>
          </w:p>
        </w:tc>
        <w:tc>
          <w:tcPr>
            <w:tcW w:w="3176" w:type="dxa"/>
            <w:tcBorders>
              <w:bottom w:val="single" w:sz="4" w:space="0" w:color="auto"/>
            </w:tcBorders>
          </w:tcPr>
          <w:p w14:paraId="23FF32AB" w14:textId="2534DB4C" w:rsidR="00444895" w:rsidRPr="004E2BDC" w:rsidRDefault="00444895" w:rsidP="00444895">
            <w:pPr>
              <w:numPr>
                <w:ilvl w:val="0"/>
                <w:numId w:val="106"/>
              </w:numPr>
              <w:ind w:left="216" w:hanging="216"/>
            </w:pPr>
            <w:r w:rsidRPr="004E2BDC">
              <w:t>Capital Giving</w:t>
            </w:r>
          </w:p>
        </w:tc>
      </w:tr>
      <w:tr w:rsidR="000A249E" w:rsidRPr="00402907" w14:paraId="3C757CE6" w14:textId="77777777" w:rsidTr="00AB7770">
        <w:trPr>
          <w:cantSplit/>
          <w:jc w:val="center"/>
        </w:trPr>
        <w:tc>
          <w:tcPr>
            <w:tcW w:w="3176" w:type="dxa"/>
            <w:tcBorders>
              <w:bottom w:val="single" w:sz="4" w:space="0" w:color="auto"/>
            </w:tcBorders>
          </w:tcPr>
          <w:p w14:paraId="127CF99C" w14:textId="77777777" w:rsidR="000A249E" w:rsidRPr="00B944C7" w:rsidRDefault="000A249E" w:rsidP="00444895">
            <w:pPr>
              <w:numPr>
                <w:ilvl w:val="0"/>
                <w:numId w:val="106"/>
              </w:numPr>
              <w:ind w:left="216" w:hanging="216"/>
            </w:pPr>
          </w:p>
        </w:tc>
        <w:tc>
          <w:tcPr>
            <w:tcW w:w="3176" w:type="dxa"/>
            <w:tcBorders>
              <w:bottom w:val="single" w:sz="4" w:space="0" w:color="auto"/>
            </w:tcBorders>
          </w:tcPr>
          <w:p w14:paraId="5F808C71" w14:textId="77777777" w:rsidR="000A249E" w:rsidRDefault="000A249E" w:rsidP="00444895">
            <w:pPr>
              <w:numPr>
                <w:ilvl w:val="0"/>
                <w:numId w:val="106"/>
              </w:numPr>
              <w:ind w:left="216" w:hanging="216"/>
            </w:pPr>
            <w:r w:rsidRPr="004E2BDC">
              <w:t>Youth Arts Council</w:t>
            </w:r>
          </w:p>
        </w:tc>
        <w:tc>
          <w:tcPr>
            <w:tcW w:w="3176" w:type="dxa"/>
            <w:tcBorders>
              <w:bottom w:val="single" w:sz="4" w:space="0" w:color="auto"/>
            </w:tcBorders>
          </w:tcPr>
          <w:p w14:paraId="6198C2C9" w14:textId="77777777" w:rsidR="000A249E" w:rsidRPr="00060242" w:rsidRDefault="000A249E" w:rsidP="00444895">
            <w:pPr>
              <w:numPr>
                <w:ilvl w:val="0"/>
                <w:numId w:val="106"/>
              </w:numPr>
              <w:ind w:left="216" w:hanging="216"/>
            </w:pPr>
            <w:r w:rsidRPr="004E2BDC">
              <w:t xml:space="preserve">Student Matinees </w:t>
            </w:r>
            <w:r w:rsidRPr="00060242">
              <w:rPr>
                <w:sz w:val="20"/>
              </w:rPr>
              <w:t>(At theatre and touring to schools)</w:t>
            </w:r>
          </w:p>
        </w:tc>
      </w:tr>
      <w:tr w:rsidR="000A249E" w:rsidRPr="00402907" w14:paraId="1F1E6AC2" w14:textId="77777777" w:rsidTr="00444895">
        <w:trPr>
          <w:cantSplit/>
          <w:jc w:val="center"/>
        </w:trPr>
        <w:tc>
          <w:tcPr>
            <w:tcW w:w="3176" w:type="dxa"/>
          </w:tcPr>
          <w:p w14:paraId="02456245" w14:textId="77777777" w:rsidR="000A249E" w:rsidRPr="006A44AD" w:rsidRDefault="000A249E" w:rsidP="00AB7770">
            <w:pPr>
              <w:widowControl/>
              <w:rPr>
                <w:rFonts w:cs="Arial"/>
              </w:rPr>
            </w:pPr>
          </w:p>
        </w:tc>
        <w:tc>
          <w:tcPr>
            <w:tcW w:w="3176" w:type="dxa"/>
          </w:tcPr>
          <w:p w14:paraId="3AD794F5" w14:textId="77777777" w:rsidR="000A249E" w:rsidRDefault="000A249E" w:rsidP="00AB7770">
            <w:pPr>
              <w:pStyle w:val="ListParagraph"/>
              <w:widowControl/>
              <w:numPr>
                <w:ilvl w:val="0"/>
                <w:numId w:val="71"/>
              </w:numPr>
              <w:ind w:left="216" w:hanging="216"/>
              <w:rPr>
                <w:rFonts w:cs="Arial"/>
              </w:rPr>
            </w:pPr>
            <w:r w:rsidRPr="004E2BDC">
              <w:rPr>
                <w:rFonts w:cs="Arial"/>
              </w:rPr>
              <w:t>Access Performances</w:t>
            </w:r>
          </w:p>
        </w:tc>
        <w:tc>
          <w:tcPr>
            <w:tcW w:w="3176" w:type="dxa"/>
          </w:tcPr>
          <w:p w14:paraId="7B7A5511" w14:textId="77777777" w:rsidR="000A249E" w:rsidRDefault="000A249E" w:rsidP="00AB7770">
            <w:pPr>
              <w:pStyle w:val="ListParagraph"/>
              <w:widowControl/>
              <w:numPr>
                <w:ilvl w:val="0"/>
                <w:numId w:val="71"/>
              </w:numPr>
              <w:ind w:left="216" w:hanging="216"/>
              <w:rPr>
                <w:rFonts w:cs="Arial"/>
                <w:sz w:val="20"/>
              </w:rPr>
            </w:pPr>
            <w:r w:rsidRPr="004E2BDC">
              <w:rPr>
                <w:rFonts w:cs="Arial"/>
              </w:rPr>
              <w:t>Access Performances</w:t>
            </w:r>
          </w:p>
        </w:tc>
      </w:tr>
      <w:tr w:rsidR="00444895" w:rsidRPr="00402907" w14:paraId="00C8B4CD" w14:textId="77777777" w:rsidTr="00AB7770">
        <w:trPr>
          <w:cantSplit/>
          <w:jc w:val="center"/>
        </w:trPr>
        <w:tc>
          <w:tcPr>
            <w:tcW w:w="3176" w:type="dxa"/>
            <w:tcBorders>
              <w:bottom w:val="single" w:sz="4" w:space="0" w:color="auto"/>
            </w:tcBorders>
          </w:tcPr>
          <w:p w14:paraId="0941E99E" w14:textId="77777777" w:rsidR="00444895" w:rsidRPr="00B944C7" w:rsidRDefault="00444895" w:rsidP="00AB7770"/>
        </w:tc>
        <w:tc>
          <w:tcPr>
            <w:tcW w:w="3176" w:type="dxa"/>
            <w:tcBorders>
              <w:bottom w:val="single" w:sz="4" w:space="0" w:color="auto"/>
            </w:tcBorders>
          </w:tcPr>
          <w:p w14:paraId="40AC07E6" w14:textId="77777777" w:rsidR="00444895" w:rsidRDefault="00444895" w:rsidP="00AB7770">
            <w:pPr>
              <w:pStyle w:val="ListParagraph"/>
              <w:widowControl/>
              <w:numPr>
                <w:ilvl w:val="0"/>
                <w:numId w:val="71"/>
              </w:numPr>
              <w:ind w:left="216" w:hanging="216"/>
              <w:rPr>
                <w:rFonts w:cs="Arial"/>
              </w:rPr>
            </w:pPr>
            <w:r w:rsidRPr="004E2BDC">
              <w:rPr>
                <w:rFonts w:cs="Arial"/>
              </w:rPr>
              <w:t>Adult Writing Workshop</w:t>
            </w:r>
          </w:p>
        </w:tc>
        <w:tc>
          <w:tcPr>
            <w:tcW w:w="3176" w:type="dxa"/>
            <w:tcBorders>
              <w:bottom w:val="single" w:sz="4" w:space="0" w:color="auto"/>
            </w:tcBorders>
          </w:tcPr>
          <w:p w14:paraId="22B7D08F" w14:textId="77777777" w:rsidR="00444895" w:rsidRDefault="00444895" w:rsidP="00AB7770">
            <w:pPr>
              <w:pStyle w:val="ListParagraph"/>
              <w:widowControl/>
              <w:numPr>
                <w:ilvl w:val="0"/>
                <w:numId w:val="71"/>
              </w:numPr>
              <w:ind w:left="216" w:hanging="216"/>
              <w:rPr>
                <w:rFonts w:cs="Arial"/>
              </w:rPr>
            </w:pPr>
          </w:p>
        </w:tc>
      </w:tr>
    </w:tbl>
    <w:p w14:paraId="05C9EAEA" w14:textId="77777777" w:rsidR="003E72D3" w:rsidRPr="00112790" w:rsidRDefault="003E72D3" w:rsidP="00F117EB">
      <w:pPr>
        <w:widowControl/>
      </w:pPr>
    </w:p>
    <w:p w14:paraId="2E45CA15" w14:textId="25822950" w:rsidR="003E72D3" w:rsidRPr="00112790" w:rsidRDefault="003E72D3" w:rsidP="00444895">
      <w:r>
        <w:t xml:space="preserve">Notice that the agency arranged the LOBs across the columns to see what the BOBs had and didn’t have compared to their agency. </w:t>
      </w:r>
      <w:r w:rsidRPr="001D60E7">
        <w:t xml:space="preserve">As you can see from analyzing the BOBs above, there </w:t>
      </w:r>
      <w:r>
        <w:t>are</w:t>
      </w:r>
      <w:r w:rsidRPr="001D60E7">
        <w:t xml:space="preserve"> </w:t>
      </w:r>
      <w:r w:rsidR="00444895">
        <w:t xml:space="preserve">two opportunities </w:t>
      </w:r>
      <w:r>
        <w:t xml:space="preserve">the agency </w:t>
      </w:r>
      <w:r w:rsidRPr="001D60E7">
        <w:t xml:space="preserve">had to seriously consider for further investigation: </w:t>
      </w:r>
      <w:r w:rsidR="00444895">
        <w:t xml:space="preserve">Deeping its fundraising capacity to include planned giving, and enhancing services for people with disabilities. </w:t>
      </w:r>
      <w:r>
        <w:t>That is, if the agency wanted to be a best practice.</w:t>
      </w:r>
      <w:r w:rsidRPr="001D60E7">
        <w:t xml:space="preserve"> </w:t>
      </w:r>
    </w:p>
    <w:p w14:paraId="46664E83" w14:textId="77777777" w:rsidR="003E72D3" w:rsidRDefault="003E72D3" w:rsidP="00F117EB">
      <w:pPr>
        <w:widowControl/>
      </w:pPr>
    </w:p>
    <w:p w14:paraId="59C3DCAF" w14:textId="027CA11A" w:rsidR="008F0FDD" w:rsidRDefault="003E72D3" w:rsidP="008F0FDD">
      <w:pPr>
        <w:widowControl/>
      </w:pPr>
      <w:r>
        <w:t>The</w:t>
      </w:r>
      <w:r w:rsidR="009E2B3B">
        <w:t xml:space="preserve"> next </w:t>
      </w:r>
      <w:r>
        <w:t xml:space="preserve">issue to consider </w:t>
      </w:r>
      <w:r w:rsidR="00806FC7">
        <w:t>is</w:t>
      </w:r>
      <w:r>
        <w:t xml:space="preserve"> your BOBs’ four basic financial items: revenue, expenses, net revenue, and net assets. These can tell you a bit about the strength of their bottom lines and generate ideas as you dig into the information. </w:t>
      </w:r>
      <w:r w:rsidR="008F0FDD">
        <w:t>Again, our theatre example helps illustrate the usefulness of this:</w:t>
      </w:r>
    </w:p>
    <w:p w14:paraId="7486C083" w14:textId="77777777" w:rsidR="008F0FDD" w:rsidRDefault="008F0FDD" w:rsidP="008F0FDD">
      <w:pPr>
        <w:widowControl/>
      </w:pPr>
    </w:p>
    <w:tbl>
      <w:tblPr>
        <w:tblStyle w:val="TableGrid"/>
        <w:tblW w:w="9528" w:type="dxa"/>
        <w:tblLayout w:type="fixed"/>
        <w:tblLook w:val="04A0" w:firstRow="1" w:lastRow="0" w:firstColumn="1" w:lastColumn="0" w:noHBand="0" w:noVBand="1"/>
      </w:tblPr>
      <w:tblGrid>
        <w:gridCol w:w="3176"/>
        <w:gridCol w:w="3176"/>
        <w:gridCol w:w="3176"/>
      </w:tblGrid>
      <w:tr w:rsidR="008F0FDD" w:rsidRPr="00402907" w14:paraId="581858BB" w14:textId="77777777" w:rsidTr="008F0FDD">
        <w:tc>
          <w:tcPr>
            <w:tcW w:w="3176" w:type="dxa"/>
            <w:shd w:val="clear" w:color="auto" w:fill="D9D9D9" w:themeFill="background1" w:themeFillShade="D9"/>
          </w:tcPr>
          <w:p w14:paraId="2662C2AC" w14:textId="77777777" w:rsidR="008F0FDD" w:rsidRPr="008F051A" w:rsidRDefault="008F0FDD" w:rsidP="00AB7770">
            <w:pPr>
              <w:jc w:val="center"/>
            </w:pPr>
          </w:p>
        </w:tc>
        <w:tc>
          <w:tcPr>
            <w:tcW w:w="3176" w:type="dxa"/>
            <w:shd w:val="clear" w:color="auto" w:fill="D9D9D9" w:themeFill="background1" w:themeFillShade="D9"/>
          </w:tcPr>
          <w:p w14:paraId="35D2FF20" w14:textId="2613C5BC" w:rsidR="008F0FDD" w:rsidRPr="008F051A" w:rsidRDefault="00444895" w:rsidP="00AB7770">
            <w:pPr>
              <w:jc w:val="center"/>
            </w:pPr>
            <w:r>
              <w:t>Financials</w:t>
            </w:r>
          </w:p>
        </w:tc>
        <w:tc>
          <w:tcPr>
            <w:tcW w:w="3176" w:type="dxa"/>
            <w:shd w:val="clear" w:color="auto" w:fill="D9D9D9" w:themeFill="background1" w:themeFillShade="D9"/>
          </w:tcPr>
          <w:p w14:paraId="7A9242C4" w14:textId="77777777" w:rsidR="008F0FDD" w:rsidRPr="008F051A" w:rsidRDefault="008F0FDD" w:rsidP="00AB7770">
            <w:pPr>
              <w:jc w:val="center"/>
            </w:pPr>
          </w:p>
        </w:tc>
      </w:tr>
      <w:tr w:rsidR="008F0FDD" w:rsidRPr="00402907" w14:paraId="441F32B0" w14:textId="77777777" w:rsidTr="008F0FDD">
        <w:tc>
          <w:tcPr>
            <w:tcW w:w="3176" w:type="dxa"/>
            <w:shd w:val="clear" w:color="auto" w:fill="D9D9D9" w:themeFill="background1" w:themeFillShade="D9"/>
          </w:tcPr>
          <w:p w14:paraId="3910DDC5" w14:textId="77777777" w:rsidR="008F0FDD" w:rsidRDefault="008F0FDD" w:rsidP="00AB7770">
            <w:pPr>
              <w:jc w:val="center"/>
            </w:pPr>
            <w:r w:rsidRPr="008F051A">
              <w:t>A Stage</w:t>
            </w:r>
          </w:p>
        </w:tc>
        <w:tc>
          <w:tcPr>
            <w:tcW w:w="3176" w:type="dxa"/>
            <w:shd w:val="clear" w:color="auto" w:fill="D9D9D9" w:themeFill="background1" w:themeFillShade="D9"/>
          </w:tcPr>
          <w:p w14:paraId="57188E41" w14:textId="77777777" w:rsidR="008F0FDD" w:rsidRDefault="008F0FDD" w:rsidP="00AB7770">
            <w:pPr>
              <w:jc w:val="center"/>
            </w:pPr>
            <w:r w:rsidRPr="008F051A">
              <w:t>BOB 1</w:t>
            </w:r>
          </w:p>
        </w:tc>
        <w:tc>
          <w:tcPr>
            <w:tcW w:w="3176" w:type="dxa"/>
            <w:shd w:val="clear" w:color="auto" w:fill="D9D9D9" w:themeFill="background1" w:themeFillShade="D9"/>
          </w:tcPr>
          <w:p w14:paraId="64163C96" w14:textId="77777777" w:rsidR="008F0FDD" w:rsidRDefault="008F0FDD" w:rsidP="00AB7770">
            <w:pPr>
              <w:jc w:val="center"/>
            </w:pPr>
            <w:r w:rsidRPr="008F051A">
              <w:t>BOB 2</w:t>
            </w:r>
          </w:p>
        </w:tc>
      </w:tr>
      <w:tr w:rsidR="008F0FDD" w:rsidRPr="00402907" w14:paraId="55E6378F" w14:textId="77777777" w:rsidTr="00AB7770">
        <w:tblPrEx>
          <w:jc w:val="center"/>
          <w:tblCellMar>
            <w:left w:w="43" w:type="dxa"/>
            <w:right w:w="43" w:type="dxa"/>
          </w:tblCellMar>
        </w:tblPrEx>
        <w:trPr>
          <w:cantSplit/>
          <w:jc w:val="center"/>
        </w:trPr>
        <w:tc>
          <w:tcPr>
            <w:tcW w:w="3176" w:type="dxa"/>
          </w:tcPr>
          <w:p w14:paraId="76A1774B" w14:textId="77777777" w:rsidR="008F0FDD" w:rsidRPr="00B944C7" w:rsidRDefault="008F0FDD" w:rsidP="00AB7770">
            <w:pPr>
              <w:jc w:val="right"/>
            </w:pPr>
            <w:r w:rsidRPr="008851F4">
              <w:t xml:space="preserve">Revenue: 1,360,995  </w:t>
            </w:r>
          </w:p>
        </w:tc>
        <w:tc>
          <w:tcPr>
            <w:tcW w:w="3176" w:type="dxa"/>
          </w:tcPr>
          <w:p w14:paraId="2B6A6438" w14:textId="77777777" w:rsidR="008F0FDD" w:rsidRPr="00B944C7" w:rsidRDefault="008F0FDD" w:rsidP="00AB7770">
            <w:pPr>
              <w:jc w:val="right"/>
            </w:pPr>
            <w:r w:rsidRPr="008851F4">
              <w:t xml:space="preserve"> 23,291,558</w:t>
            </w:r>
          </w:p>
        </w:tc>
        <w:tc>
          <w:tcPr>
            <w:tcW w:w="3176" w:type="dxa"/>
          </w:tcPr>
          <w:p w14:paraId="2B938872" w14:textId="77777777" w:rsidR="008F0FDD" w:rsidRPr="004E2BDC" w:rsidRDefault="008F0FDD" w:rsidP="00AB7770">
            <w:pPr>
              <w:jc w:val="right"/>
            </w:pPr>
            <w:r>
              <w:t>15,388,217</w:t>
            </w:r>
          </w:p>
        </w:tc>
      </w:tr>
      <w:tr w:rsidR="008F0FDD" w:rsidRPr="00402907" w14:paraId="1B5E947F" w14:textId="77777777" w:rsidTr="00AB7770">
        <w:tblPrEx>
          <w:jc w:val="center"/>
          <w:tblCellMar>
            <w:left w:w="43" w:type="dxa"/>
            <w:right w:w="43" w:type="dxa"/>
          </w:tblCellMar>
        </w:tblPrEx>
        <w:trPr>
          <w:cantSplit/>
          <w:jc w:val="center"/>
        </w:trPr>
        <w:tc>
          <w:tcPr>
            <w:tcW w:w="3176" w:type="dxa"/>
          </w:tcPr>
          <w:p w14:paraId="7BEE40FD" w14:textId="77777777" w:rsidR="008F0FDD" w:rsidRPr="00B944C7" w:rsidRDefault="008F0FDD" w:rsidP="00AB7770">
            <w:pPr>
              <w:jc w:val="right"/>
            </w:pPr>
            <w:r w:rsidRPr="008851F4">
              <w:t>Expenses: 1,371,786</w:t>
            </w:r>
          </w:p>
        </w:tc>
        <w:tc>
          <w:tcPr>
            <w:tcW w:w="3176" w:type="dxa"/>
          </w:tcPr>
          <w:p w14:paraId="7E401428" w14:textId="77777777" w:rsidR="008F0FDD" w:rsidRPr="00B944C7" w:rsidRDefault="008F0FDD" w:rsidP="00AB7770">
            <w:pPr>
              <w:jc w:val="right"/>
            </w:pPr>
            <w:r w:rsidRPr="008851F4">
              <w:t xml:space="preserve">23,107,444 </w:t>
            </w:r>
          </w:p>
        </w:tc>
        <w:tc>
          <w:tcPr>
            <w:tcW w:w="3176" w:type="dxa"/>
          </w:tcPr>
          <w:p w14:paraId="7B52323F" w14:textId="77777777" w:rsidR="008F0FDD" w:rsidRPr="004E2BDC" w:rsidRDefault="008F0FDD" w:rsidP="00AB7770">
            <w:pPr>
              <w:jc w:val="right"/>
            </w:pPr>
            <w:r>
              <w:t xml:space="preserve">15,338,000 </w:t>
            </w:r>
          </w:p>
        </w:tc>
      </w:tr>
      <w:tr w:rsidR="008F0FDD" w:rsidRPr="00402907" w14:paraId="5B597548" w14:textId="77777777" w:rsidTr="00AB7770">
        <w:tblPrEx>
          <w:jc w:val="center"/>
          <w:tblCellMar>
            <w:left w:w="43" w:type="dxa"/>
            <w:right w:w="43" w:type="dxa"/>
          </w:tblCellMar>
        </w:tblPrEx>
        <w:trPr>
          <w:cantSplit/>
          <w:jc w:val="center"/>
        </w:trPr>
        <w:tc>
          <w:tcPr>
            <w:tcW w:w="3176" w:type="dxa"/>
          </w:tcPr>
          <w:p w14:paraId="16739E7C" w14:textId="62E86186" w:rsidR="008F0FDD" w:rsidRPr="00B944C7" w:rsidRDefault="008F0FDD" w:rsidP="00AB7770">
            <w:pPr>
              <w:jc w:val="right"/>
            </w:pPr>
            <w:r w:rsidRPr="008851F4">
              <w:t xml:space="preserve">Net Revenue: </w:t>
            </w:r>
            <w:r w:rsidR="00444895">
              <w:rPr>
                <w:color w:val="FF0000"/>
              </w:rPr>
              <w:t>(</w:t>
            </w:r>
            <w:r w:rsidRPr="00B944C7">
              <w:rPr>
                <w:color w:val="FF0000"/>
              </w:rPr>
              <w:t>10,791</w:t>
            </w:r>
            <w:r w:rsidR="00444895">
              <w:rPr>
                <w:color w:val="FF0000"/>
              </w:rPr>
              <w:t>)</w:t>
            </w:r>
          </w:p>
        </w:tc>
        <w:tc>
          <w:tcPr>
            <w:tcW w:w="3176" w:type="dxa"/>
          </w:tcPr>
          <w:p w14:paraId="6C93C66C" w14:textId="77777777" w:rsidR="008F0FDD" w:rsidRPr="00B944C7" w:rsidRDefault="008F0FDD" w:rsidP="00AB7770">
            <w:pPr>
              <w:jc w:val="right"/>
            </w:pPr>
            <w:r w:rsidRPr="008851F4">
              <w:t xml:space="preserve">184,114 </w:t>
            </w:r>
          </w:p>
        </w:tc>
        <w:tc>
          <w:tcPr>
            <w:tcW w:w="3176" w:type="dxa"/>
          </w:tcPr>
          <w:p w14:paraId="7C301318" w14:textId="77777777" w:rsidR="008F0FDD" w:rsidRPr="004E2BDC" w:rsidRDefault="008F0FDD" w:rsidP="00AB7770">
            <w:pPr>
              <w:jc w:val="right"/>
            </w:pPr>
            <w:r>
              <w:t xml:space="preserve">49,417 </w:t>
            </w:r>
          </w:p>
        </w:tc>
      </w:tr>
      <w:tr w:rsidR="008F0FDD" w:rsidRPr="00402907" w14:paraId="20728C2D" w14:textId="77777777" w:rsidTr="00AB7770">
        <w:tblPrEx>
          <w:jc w:val="center"/>
          <w:tblCellMar>
            <w:left w:w="43" w:type="dxa"/>
            <w:right w:w="43" w:type="dxa"/>
          </w:tblCellMar>
        </w:tblPrEx>
        <w:trPr>
          <w:cantSplit/>
          <w:jc w:val="center"/>
        </w:trPr>
        <w:tc>
          <w:tcPr>
            <w:tcW w:w="3176" w:type="dxa"/>
          </w:tcPr>
          <w:p w14:paraId="11F524D9" w14:textId="77777777" w:rsidR="008F0FDD" w:rsidRPr="00B944C7" w:rsidRDefault="008F0FDD" w:rsidP="00AB7770">
            <w:pPr>
              <w:jc w:val="right"/>
            </w:pPr>
            <w:r w:rsidRPr="008851F4">
              <w:t>Net Assets: 632,951</w:t>
            </w:r>
          </w:p>
        </w:tc>
        <w:tc>
          <w:tcPr>
            <w:tcW w:w="3176" w:type="dxa"/>
          </w:tcPr>
          <w:p w14:paraId="04935C92" w14:textId="77777777" w:rsidR="008F0FDD" w:rsidRPr="00B944C7" w:rsidRDefault="008F0FDD" w:rsidP="00AB7770">
            <w:pPr>
              <w:jc w:val="right"/>
            </w:pPr>
            <w:r w:rsidRPr="008851F4">
              <w:t xml:space="preserve">38,715,519 </w:t>
            </w:r>
          </w:p>
        </w:tc>
        <w:tc>
          <w:tcPr>
            <w:tcW w:w="3176" w:type="dxa"/>
          </w:tcPr>
          <w:p w14:paraId="2453084F" w14:textId="77777777" w:rsidR="008F0FDD" w:rsidRPr="004E2BDC" w:rsidRDefault="008F0FDD" w:rsidP="00AB7770">
            <w:pPr>
              <w:jc w:val="right"/>
            </w:pPr>
            <w:r>
              <w:t>43,375,356</w:t>
            </w:r>
          </w:p>
        </w:tc>
      </w:tr>
    </w:tbl>
    <w:p w14:paraId="646E89AC" w14:textId="498A4D4A" w:rsidR="008F0FDD" w:rsidRDefault="008F0FDD" w:rsidP="008F0FDD">
      <w:pPr>
        <w:widowControl/>
      </w:pPr>
    </w:p>
    <w:p w14:paraId="20E19095" w14:textId="34E66553" w:rsidR="00F071D6" w:rsidRDefault="00EA790E" w:rsidP="00F32A52">
      <w:pPr>
        <w:widowControl/>
      </w:pPr>
      <w:r>
        <w:t xml:space="preserve">Learning from the BOBs in this example seems difficult because the scale of the BOBs is so much greater. And we are looking at just one year of 990s for the agencies. But in this one snapshot, we see that the net revenue bottom line is less than one percent for all three agencies albeit that A Stage is in the negative. This seems to suggest some measure of fiscal responsibility. </w:t>
      </w:r>
      <w:r w:rsidR="003F3D8C">
        <w:t xml:space="preserve">Net Assets are an issue to consider however. It seems true that the two BOBs have substantial investments including facilities. </w:t>
      </w:r>
    </w:p>
    <w:p w14:paraId="05C9F60D" w14:textId="0AB21CA5" w:rsidR="003F3D8C" w:rsidRDefault="003F3D8C" w:rsidP="00F32A52">
      <w:pPr>
        <w:widowControl/>
      </w:pPr>
    </w:p>
    <w:p w14:paraId="2C216B87" w14:textId="046A8788" w:rsidR="00444895" w:rsidRDefault="003F3D8C" w:rsidP="00F32A52">
      <w:pPr>
        <w:widowControl/>
      </w:pPr>
      <w:r>
        <w:t xml:space="preserve">Often the financial piece of the BOBs sparks your curiosity and perhaps a deeper investigation of the 990s to ascertain the reasons behind the numbers. Even better, you can now reach out now to your BOBs to see how they got to where they are and how you can learn from them. </w:t>
      </w:r>
    </w:p>
    <w:p w14:paraId="05DE1B17" w14:textId="77777777" w:rsidR="003F3D8C" w:rsidRDefault="003F3D8C" w:rsidP="00F32A52">
      <w:pPr>
        <w:widowControl/>
      </w:pPr>
    </w:p>
    <w:p w14:paraId="7F354544" w14:textId="0749A92D" w:rsidR="00F071D6" w:rsidRDefault="00F071D6" w:rsidP="00F071D6">
      <w:pPr>
        <w:widowControl/>
      </w:pPr>
      <w:r>
        <w:t>Finally, study the competitive advantages of each of your BOBs to investigate possible ideas. What makes them better than their rivals? The table bellows shows what our theatre in Chicago discovered:</w:t>
      </w:r>
    </w:p>
    <w:p w14:paraId="6B3A2A05" w14:textId="77777777" w:rsidR="00F071D6" w:rsidRPr="00112790" w:rsidRDefault="00F071D6" w:rsidP="00F071D6">
      <w:pPr>
        <w:widowControl/>
      </w:pPr>
    </w:p>
    <w:tbl>
      <w:tblPr>
        <w:tblStyle w:val="TableGrid"/>
        <w:tblW w:w="9528" w:type="dxa"/>
        <w:jc w:val="center"/>
        <w:tblLayout w:type="fixed"/>
        <w:tblCellMar>
          <w:left w:w="43" w:type="dxa"/>
          <w:right w:w="43" w:type="dxa"/>
        </w:tblCellMar>
        <w:tblLook w:val="04A0" w:firstRow="1" w:lastRow="0" w:firstColumn="1" w:lastColumn="0" w:noHBand="0" w:noVBand="1"/>
      </w:tblPr>
      <w:tblGrid>
        <w:gridCol w:w="3176"/>
        <w:gridCol w:w="3176"/>
        <w:gridCol w:w="3176"/>
      </w:tblGrid>
      <w:tr w:rsidR="00F071D6" w:rsidRPr="00402907" w14:paraId="6FBEC254" w14:textId="77777777" w:rsidTr="00706368">
        <w:trPr>
          <w:cantSplit/>
          <w:jc w:val="center"/>
        </w:trPr>
        <w:tc>
          <w:tcPr>
            <w:tcW w:w="3176" w:type="dxa"/>
            <w:shd w:val="clear" w:color="auto" w:fill="D9D9D9" w:themeFill="background1" w:themeFillShade="D9"/>
          </w:tcPr>
          <w:p w14:paraId="138E962C" w14:textId="6509CE60" w:rsidR="00F071D6" w:rsidRPr="00F071D6" w:rsidRDefault="00F071D6" w:rsidP="00706368">
            <w:pPr>
              <w:jc w:val="center"/>
              <w:rPr>
                <w:rFonts w:cs="Arial"/>
              </w:rPr>
            </w:pPr>
          </w:p>
        </w:tc>
        <w:tc>
          <w:tcPr>
            <w:tcW w:w="3176" w:type="dxa"/>
            <w:shd w:val="clear" w:color="auto" w:fill="D9D9D9" w:themeFill="background1" w:themeFillShade="D9"/>
          </w:tcPr>
          <w:p w14:paraId="6023E242" w14:textId="38F52891" w:rsidR="00F071D6" w:rsidRPr="00B944C7" w:rsidRDefault="00F071D6" w:rsidP="00706368">
            <w:pPr>
              <w:jc w:val="center"/>
              <w:rPr>
                <w:rFonts w:cs="Arial"/>
              </w:rPr>
            </w:pPr>
            <w:r>
              <w:t>Competitive Advantage</w:t>
            </w:r>
            <w:r w:rsidR="003F3D8C">
              <w:t>s</w:t>
            </w:r>
          </w:p>
        </w:tc>
        <w:tc>
          <w:tcPr>
            <w:tcW w:w="3176" w:type="dxa"/>
            <w:shd w:val="clear" w:color="auto" w:fill="D9D9D9" w:themeFill="background1" w:themeFillShade="D9"/>
          </w:tcPr>
          <w:p w14:paraId="5BABFABB" w14:textId="51C55358" w:rsidR="00F071D6" w:rsidRPr="004E2BDC" w:rsidRDefault="00F071D6" w:rsidP="00706368">
            <w:pPr>
              <w:jc w:val="center"/>
              <w:rPr>
                <w:rFonts w:cs="Arial"/>
              </w:rPr>
            </w:pPr>
          </w:p>
        </w:tc>
      </w:tr>
      <w:tr w:rsidR="00F071D6" w:rsidRPr="00402907" w14:paraId="714BFE15" w14:textId="77777777" w:rsidTr="00706368">
        <w:trPr>
          <w:cantSplit/>
          <w:jc w:val="center"/>
        </w:trPr>
        <w:tc>
          <w:tcPr>
            <w:tcW w:w="3176" w:type="dxa"/>
          </w:tcPr>
          <w:p w14:paraId="04320E06" w14:textId="77777777" w:rsidR="00F071D6" w:rsidRPr="00B944C7" w:rsidRDefault="00F071D6" w:rsidP="00706368">
            <w:pPr>
              <w:pStyle w:val="ListParagraph"/>
              <w:widowControl/>
              <w:numPr>
                <w:ilvl w:val="0"/>
                <w:numId w:val="72"/>
              </w:numPr>
              <w:ind w:left="216" w:hanging="216"/>
              <w:rPr>
                <w:rFonts w:cs="Arial"/>
              </w:rPr>
            </w:pPr>
            <w:r w:rsidRPr="00E779A0">
              <w:rPr>
                <w:rFonts w:cs="Arial"/>
              </w:rPr>
              <w:t xml:space="preserve">Chicago’s only theatre </w:t>
            </w:r>
            <w:r>
              <w:rPr>
                <w:rFonts w:cs="Arial"/>
              </w:rPr>
              <w:t>devoted to work inspired by history</w:t>
            </w:r>
          </w:p>
        </w:tc>
        <w:tc>
          <w:tcPr>
            <w:tcW w:w="3176" w:type="dxa"/>
          </w:tcPr>
          <w:p w14:paraId="0F50B940" w14:textId="77777777" w:rsidR="00F071D6" w:rsidRDefault="00F071D6" w:rsidP="00706368">
            <w:pPr>
              <w:pStyle w:val="ListParagraph"/>
              <w:widowControl/>
              <w:numPr>
                <w:ilvl w:val="0"/>
                <w:numId w:val="72"/>
              </w:numPr>
              <w:ind w:left="216" w:hanging="216"/>
              <w:rPr>
                <w:rFonts w:cs="Arial"/>
              </w:rPr>
            </w:pPr>
            <w:r>
              <w:rPr>
                <w:rFonts w:cs="Arial"/>
              </w:rPr>
              <w:t>One of the nation’s</w:t>
            </w:r>
            <w:r w:rsidRPr="007E46B3">
              <w:rPr>
                <w:rFonts w:cs="Arial"/>
              </w:rPr>
              <w:t xml:space="preserve"> </w:t>
            </w:r>
            <w:r>
              <w:rPr>
                <w:rFonts w:cs="Arial"/>
              </w:rPr>
              <w:t>largest and oldest nonprofit theatres</w:t>
            </w:r>
          </w:p>
          <w:p w14:paraId="26DF8127" w14:textId="77777777" w:rsidR="00F071D6" w:rsidRPr="00B944C7" w:rsidRDefault="00F071D6" w:rsidP="00706368">
            <w:pPr>
              <w:pStyle w:val="ListParagraph"/>
              <w:widowControl/>
              <w:numPr>
                <w:ilvl w:val="0"/>
                <w:numId w:val="72"/>
              </w:numPr>
              <w:ind w:left="216" w:hanging="216"/>
              <w:rPr>
                <w:rFonts w:cs="Arial"/>
              </w:rPr>
            </w:pPr>
            <w:r>
              <w:rPr>
                <w:rFonts w:cs="Arial"/>
              </w:rPr>
              <w:t>National and international recognition</w:t>
            </w:r>
          </w:p>
        </w:tc>
        <w:tc>
          <w:tcPr>
            <w:tcW w:w="3176" w:type="dxa"/>
          </w:tcPr>
          <w:p w14:paraId="676A71C8" w14:textId="77777777" w:rsidR="00F071D6" w:rsidRDefault="00F071D6" w:rsidP="00706368">
            <w:pPr>
              <w:pStyle w:val="ListParagraph"/>
              <w:widowControl/>
              <w:numPr>
                <w:ilvl w:val="0"/>
                <w:numId w:val="72"/>
              </w:numPr>
              <w:ind w:left="216" w:hanging="216"/>
              <w:rPr>
                <w:rFonts w:cs="Arial"/>
              </w:rPr>
            </w:pPr>
            <w:r>
              <w:rPr>
                <w:rFonts w:cs="Arial"/>
              </w:rPr>
              <w:t>One of the nation’s</w:t>
            </w:r>
            <w:r w:rsidRPr="004D63F5">
              <w:rPr>
                <w:rFonts w:cs="Arial"/>
              </w:rPr>
              <w:t xml:space="preserve"> </w:t>
            </w:r>
            <w:r>
              <w:rPr>
                <w:rFonts w:cs="Arial"/>
              </w:rPr>
              <w:t xml:space="preserve">most successful regional theatres </w:t>
            </w:r>
          </w:p>
          <w:p w14:paraId="799C03D5" w14:textId="77777777" w:rsidR="00F071D6" w:rsidRPr="004E2BDC" w:rsidRDefault="00F071D6" w:rsidP="00706368">
            <w:pPr>
              <w:pStyle w:val="ListParagraph"/>
              <w:widowControl/>
              <w:numPr>
                <w:ilvl w:val="0"/>
                <w:numId w:val="72"/>
              </w:numPr>
              <w:ind w:left="216" w:hanging="216"/>
              <w:rPr>
                <w:rFonts w:cs="Arial"/>
              </w:rPr>
            </w:pPr>
            <w:r>
              <w:rPr>
                <w:rFonts w:cs="Arial"/>
              </w:rPr>
              <w:t>Revenue-generating education programs</w:t>
            </w:r>
          </w:p>
        </w:tc>
      </w:tr>
    </w:tbl>
    <w:p w14:paraId="39AF30AC" w14:textId="77777777" w:rsidR="00F071D6" w:rsidRDefault="00F071D6" w:rsidP="00F071D6">
      <w:pPr>
        <w:widowControl/>
      </w:pPr>
    </w:p>
    <w:p w14:paraId="1521EB7D" w14:textId="77777777" w:rsidR="003F3D8C" w:rsidRDefault="00F071D6" w:rsidP="00F071D6">
      <w:pPr>
        <w:widowControl/>
      </w:pPr>
      <w:r>
        <w:t>In looking at the competitive advantages of the BOBs, the agency might find a potential idea for a vis</w:t>
      </w:r>
      <w:r w:rsidR="003F3D8C">
        <w:t>ion strategy to strengthen its marketing</w:t>
      </w:r>
      <w:r>
        <w:t xml:space="preserve"> capabilities</w:t>
      </w:r>
      <w:r w:rsidR="003F3D8C">
        <w:t xml:space="preserve"> to become better known in the community</w:t>
      </w:r>
      <w:r>
        <w:t xml:space="preserve">. </w:t>
      </w:r>
    </w:p>
    <w:p w14:paraId="2A799773" w14:textId="77777777" w:rsidR="003F3D8C" w:rsidRDefault="003F3D8C" w:rsidP="00F071D6">
      <w:pPr>
        <w:widowControl/>
      </w:pPr>
    </w:p>
    <w:p w14:paraId="0C052064" w14:textId="3840D6B4" w:rsidR="00F071D6" w:rsidRPr="00112790" w:rsidRDefault="00F071D6" w:rsidP="00F071D6">
      <w:pPr>
        <w:widowControl/>
      </w:pPr>
      <w:r>
        <w:t xml:space="preserve">Because competitive advantages are rarely stated, you have considerable latitude to discuss what makes the BOBs special. </w:t>
      </w:r>
      <w:r w:rsidRPr="00B55C65">
        <w:t>Try using the process you went through (strengths, resources, core compet</w:t>
      </w:r>
      <w:r>
        <w:t xml:space="preserve">encies, competitive advantages). Is your competitive advantage different from those of the BOBs?   </w:t>
      </w:r>
    </w:p>
    <w:p w14:paraId="26A714DD" w14:textId="77777777" w:rsidR="008F0FDD" w:rsidRDefault="008F0FDD" w:rsidP="00F32A52">
      <w:pPr>
        <w:widowControl/>
      </w:pPr>
    </w:p>
    <w:p w14:paraId="50BC255E" w14:textId="77777777" w:rsidR="008D0E84" w:rsidRPr="00112790" w:rsidRDefault="008D0E84" w:rsidP="00F117EB">
      <w:pPr>
        <w:pStyle w:val="Heading5"/>
        <w:widowControl/>
      </w:pPr>
      <w:bookmarkStart w:id="25" w:name="_Toc396904071"/>
      <w:r>
        <w:t>Possible Ideas</w:t>
      </w:r>
      <w:bookmarkEnd w:id="25"/>
    </w:p>
    <w:p w14:paraId="5CF27751" w14:textId="77777777" w:rsidR="008D0E84" w:rsidRDefault="008D0E84" w:rsidP="00F117EB">
      <w:pPr>
        <w:widowControl/>
      </w:pPr>
    </w:p>
    <w:p w14:paraId="5CD8350B" w14:textId="1BD25306" w:rsidR="008D0E84" w:rsidRPr="00112790" w:rsidRDefault="008D0E84" w:rsidP="00F117EB">
      <w:pPr>
        <w:widowControl/>
        <w:rPr>
          <w:rFonts w:cs="Arial"/>
          <w:bCs/>
        </w:rPr>
      </w:pPr>
      <w:r>
        <w:t>Comparing the theatre company in Chicago to its BOBs illuminated several additional LOBs, which the theatre could replicate or revise to fit the organization’s needs. Imperatively, both BOBs have twice as many annual productions supplementing their earned income. Additionally, both BOBs have built security, as eviden</w:t>
      </w:r>
      <w:r w:rsidR="006D056F">
        <w:t>ced</w:t>
      </w:r>
      <w:r>
        <w:t xml:space="preserve"> by their net assets. Granted, both BOBs are older and established, but it’s never too early to build an endowment and safeguard your efforts. </w:t>
      </w:r>
    </w:p>
    <w:p w14:paraId="6D77BFEF" w14:textId="77777777" w:rsidR="008D0E84" w:rsidRDefault="008D0E84" w:rsidP="00F117EB">
      <w:pPr>
        <w:widowControl/>
      </w:pPr>
    </w:p>
    <w:p w14:paraId="260B24F8" w14:textId="04E288E8" w:rsidR="008D0E84" w:rsidRPr="00112790" w:rsidRDefault="008D0E84" w:rsidP="00F117EB">
      <w:pPr>
        <w:widowControl/>
      </w:pPr>
      <w:r>
        <w:t xml:space="preserve">Furthermore, the majority of the BOBs’ </w:t>
      </w:r>
      <w:r w:rsidRPr="000D761C">
        <w:t>LOB</w:t>
      </w:r>
      <w:r>
        <w:t>s are low-cost, low-</w:t>
      </w:r>
      <w:r w:rsidRPr="000D761C">
        <w:t>staff initiatives</w:t>
      </w:r>
      <w:r>
        <w:t xml:space="preserve"> like</w:t>
      </w:r>
      <w:r w:rsidRPr="000D761C">
        <w:t xml:space="preserve"> programs for patrons under 35 or community blogs. </w:t>
      </w:r>
      <w:r>
        <w:t>Each BOB also is dedicated to education initiatives. Finally</w:t>
      </w:r>
      <w:r w:rsidRPr="000D761C">
        <w:t xml:space="preserve">, each BOB has one or two </w:t>
      </w:r>
      <w:r>
        <w:t>high</w:t>
      </w:r>
      <w:r w:rsidRPr="000D761C">
        <w:t>-risk, high-reward program</w:t>
      </w:r>
      <w:r>
        <w:t>s</w:t>
      </w:r>
      <w:r w:rsidRPr="000D761C">
        <w:t xml:space="preserve"> </w:t>
      </w:r>
      <w:r w:rsidRPr="000D761C">
        <w:lastRenderedPageBreak/>
        <w:t xml:space="preserve">like </w:t>
      </w:r>
      <w:r>
        <w:t>the</w:t>
      </w:r>
      <w:r w:rsidRPr="000D761C">
        <w:t xml:space="preserve"> Latino Festival or</w:t>
      </w:r>
      <w:r>
        <w:t xml:space="preserve"> conservatory. Considering all this, </w:t>
      </w:r>
      <w:r w:rsidR="00754EC2">
        <w:t>the</w:t>
      </w:r>
      <w:r>
        <w:t xml:space="preserve"> theatr</w:t>
      </w:r>
      <w:r w:rsidR="00612C73">
        <w:t>e</w:t>
      </w:r>
      <w:r>
        <w:t xml:space="preserve"> in Chicago </w:t>
      </w:r>
      <w:r w:rsidR="00754EC2">
        <w:t xml:space="preserve">brainstormed the </w:t>
      </w:r>
      <w:r>
        <w:t xml:space="preserve">following additional great ideas: </w:t>
      </w:r>
    </w:p>
    <w:p w14:paraId="1495FC5D" w14:textId="77777777" w:rsidR="008D0E84" w:rsidRDefault="008D0E84" w:rsidP="00F117EB">
      <w:pPr>
        <w:widowControl/>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8D0E84" w:rsidRPr="00E176BB" w14:paraId="507192C3" w14:textId="77777777" w:rsidTr="008D0E84">
        <w:trPr>
          <w:jc w:val="center"/>
        </w:trPr>
        <w:tc>
          <w:tcPr>
            <w:tcW w:w="9576" w:type="dxa"/>
            <w:gridSpan w:val="2"/>
            <w:shd w:val="clear" w:color="auto" w:fill="D9D9D9" w:themeFill="background1" w:themeFillShade="D9"/>
          </w:tcPr>
          <w:p w14:paraId="58FF2D16" w14:textId="151752FA" w:rsidR="008D0E84" w:rsidRPr="00112790" w:rsidRDefault="008D0E84" w:rsidP="00A35CC5">
            <w:pPr>
              <w:widowControl/>
              <w:jc w:val="center"/>
            </w:pPr>
            <w:r>
              <w:t>BOBs Ideas</w:t>
            </w:r>
            <w:r w:rsidR="00285003">
              <w:t xml:space="preserve"> </w:t>
            </w:r>
          </w:p>
        </w:tc>
      </w:tr>
      <w:tr w:rsidR="008D0E84" w:rsidRPr="00E176BB" w14:paraId="422E2422" w14:textId="77777777" w:rsidTr="008D0E84">
        <w:trPr>
          <w:jc w:val="center"/>
        </w:trPr>
        <w:tc>
          <w:tcPr>
            <w:tcW w:w="4675" w:type="dxa"/>
          </w:tcPr>
          <w:p w14:paraId="301820A7" w14:textId="77777777" w:rsidR="008D0E84" w:rsidRPr="00112790" w:rsidRDefault="008D0E84" w:rsidP="00CB18FC">
            <w:pPr>
              <w:pStyle w:val="ListParagraph"/>
              <w:widowControl/>
              <w:numPr>
                <w:ilvl w:val="0"/>
                <w:numId w:val="45"/>
              </w:numPr>
              <w:ind w:left="216" w:hanging="216"/>
            </w:pPr>
            <w:r>
              <w:t>Increase season of work</w:t>
            </w:r>
          </w:p>
          <w:p w14:paraId="28A96A08" w14:textId="77777777" w:rsidR="008D0E84" w:rsidRPr="00112790" w:rsidRDefault="008D0E84" w:rsidP="00CB18FC">
            <w:pPr>
              <w:pStyle w:val="ListParagraph"/>
              <w:widowControl/>
              <w:numPr>
                <w:ilvl w:val="0"/>
                <w:numId w:val="45"/>
              </w:numPr>
              <w:ind w:left="216" w:hanging="216"/>
            </w:pPr>
            <w:r>
              <w:t>Raise endowment funds</w:t>
            </w:r>
          </w:p>
          <w:p w14:paraId="065573B3" w14:textId="77777777" w:rsidR="008D0E84" w:rsidRPr="00112790" w:rsidRDefault="008D0E84" w:rsidP="00CB18FC">
            <w:pPr>
              <w:pStyle w:val="ListParagraph"/>
              <w:widowControl/>
              <w:numPr>
                <w:ilvl w:val="0"/>
                <w:numId w:val="45"/>
              </w:numPr>
              <w:ind w:left="216" w:hanging="216"/>
            </w:pPr>
            <w:r>
              <w:t>Create a festival</w:t>
            </w:r>
          </w:p>
        </w:tc>
        <w:tc>
          <w:tcPr>
            <w:tcW w:w="4675" w:type="dxa"/>
          </w:tcPr>
          <w:p w14:paraId="174455BF" w14:textId="77777777" w:rsidR="008D0E84" w:rsidRPr="00112790" w:rsidRDefault="008D0E84" w:rsidP="00CB18FC">
            <w:pPr>
              <w:pStyle w:val="ListParagraph"/>
              <w:widowControl/>
              <w:numPr>
                <w:ilvl w:val="0"/>
                <w:numId w:val="45"/>
              </w:numPr>
              <w:ind w:left="216" w:hanging="216"/>
            </w:pPr>
            <w:r>
              <w:t>Have teachers, students, subscribers and donors write entries for a monthly blog</w:t>
            </w:r>
          </w:p>
          <w:p w14:paraId="339A514F" w14:textId="77777777" w:rsidR="008D0E84" w:rsidRPr="00112790" w:rsidRDefault="008D0E84" w:rsidP="00CB18FC">
            <w:pPr>
              <w:pStyle w:val="ListParagraph"/>
              <w:widowControl/>
              <w:numPr>
                <w:ilvl w:val="0"/>
                <w:numId w:val="45"/>
              </w:numPr>
              <w:ind w:left="216" w:hanging="216"/>
            </w:pPr>
            <w:r>
              <w:t>Start a theatre camp</w:t>
            </w:r>
          </w:p>
        </w:tc>
      </w:tr>
    </w:tbl>
    <w:p w14:paraId="7F2CFD6C" w14:textId="77777777" w:rsidR="008D0E84" w:rsidRPr="00112790" w:rsidRDefault="008D0E84" w:rsidP="00F117EB">
      <w:pPr>
        <w:pStyle w:val="Heading4"/>
        <w:widowControl/>
      </w:pPr>
    </w:p>
    <w:p w14:paraId="2B18CDAE" w14:textId="28E209DB" w:rsidR="00FF19B8" w:rsidRPr="00112790" w:rsidRDefault="00FF19B8" w:rsidP="00F117EB">
      <w:pPr>
        <w:pStyle w:val="Heading4"/>
        <w:widowControl/>
      </w:pPr>
      <w:bookmarkStart w:id="26" w:name="_Toc394304599"/>
      <w:bookmarkStart w:id="27" w:name="_Toc444854713"/>
      <w:bookmarkStart w:id="28" w:name="_Toc481340282"/>
      <w:bookmarkEnd w:id="21"/>
      <w:bookmarkEnd w:id="22"/>
      <w:r w:rsidRPr="00B55C65">
        <w:t>Stop Fix</w:t>
      </w:r>
      <w:bookmarkEnd w:id="26"/>
      <w:bookmarkEnd w:id="27"/>
      <w:bookmarkEnd w:id="28"/>
    </w:p>
    <w:p w14:paraId="71975A22" w14:textId="77777777" w:rsidR="00FF19B8" w:rsidRDefault="00FF19B8" w:rsidP="00F117EB">
      <w:pPr>
        <w:widowControl/>
      </w:pPr>
    </w:p>
    <w:p w14:paraId="5669C6F5" w14:textId="64BA2106" w:rsidR="00FF19B8" w:rsidRPr="00112790" w:rsidRDefault="001C1EEE" w:rsidP="00F117EB">
      <w:pPr>
        <w:widowControl/>
      </w:pPr>
      <w:r>
        <w:t xml:space="preserve">The </w:t>
      </w:r>
      <w:r w:rsidR="00754EC2">
        <w:t>third</w:t>
      </w:r>
      <w:r>
        <w:t xml:space="preserve"> ideation approach looks at your portfolio of programs. </w:t>
      </w:r>
      <w:r w:rsidR="00FF19B8" w:rsidRPr="00C64297">
        <w:t>Although it may seem obvious that you should put everything on the table when working on your vision strategies, do not forget that stopping things you are currently doing is a very potent strategy itself</w:t>
      </w:r>
      <w:r w:rsidR="00FF19B8">
        <w:t xml:space="preserve"> - and this includes considering your </w:t>
      </w:r>
      <w:r w:rsidR="00970588">
        <w:t>LOBs</w:t>
      </w:r>
      <w:r w:rsidR="00FF19B8" w:rsidRPr="00C64297">
        <w:t xml:space="preserve">. A strategy analysis I conducted recently for a very small agency identified 20 strategies including six current ones, eight in various stages of exploration, and </w:t>
      </w:r>
      <w:r w:rsidR="007D4B35">
        <w:t>10</w:t>
      </w:r>
      <w:r w:rsidR="00FF19B8" w:rsidRPr="00C64297">
        <w:t xml:space="preserve"> new ideas. </w:t>
      </w:r>
    </w:p>
    <w:p w14:paraId="3302818B" w14:textId="77777777" w:rsidR="00FF19B8" w:rsidRDefault="00FF19B8" w:rsidP="00F117EB">
      <w:pPr>
        <w:widowControl/>
      </w:pPr>
    </w:p>
    <w:p w14:paraId="0230717D" w14:textId="7843C888" w:rsidR="00FF19B8" w:rsidRPr="00112790" w:rsidRDefault="00FF19B8" w:rsidP="00F117EB">
      <w:pPr>
        <w:widowControl/>
      </w:pPr>
      <w:r w:rsidRPr="00C64297">
        <w:t xml:space="preserve">The board and staff evaluated </w:t>
      </w:r>
      <w:r w:rsidR="0066250A">
        <w:t xml:space="preserve">all of these strategies and they made the </w:t>
      </w:r>
      <w:r w:rsidRPr="00C64297">
        <w:t>decision to reduce the volume to 10 strategies total including scrapping four current</w:t>
      </w:r>
      <w:r w:rsidR="003C7C4C">
        <w:t xml:space="preserve"> LOBs</w:t>
      </w:r>
      <w:r w:rsidRPr="00C64297">
        <w:t xml:space="preserve">. The process of reaching this decision included qualitative interviews with key decision makers and quantitative rankings in person and through the web. </w:t>
      </w:r>
    </w:p>
    <w:p w14:paraId="177E8089" w14:textId="77777777" w:rsidR="00FF19B8" w:rsidRDefault="00FF19B8" w:rsidP="00F117EB">
      <w:pPr>
        <w:widowControl/>
      </w:pPr>
    </w:p>
    <w:p w14:paraId="6B15BD1E" w14:textId="77777777" w:rsidR="00FF19B8" w:rsidRPr="00112790" w:rsidRDefault="00FF19B8" w:rsidP="00F117EB">
      <w:pPr>
        <w:widowControl/>
      </w:pPr>
      <w:r w:rsidRPr="00C64297">
        <w:t xml:space="preserve">The specific lesson of this example is that </w:t>
      </w:r>
      <w:r w:rsidRPr="00FC4DA6">
        <w:t>every strategy you are currently doing, those you’re investigating, and those slated for the future should be under consideration when deciding what goes forward.</w:t>
      </w:r>
      <w:r w:rsidRPr="00C64297">
        <w:t xml:space="preserve"> </w:t>
      </w:r>
    </w:p>
    <w:p w14:paraId="3C052554" w14:textId="77777777" w:rsidR="00FF19B8" w:rsidRDefault="00FF19B8" w:rsidP="00F117EB">
      <w:pPr>
        <w:widowControl/>
      </w:pPr>
    </w:p>
    <w:p w14:paraId="2C75E40E" w14:textId="16C05D33" w:rsidR="00FF19B8" w:rsidRPr="00112790" w:rsidRDefault="00FF19B8" w:rsidP="00F117EB">
      <w:pPr>
        <w:widowControl/>
      </w:pPr>
      <w:r w:rsidRPr="00C64297">
        <w:t xml:space="preserve">In the last two years, 68 percent of the nonprofits in a study on innovation were unable to move their ideas forward. The four most salient </w:t>
      </w:r>
      <w:r w:rsidR="00184BFC">
        <w:t xml:space="preserve">fundraising </w:t>
      </w:r>
      <w:r w:rsidRPr="00C64297">
        <w:t>obstacles includ</w:t>
      </w:r>
      <w:r>
        <w:t>ed</w:t>
      </w:r>
      <w:r w:rsidRPr="00C64297">
        <w:t xml:space="preserve"> lack of fund</w:t>
      </w:r>
      <w:r>
        <w:t>s</w:t>
      </w:r>
      <w:r w:rsidRPr="00C64297">
        <w:t>, growth capital availability, narrowness of government funding streams, and foundations that encourage innovation but don’t sustain it.</w:t>
      </w:r>
      <w:r w:rsidRPr="00C64297">
        <w:rPr>
          <w:rStyle w:val="EndnoteReference"/>
        </w:rPr>
        <w:endnoteReference w:id="70"/>
      </w:r>
      <w:r w:rsidRPr="00C64297">
        <w:t xml:space="preserve"> </w:t>
      </w:r>
    </w:p>
    <w:p w14:paraId="41BAAD13" w14:textId="77777777" w:rsidR="00FF19B8" w:rsidRDefault="00FF19B8" w:rsidP="00F117EB">
      <w:pPr>
        <w:widowControl/>
      </w:pPr>
    </w:p>
    <w:p w14:paraId="318E9063" w14:textId="4C757AB8" w:rsidR="00FF19B8" w:rsidRPr="00112790" w:rsidRDefault="00FF19B8" w:rsidP="00F117EB">
      <w:pPr>
        <w:widowControl/>
      </w:pPr>
      <w:r w:rsidRPr="00C64297">
        <w:t xml:space="preserve">When we want a ready source of funding, our eyes commonly look outside of the agency and toward our funders for support. Sometimes we’ll also cut costs through things like negotiating for lower rent or cutting overhead. There’s nothing wrong with this, but we often overlook a readily available source of funding </w:t>
      </w:r>
      <w:r w:rsidR="00C23851">
        <w:t>(</w:t>
      </w:r>
      <w:r w:rsidRPr="00C64297">
        <w:t>and a quick boost to operational effectiveness</w:t>
      </w:r>
      <w:r w:rsidR="00C23851">
        <w:t>)</w:t>
      </w:r>
      <w:r>
        <w:t xml:space="preserve">, which </w:t>
      </w:r>
      <w:r w:rsidRPr="00C64297">
        <w:t xml:space="preserve">is to </w:t>
      </w:r>
      <w:r w:rsidR="00C23851">
        <w:t xml:space="preserve">consider </w:t>
      </w:r>
      <w:r w:rsidRPr="00C64297">
        <w:t>eliminat</w:t>
      </w:r>
      <w:r w:rsidR="00C23851">
        <w:t>ing</w:t>
      </w:r>
      <w:r w:rsidRPr="00C64297">
        <w:t xml:space="preserve"> underperforming </w:t>
      </w:r>
      <w:r w:rsidR="00C23851">
        <w:t xml:space="preserve">or </w:t>
      </w:r>
      <w:r w:rsidRPr="00C64297">
        <w:t xml:space="preserve">inconsequential lines of business. </w:t>
      </w:r>
    </w:p>
    <w:p w14:paraId="454601AD" w14:textId="77777777" w:rsidR="00FF19B8" w:rsidRDefault="00FF19B8" w:rsidP="00F117EB">
      <w:pPr>
        <w:widowControl/>
      </w:pPr>
    </w:p>
    <w:p w14:paraId="29BB3047" w14:textId="3C37277C" w:rsidR="00FF19B8" w:rsidRPr="00112790" w:rsidRDefault="00FF19B8" w:rsidP="00F117EB">
      <w:pPr>
        <w:widowControl/>
      </w:pPr>
      <w:r w:rsidRPr="00C64297">
        <w:t xml:space="preserve">Beware </w:t>
      </w:r>
      <w:r>
        <w:t xml:space="preserve">of </w:t>
      </w:r>
      <w:r w:rsidRPr="00C64297">
        <w:t>the sunk cost fallacy, also known as escalation of commitment</w:t>
      </w:r>
      <w:r w:rsidR="00C23851">
        <w:t>. This counterproductive behavior occurs when people increase their investment in a lost cause because of the effort they’ve already put toward the initiative.</w:t>
      </w:r>
      <w:r w:rsidRPr="00C64297">
        <w:rPr>
          <w:rStyle w:val="EndnoteReference"/>
        </w:rPr>
        <w:endnoteReference w:id="71"/>
      </w:r>
      <w:r w:rsidRPr="00C64297">
        <w:t xml:space="preserve"> Be open to the idea of shutting </w:t>
      </w:r>
      <w:r w:rsidR="00CF55C7">
        <w:t xml:space="preserve">down </w:t>
      </w:r>
      <w:r w:rsidR="00C23851">
        <w:t xml:space="preserve">any fully developed or emerging </w:t>
      </w:r>
      <w:r w:rsidRPr="00C64297">
        <w:t>strategies</w:t>
      </w:r>
      <w:r w:rsidR="00C23851">
        <w:t xml:space="preserve"> –</w:t>
      </w:r>
      <w:r w:rsidR="009A5FAC">
        <w:t xml:space="preserve"> y</w:t>
      </w:r>
      <w:r w:rsidRPr="00C64297">
        <w:t xml:space="preserve">ou cannot be all things to all people. </w:t>
      </w:r>
    </w:p>
    <w:p w14:paraId="0D37D2E3" w14:textId="77777777" w:rsidR="00FF19B8" w:rsidRDefault="00FF19B8" w:rsidP="00F117EB">
      <w:pPr>
        <w:widowControl/>
      </w:pPr>
    </w:p>
    <w:p w14:paraId="31A1FFB2" w14:textId="5B710C9B" w:rsidR="00FF19B8" w:rsidRPr="00112790" w:rsidRDefault="00FF19B8" w:rsidP="00F117EB">
      <w:pPr>
        <w:widowControl/>
      </w:pPr>
      <w:r w:rsidRPr="00C64297">
        <w:t xml:space="preserve">It is certainly true that competitive advantage is all about how you are better than your rivals. Having more </w:t>
      </w:r>
      <w:r w:rsidR="003C7C4C">
        <w:t xml:space="preserve">LOBs </w:t>
      </w:r>
      <w:r w:rsidRPr="00C64297">
        <w:t xml:space="preserve">than any other agency may accomplish this, but it’s not likely </w:t>
      </w:r>
      <w:r w:rsidRPr="00C64297">
        <w:lastRenderedPageBreak/>
        <w:t xml:space="preserve">to </w:t>
      </w:r>
      <w:r>
        <w:t xml:space="preserve">be </w:t>
      </w:r>
      <w:r w:rsidRPr="00C64297">
        <w:t>viable for the long term. The essence of strategy may indeed be “choosing to perform activities differently or to perform different activities than rivals</w:t>
      </w:r>
      <w:r w:rsidR="00D531D7">
        <w:t>.</w:t>
      </w:r>
      <w:r w:rsidRPr="00C64297">
        <w:t xml:space="preserve">” </w:t>
      </w:r>
      <w:r w:rsidR="00D531D7">
        <w:t xml:space="preserve">However, </w:t>
      </w:r>
      <w:r w:rsidRPr="00C64297">
        <w:t xml:space="preserve">this doesn’t mean doing everything for everyone. What then is the </w:t>
      </w:r>
      <w:r w:rsidR="00D531D7">
        <w:t xml:space="preserve">key to </w:t>
      </w:r>
      <w:r w:rsidRPr="00C64297">
        <w:t xml:space="preserve">strategy? </w:t>
      </w:r>
      <w:r>
        <w:t xml:space="preserve">Remember the words of </w:t>
      </w:r>
      <w:r w:rsidRPr="00C64297">
        <w:t>Michael Porter, “</w:t>
      </w:r>
      <w:r w:rsidRPr="00FC4DA6">
        <w:rPr>
          <w:b/>
        </w:rPr>
        <w:t xml:space="preserve">The essence of strategy is choosing what </w:t>
      </w:r>
      <w:r w:rsidRPr="00FC4DA6">
        <w:rPr>
          <w:b/>
          <w:i/>
        </w:rPr>
        <w:t xml:space="preserve">not </w:t>
      </w:r>
      <w:r w:rsidRPr="00FC4DA6">
        <w:rPr>
          <w:b/>
        </w:rPr>
        <w:t>to do</w:t>
      </w:r>
      <w:r w:rsidRPr="00C64297">
        <w:t>.”</w:t>
      </w:r>
      <w:r w:rsidRPr="00C64297">
        <w:rPr>
          <w:rStyle w:val="EndnoteReference"/>
        </w:rPr>
        <w:endnoteReference w:id="72"/>
      </w:r>
    </w:p>
    <w:p w14:paraId="2EDB101B" w14:textId="77777777" w:rsidR="00FF19B8" w:rsidRDefault="00FF19B8" w:rsidP="00F117EB">
      <w:pPr>
        <w:widowControl/>
      </w:pPr>
    </w:p>
    <w:p w14:paraId="25059761" w14:textId="77777777" w:rsidR="00FF19B8" w:rsidRPr="00112790" w:rsidRDefault="00FF19B8" w:rsidP="00F117EB">
      <w:pPr>
        <w:widowControl/>
      </w:pPr>
      <w:r w:rsidRPr="00C64297">
        <w:t xml:space="preserve">Before you make your decision about which – if any – of the strategies </w:t>
      </w:r>
      <w:r w:rsidR="00D531D7">
        <w:t>(</w:t>
      </w:r>
      <w:r w:rsidRPr="00C64297">
        <w:t>including those you are currently doing and those you might want to do</w:t>
      </w:r>
      <w:r w:rsidR="00D531D7">
        <w:t>)</w:t>
      </w:r>
      <w:r w:rsidRPr="00C64297">
        <w:t xml:space="preserve">, take time for portfolio analysis. These tools include simple ones like </w:t>
      </w:r>
      <w:r>
        <w:t xml:space="preserve">the </w:t>
      </w:r>
      <w:r w:rsidRPr="00C64297">
        <w:t>ubiquitous Growth-Share Matrix from the Boston Consulting Group</w:t>
      </w:r>
      <w:r>
        <w:t xml:space="preserve"> shown below:</w:t>
      </w:r>
      <w:r w:rsidRPr="00C64297">
        <w:rPr>
          <w:rStyle w:val="EndnoteReference"/>
        </w:rPr>
        <w:endnoteReference w:id="73"/>
      </w:r>
    </w:p>
    <w:p w14:paraId="628D2739" w14:textId="77777777" w:rsidR="00A34E81" w:rsidRDefault="00A34E81"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68"/>
        <w:gridCol w:w="1350"/>
        <w:gridCol w:w="3265"/>
        <w:gridCol w:w="3593"/>
      </w:tblGrid>
      <w:tr w:rsidR="00FF19B8" w:rsidRPr="00C60106" w14:paraId="47FF8426" w14:textId="77777777" w:rsidTr="007C7C3D">
        <w:trPr>
          <w:cantSplit/>
          <w:trHeight w:val="180"/>
          <w:jc w:val="center"/>
        </w:trPr>
        <w:tc>
          <w:tcPr>
            <w:tcW w:w="2718" w:type="dxa"/>
            <w:gridSpan w:val="2"/>
            <w:vMerge w:val="restart"/>
            <w:tcBorders>
              <w:top w:val="nil"/>
              <w:left w:val="nil"/>
            </w:tcBorders>
            <w:vAlign w:val="center"/>
          </w:tcPr>
          <w:p w14:paraId="5C269E61" w14:textId="77777777" w:rsidR="00FF19B8" w:rsidRPr="00112790" w:rsidRDefault="00FF19B8" w:rsidP="00F117EB">
            <w:pPr>
              <w:widowControl/>
              <w:jc w:val="center"/>
            </w:pPr>
            <w:r w:rsidRPr="00C64297">
              <w:br w:type="page"/>
            </w:r>
          </w:p>
        </w:tc>
        <w:tc>
          <w:tcPr>
            <w:tcW w:w="6858" w:type="dxa"/>
            <w:gridSpan w:val="2"/>
            <w:shd w:val="clear" w:color="auto" w:fill="D9D9D9" w:themeFill="background1" w:themeFillShade="D9"/>
          </w:tcPr>
          <w:p w14:paraId="5096E5ED" w14:textId="77777777" w:rsidR="00FF19B8" w:rsidRPr="00112790" w:rsidRDefault="00FF19B8" w:rsidP="00F117EB">
            <w:pPr>
              <w:widowControl/>
              <w:jc w:val="center"/>
            </w:pPr>
            <w:r w:rsidRPr="00C64297">
              <w:t>Relative Competitive Position (Market Share)</w:t>
            </w:r>
          </w:p>
        </w:tc>
      </w:tr>
      <w:tr w:rsidR="00FF19B8" w:rsidRPr="00C60106" w14:paraId="56016B80" w14:textId="77777777" w:rsidTr="007C7C3D">
        <w:trPr>
          <w:cantSplit/>
          <w:trHeight w:val="180"/>
          <w:jc w:val="center"/>
        </w:trPr>
        <w:tc>
          <w:tcPr>
            <w:tcW w:w="2718" w:type="dxa"/>
            <w:gridSpan w:val="2"/>
            <w:vMerge/>
            <w:tcBorders>
              <w:left w:val="nil"/>
            </w:tcBorders>
            <w:textDirection w:val="btLr"/>
            <w:vAlign w:val="center"/>
          </w:tcPr>
          <w:p w14:paraId="307D717C" w14:textId="77777777" w:rsidR="00FF19B8" w:rsidRPr="00112790" w:rsidRDefault="00FF19B8" w:rsidP="00F117EB">
            <w:pPr>
              <w:widowControl/>
              <w:jc w:val="center"/>
            </w:pPr>
          </w:p>
        </w:tc>
        <w:tc>
          <w:tcPr>
            <w:tcW w:w="3265" w:type="dxa"/>
            <w:shd w:val="clear" w:color="auto" w:fill="D9D9D9" w:themeFill="background1" w:themeFillShade="D9"/>
          </w:tcPr>
          <w:p w14:paraId="5777670E" w14:textId="14825FB8" w:rsidR="00FF19B8" w:rsidRPr="00112790" w:rsidRDefault="00FF19B8" w:rsidP="00F117EB">
            <w:pPr>
              <w:widowControl/>
              <w:jc w:val="center"/>
            </w:pPr>
            <w:r w:rsidRPr="00C64297">
              <w:t>Low</w:t>
            </w:r>
          </w:p>
        </w:tc>
        <w:tc>
          <w:tcPr>
            <w:tcW w:w="3593" w:type="dxa"/>
            <w:shd w:val="clear" w:color="auto" w:fill="D9D9D9" w:themeFill="background1" w:themeFillShade="D9"/>
          </w:tcPr>
          <w:p w14:paraId="1AB96918" w14:textId="77777777" w:rsidR="00FF19B8" w:rsidRPr="00112790" w:rsidRDefault="00FF19B8" w:rsidP="00F117EB">
            <w:pPr>
              <w:widowControl/>
              <w:jc w:val="center"/>
            </w:pPr>
            <w:r w:rsidRPr="00C64297">
              <w:t>High</w:t>
            </w:r>
          </w:p>
        </w:tc>
      </w:tr>
      <w:tr w:rsidR="00FF19B8" w:rsidRPr="00C60106" w14:paraId="2F729B68" w14:textId="77777777" w:rsidTr="0091242E">
        <w:trPr>
          <w:cantSplit/>
          <w:trHeight w:val="337"/>
          <w:jc w:val="center"/>
        </w:trPr>
        <w:tc>
          <w:tcPr>
            <w:tcW w:w="1368" w:type="dxa"/>
            <w:vMerge w:val="restart"/>
            <w:shd w:val="clear" w:color="auto" w:fill="D9D9D9" w:themeFill="background1" w:themeFillShade="D9"/>
            <w:vAlign w:val="center"/>
          </w:tcPr>
          <w:p w14:paraId="0F85E6AB" w14:textId="77777777" w:rsidR="00FF19B8" w:rsidRPr="00112790" w:rsidRDefault="00FF19B8" w:rsidP="00F117EB">
            <w:pPr>
              <w:widowControl/>
              <w:jc w:val="center"/>
            </w:pPr>
            <w:r w:rsidRPr="00C64297">
              <w:t>Business</w:t>
            </w:r>
            <w:r w:rsidRPr="00C64297">
              <w:br/>
              <w:t xml:space="preserve">Growth </w:t>
            </w:r>
            <w:r w:rsidRPr="00C64297">
              <w:br/>
              <w:t>Rate</w:t>
            </w:r>
          </w:p>
        </w:tc>
        <w:tc>
          <w:tcPr>
            <w:tcW w:w="1350" w:type="dxa"/>
            <w:vAlign w:val="center"/>
          </w:tcPr>
          <w:p w14:paraId="1EEEE772" w14:textId="77777777" w:rsidR="00FF19B8" w:rsidRPr="00112790" w:rsidRDefault="00FF19B8" w:rsidP="00F117EB">
            <w:pPr>
              <w:widowControl/>
              <w:jc w:val="center"/>
            </w:pPr>
            <w:r w:rsidRPr="00C64297">
              <w:t>High</w:t>
            </w:r>
          </w:p>
        </w:tc>
        <w:tc>
          <w:tcPr>
            <w:tcW w:w="3265" w:type="dxa"/>
            <w:tcMar>
              <w:top w:w="72" w:type="dxa"/>
              <w:left w:w="115" w:type="dxa"/>
              <w:bottom w:w="72" w:type="dxa"/>
              <w:right w:w="115" w:type="dxa"/>
            </w:tcMar>
            <w:vAlign w:val="center"/>
          </w:tcPr>
          <w:p w14:paraId="4E31B22A" w14:textId="689EE0D8" w:rsidR="00FF19B8" w:rsidRPr="00112790" w:rsidRDefault="00FF19B8" w:rsidP="00F117EB">
            <w:pPr>
              <w:widowControl/>
              <w:jc w:val="center"/>
            </w:pPr>
            <w:r w:rsidRPr="00C64297">
              <w:t>“Question Marks”</w:t>
            </w:r>
          </w:p>
        </w:tc>
        <w:tc>
          <w:tcPr>
            <w:tcW w:w="3593" w:type="dxa"/>
            <w:tcMar>
              <w:top w:w="72" w:type="dxa"/>
              <w:left w:w="115" w:type="dxa"/>
              <w:bottom w:w="72" w:type="dxa"/>
              <w:right w:w="115" w:type="dxa"/>
            </w:tcMar>
            <w:vAlign w:val="center"/>
          </w:tcPr>
          <w:p w14:paraId="638CE679" w14:textId="77777777" w:rsidR="00FF19B8" w:rsidRPr="00112790" w:rsidRDefault="00FF19B8" w:rsidP="00F117EB">
            <w:pPr>
              <w:widowControl/>
              <w:jc w:val="center"/>
            </w:pPr>
            <w:r w:rsidRPr="00C64297">
              <w:t>“Stars”</w:t>
            </w:r>
          </w:p>
        </w:tc>
      </w:tr>
      <w:tr w:rsidR="00FF19B8" w:rsidRPr="00C60106" w14:paraId="521EC1E0" w14:textId="77777777" w:rsidTr="0091242E">
        <w:trPr>
          <w:cantSplit/>
          <w:trHeight w:val="337"/>
          <w:jc w:val="center"/>
        </w:trPr>
        <w:tc>
          <w:tcPr>
            <w:tcW w:w="1368" w:type="dxa"/>
            <w:vMerge/>
            <w:shd w:val="clear" w:color="auto" w:fill="D9D9D9" w:themeFill="background1" w:themeFillShade="D9"/>
            <w:textDirection w:val="btLr"/>
            <w:vAlign w:val="center"/>
          </w:tcPr>
          <w:p w14:paraId="5AC0AA63" w14:textId="77777777" w:rsidR="00FF19B8" w:rsidRPr="00112790" w:rsidRDefault="00FF19B8" w:rsidP="00F117EB">
            <w:pPr>
              <w:widowControl/>
              <w:jc w:val="center"/>
            </w:pPr>
          </w:p>
        </w:tc>
        <w:tc>
          <w:tcPr>
            <w:tcW w:w="1350" w:type="dxa"/>
            <w:vAlign w:val="center"/>
          </w:tcPr>
          <w:p w14:paraId="2C558E5A" w14:textId="77777777" w:rsidR="00FF19B8" w:rsidRPr="00112790" w:rsidRDefault="00FF19B8" w:rsidP="00F117EB">
            <w:pPr>
              <w:widowControl/>
              <w:jc w:val="center"/>
            </w:pPr>
            <w:r w:rsidRPr="00C64297">
              <w:t>Low</w:t>
            </w:r>
          </w:p>
        </w:tc>
        <w:tc>
          <w:tcPr>
            <w:tcW w:w="3265" w:type="dxa"/>
            <w:tcMar>
              <w:top w:w="72" w:type="dxa"/>
              <w:left w:w="115" w:type="dxa"/>
              <w:bottom w:w="72" w:type="dxa"/>
              <w:right w:w="115" w:type="dxa"/>
            </w:tcMar>
            <w:vAlign w:val="center"/>
          </w:tcPr>
          <w:p w14:paraId="6942EC3C" w14:textId="3224B7DB" w:rsidR="00FF19B8" w:rsidRPr="00112790" w:rsidRDefault="00FF19B8" w:rsidP="00F117EB">
            <w:pPr>
              <w:widowControl/>
              <w:jc w:val="center"/>
            </w:pPr>
            <w:r w:rsidRPr="00C64297">
              <w:t>“Dogs”</w:t>
            </w:r>
          </w:p>
        </w:tc>
        <w:tc>
          <w:tcPr>
            <w:tcW w:w="3593" w:type="dxa"/>
            <w:tcMar>
              <w:top w:w="72" w:type="dxa"/>
              <w:left w:w="115" w:type="dxa"/>
              <w:bottom w:w="72" w:type="dxa"/>
              <w:right w:w="115" w:type="dxa"/>
            </w:tcMar>
            <w:vAlign w:val="center"/>
          </w:tcPr>
          <w:p w14:paraId="476D95F5" w14:textId="77777777" w:rsidR="00FF19B8" w:rsidRPr="00112790" w:rsidRDefault="00FF19B8" w:rsidP="00F117EB">
            <w:pPr>
              <w:widowControl/>
              <w:jc w:val="center"/>
            </w:pPr>
            <w:r w:rsidRPr="00C64297">
              <w:t>“Cash Cows”</w:t>
            </w:r>
          </w:p>
        </w:tc>
      </w:tr>
    </w:tbl>
    <w:p w14:paraId="0100A178" w14:textId="77777777" w:rsidR="00FF19B8" w:rsidRPr="00112790" w:rsidRDefault="00FF19B8" w:rsidP="00F117EB">
      <w:pPr>
        <w:widowControl/>
      </w:pPr>
    </w:p>
    <w:p w14:paraId="103F2C13" w14:textId="6946E141" w:rsidR="00FF19B8" w:rsidRPr="00112790" w:rsidRDefault="00FF19B8" w:rsidP="00F117EB">
      <w:pPr>
        <w:widowControl/>
      </w:pPr>
      <w:r w:rsidRPr="00C64297">
        <w:t>There are many variants to this simple four</w:t>
      </w:r>
      <w:r>
        <w:t>-</w:t>
      </w:r>
      <w:r w:rsidRPr="00C64297">
        <w:t xml:space="preserve">quadrant matrix. One of the most useful is the </w:t>
      </w:r>
      <w:r>
        <w:t xml:space="preserve">similar </w:t>
      </w:r>
      <w:r w:rsidRPr="00C64297">
        <w:t xml:space="preserve">Portfolio Analysis Matrix </w:t>
      </w:r>
      <w:r>
        <w:t>from Robert Gruber and Mary Mohr</w:t>
      </w:r>
      <w:r w:rsidRPr="00C64297">
        <w:rPr>
          <w:rStyle w:val="EndnoteReference"/>
        </w:rPr>
        <w:endnoteReference w:id="74"/>
      </w:r>
      <w:r w:rsidRPr="00C64297">
        <w:t xml:space="preserve"> that some people call the Double </w:t>
      </w:r>
      <w:r w:rsidR="00FC7813">
        <w:t>B</w:t>
      </w:r>
      <w:r w:rsidRPr="00C64297">
        <w:t xml:space="preserve">ottom </w:t>
      </w:r>
      <w:r w:rsidR="00FC7813">
        <w:t>L</w:t>
      </w:r>
      <w:r w:rsidRPr="00C64297">
        <w:t>ine Matrix</w:t>
      </w:r>
      <w:r>
        <w:t>:</w:t>
      </w:r>
    </w:p>
    <w:p w14:paraId="628A8036" w14:textId="77777777" w:rsidR="00FF19B8" w:rsidRDefault="00FF19B8" w:rsidP="00F117EB">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368"/>
        <w:gridCol w:w="1350"/>
        <w:gridCol w:w="3265"/>
        <w:gridCol w:w="3593"/>
      </w:tblGrid>
      <w:tr w:rsidR="0091242E" w:rsidRPr="00C60106" w14:paraId="12CC09D4" w14:textId="77777777" w:rsidTr="00285003">
        <w:trPr>
          <w:cantSplit/>
          <w:trHeight w:val="180"/>
          <w:jc w:val="center"/>
        </w:trPr>
        <w:tc>
          <w:tcPr>
            <w:tcW w:w="2718" w:type="dxa"/>
            <w:gridSpan w:val="2"/>
            <w:vMerge w:val="restart"/>
            <w:tcBorders>
              <w:top w:val="nil"/>
              <w:left w:val="nil"/>
            </w:tcBorders>
            <w:vAlign w:val="center"/>
          </w:tcPr>
          <w:p w14:paraId="39909148" w14:textId="27358BC8" w:rsidR="0091242E" w:rsidRPr="00112790" w:rsidRDefault="0091242E" w:rsidP="00F117EB">
            <w:pPr>
              <w:widowControl/>
              <w:jc w:val="center"/>
            </w:pPr>
            <w:r w:rsidRPr="00C64297">
              <w:br w:type="page"/>
            </w:r>
          </w:p>
        </w:tc>
        <w:tc>
          <w:tcPr>
            <w:tcW w:w="6858" w:type="dxa"/>
            <w:gridSpan w:val="2"/>
            <w:shd w:val="clear" w:color="auto" w:fill="D9D9D9" w:themeFill="background1" w:themeFillShade="D9"/>
          </w:tcPr>
          <w:p w14:paraId="7A225962" w14:textId="1572BF18" w:rsidR="0091242E" w:rsidRPr="00112790" w:rsidRDefault="0091242E" w:rsidP="00F117EB">
            <w:pPr>
              <w:widowControl/>
              <w:jc w:val="center"/>
            </w:pPr>
            <w:r w:rsidRPr="00B94CBC">
              <w:t>Benefits (Social Value)</w:t>
            </w:r>
          </w:p>
        </w:tc>
      </w:tr>
      <w:tr w:rsidR="0091242E" w:rsidRPr="00C60106" w14:paraId="22441B02" w14:textId="77777777" w:rsidTr="00285003">
        <w:trPr>
          <w:cantSplit/>
          <w:trHeight w:val="180"/>
          <w:jc w:val="center"/>
        </w:trPr>
        <w:tc>
          <w:tcPr>
            <w:tcW w:w="2718" w:type="dxa"/>
            <w:gridSpan w:val="2"/>
            <w:vMerge/>
            <w:tcBorders>
              <w:left w:val="nil"/>
            </w:tcBorders>
            <w:textDirection w:val="btLr"/>
            <w:vAlign w:val="center"/>
          </w:tcPr>
          <w:p w14:paraId="38A1BBFE" w14:textId="77777777" w:rsidR="0091242E" w:rsidRPr="00112790" w:rsidRDefault="0091242E" w:rsidP="00F117EB">
            <w:pPr>
              <w:widowControl/>
              <w:jc w:val="center"/>
            </w:pPr>
          </w:p>
        </w:tc>
        <w:tc>
          <w:tcPr>
            <w:tcW w:w="3265" w:type="dxa"/>
            <w:shd w:val="clear" w:color="auto" w:fill="D9D9D9" w:themeFill="background1" w:themeFillShade="D9"/>
          </w:tcPr>
          <w:p w14:paraId="2FB5DF08" w14:textId="77777777" w:rsidR="0091242E" w:rsidRPr="00112790" w:rsidRDefault="0091242E" w:rsidP="00F117EB">
            <w:pPr>
              <w:widowControl/>
              <w:jc w:val="center"/>
            </w:pPr>
            <w:r w:rsidRPr="00C64297">
              <w:t>Low</w:t>
            </w:r>
          </w:p>
        </w:tc>
        <w:tc>
          <w:tcPr>
            <w:tcW w:w="3593" w:type="dxa"/>
            <w:shd w:val="clear" w:color="auto" w:fill="D9D9D9" w:themeFill="background1" w:themeFillShade="D9"/>
          </w:tcPr>
          <w:p w14:paraId="6F3A14FD" w14:textId="77777777" w:rsidR="0091242E" w:rsidRPr="00112790" w:rsidRDefault="0091242E" w:rsidP="00F117EB">
            <w:pPr>
              <w:widowControl/>
              <w:jc w:val="center"/>
            </w:pPr>
            <w:r w:rsidRPr="00C64297">
              <w:t>High</w:t>
            </w:r>
          </w:p>
        </w:tc>
      </w:tr>
      <w:tr w:rsidR="0091242E" w:rsidRPr="00C60106" w14:paraId="3F314CB6" w14:textId="77777777" w:rsidTr="0091242E">
        <w:trPr>
          <w:cantSplit/>
          <w:trHeight w:val="20"/>
          <w:jc w:val="center"/>
        </w:trPr>
        <w:tc>
          <w:tcPr>
            <w:tcW w:w="1368" w:type="dxa"/>
            <w:vMerge w:val="restart"/>
            <w:shd w:val="clear" w:color="auto" w:fill="D9D9D9" w:themeFill="background1" w:themeFillShade="D9"/>
            <w:vAlign w:val="center"/>
          </w:tcPr>
          <w:p w14:paraId="29CCE130" w14:textId="77777777" w:rsidR="0091242E" w:rsidRPr="00112790" w:rsidRDefault="0091242E" w:rsidP="00F117EB">
            <w:pPr>
              <w:widowControl/>
              <w:jc w:val="center"/>
            </w:pPr>
            <w:r w:rsidRPr="00C64297">
              <w:t>Business</w:t>
            </w:r>
            <w:r w:rsidRPr="00C64297">
              <w:br/>
              <w:t xml:space="preserve">Growth </w:t>
            </w:r>
            <w:r w:rsidRPr="00C64297">
              <w:br/>
              <w:t>Rate</w:t>
            </w:r>
          </w:p>
        </w:tc>
        <w:tc>
          <w:tcPr>
            <w:tcW w:w="1350" w:type="dxa"/>
            <w:vAlign w:val="center"/>
          </w:tcPr>
          <w:p w14:paraId="33E7B086" w14:textId="7B06C317" w:rsidR="0091242E" w:rsidRPr="00112790" w:rsidRDefault="0091242E" w:rsidP="00F117EB">
            <w:pPr>
              <w:widowControl/>
              <w:jc w:val="center"/>
            </w:pPr>
            <w:r>
              <w:t>Positive</w:t>
            </w:r>
          </w:p>
        </w:tc>
        <w:tc>
          <w:tcPr>
            <w:tcW w:w="3265" w:type="dxa"/>
            <w:tcMar>
              <w:top w:w="72" w:type="dxa"/>
              <w:left w:w="115" w:type="dxa"/>
              <w:bottom w:w="72" w:type="dxa"/>
              <w:right w:w="115" w:type="dxa"/>
            </w:tcMar>
            <w:vAlign w:val="center"/>
          </w:tcPr>
          <w:p w14:paraId="72DFA3E1" w14:textId="77777777" w:rsidR="0091242E" w:rsidRPr="00112790" w:rsidRDefault="0091242E" w:rsidP="00F117EB">
            <w:pPr>
              <w:widowControl/>
              <w:jc w:val="center"/>
            </w:pPr>
            <w:r w:rsidRPr="00B94CBC">
              <w:t>Sustaining</w:t>
            </w:r>
          </w:p>
          <w:p w14:paraId="5A6BE676" w14:textId="089EE37B" w:rsidR="0091242E" w:rsidRPr="00112790" w:rsidRDefault="0091242E" w:rsidP="00F117EB">
            <w:pPr>
              <w:widowControl/>
              <w:jc w:val="center"/>
            </w:pPr>
            <w:r w:rsidRPr="00B94CBC">
              <w:t>(Necessary evil?)</w:t>
            </w:r>
          </w:p>
        </w:tc>
        <w:tc>
          <w:tcPr>
            <w:tcW w:w="3593" w:type="dxa"/>
            <w:tcMar>
              <w:top w:w="72" w:type="dxa"/>
              <w:left w:w="115" w:type="dxa"/>
              <w:bottom w:w="72" w:type="dxa"/>
              <w:right w:w="115" w:type="dxa"/>
            </w:tcMar>
            <w:vAlign w:val="center"/>
          </w:tcPr>
          <w:p w14:paraId="03C58B92" w14:textId="77777777" w:rsidR="0091242E" w:rsidRPr="00112790" w:rsidRDefault="0091242E" w:rsidP="00F117EB">
            <w:pPr>
              <w:widowControl/>
              <w:jc w:val="center"/>
            </w:pPr>
            <w:r w:rsidRPr="00B94CBC">
              <w:t>Beneficial</w:t>
            </w:r>
          </w:p>
          <w:p w14:paraId="78751847" w14:textId="4C881311" w:rsidR="0091242E" w:rsidRPr="00112790" w:rsidRDefault="0091242E" w:rsidP="00F117EB">
            <w:pPr>
              <w:widowControl/>
              <w:jc w:val="center"/>
            </w:pPr>
            <w:r w:rsidRPr="00B94CBC">
              <w:t>(Best of all possible worlds)</w:t>
            </w:r>
          </w:p>
        </w:tc>
      </w:tr>
      <w:tr w:rsidR="0091242E" w:rsidRPr="00C60106" w14:paraId="3912EA89" w14:textId="77777777" w:rsidTr="0091242E">
        <w:trPr>
          <w:cantSplit/>
          <w:trHeight w:val="20"/>
          <w:jc w:val="center"/>
        </w:trPr>
        <w:tc>
          <w:tcPr>
            <w:tcW w:w="1368" w:type="dxa"/>
            <w:vMerge/>
            <w:shd w:val="clear" w:color="auto" w:fill="D9D9D9" w:themeFill="background1" w:themeFillShade="D9"/>
            <w:textDirection w:val="btLr"/>
            <w:vAlign w:val="center"/>
          </w:tcPr>
          <w:p w14:paraId="6158B1C4" w14:textId="77777777" w:rsidR="0091242E" w:rsidRPr="00112790" w:rsidRDefault="0091242E" w:rsidP="00F117EB">
            <w:pPr>
              <w:widowControl/>
              <w:jc w:val="center"/>
            </w:pPr>
          </w:p>
        </w:tc>
        <w:tc>
          <w:tcPr>
            <w:tcW w:w="1350" w:type="dxa"/>
            <w:vAlign w:val="center"/>
          </w:tcPr>
          <w:p w14:paraId="22A88944" w14:textId="72E0B50B" w:rsidR="0091242E" w:rsidRPr="00112790" w:rsidRDefault="0091242E" w:rsidP="00F117EB">
            <w:pPr>
              <w:widowControl/>
              <w:jc w:val="center"/>
            </w:pPr>
            <w:r>
              <w:t>Negative</w:t>
            </w:r>
          </w:p>
        </w:tc>
        <w:tc>
          <w:tcPr>
            <w:tcW w:w="3265" w:type="dxa"/>
            <w:tcMar>
              <w:top w:w="72" w:type="dxa"/>
              <w:left w:w="115" w:type="dxa"/>
              <w:bottom w:w="72" w:type="dxa"/>
              <w:right w:w="115" w:type="dxa"/>
            </w:tcMar>
            <w:vAlign w:val="center"/>
          </w:tcPr>
          <w:p w14:paraId="70E9D82B" w14:textId="77777777" w:rsidR="0091242E" w:rsidRPr="00112790" w:rsidRDefault="0091242E" w:rsidP="00F117EB">
            <w:pPr>
              <w:widowControl/>
              <w:jc w:val="center"/>
            </w:pPr>
            <w:r w:rsidRPr="00B94CBC">
              <w:t>Detrimental</w:t>
            </w:r>
          </w:p>
          <w:p w14:paraId="36A6C01C" w14:textId="5616DBF6" w:rsidR="0091242E" w:rsidRPr="00112790" w:rsidRDefault="0091242E" w:rsidP="00F117EB">
            <w:pPr>
              <w:widowControl/>
              <w:jc w:val="center"/>
            </w:pPr>
            <w:r w:rsidRPr="00B94CBC">
              <w:t>(No redeeming qualities)</w:t>
            </w:r>
          </w:p>
        </w:tc>
        <w:tc>
          <w:tcPr>
            <w:tcW w:w="3593" w:type="dxa"/>
            <w:tcMar>
              <w:top w:w="72" w:type="dxa"/>
              <w:left w:w="115" w:type="dxa"/>
              <w:bottom w:w="72" w:type="dxa"/>
              <w:right w:w="115" w:type="dxa"/>
            </w:tcMar>
            <w:vAlign w:val="center"/>
          </w:tcPr>
          <w:p w14:paraId="3B032483" w14:textId="77777777" w:rsidR="0091242E" w:rsidRPr="00112790" w:rsidRDefault="0091242E" w:rsidP="00F117EB">
            <w:pPr>
              <w:widowControl/>
              <w:jc w:val="center"/>
            </w:pPr>
            <w:r w:rsidRPr="00B94CBC">
              <w:t>Worthwhile</w:t>
            </w:r>
          </w:p>
          <w:p w14:paraId="3624B3CF" w14:textId="029C82FF" w:rsidR="0091242E" w:rsidRPr="00112790" w:rsidRDefault="0091242E" w:rsidP="00F117EB">
            <w:pPr>
              <w:widowControl/>
              <w:jc w:val="center"/>
            </w:pPr>
            <w:r w:rsidRPr="00B94CBC">
              <w:t>(Satisfying, good for society)</w:t>
            </w:r>
          </w:p>
        </w:tc>
      </w:tr>
    </w:tbl>
    <w:p w14:paraId="1A2DBF42" w14:textId="77777777" w:rsidR="00FF19B8" w:rsidRPr="00112790" w:rsidRDefault="00FF19B8" w:rsidP="00F117EB">
      <w:pPr>
        <w:widowControl/>
      </w:pPr>
    </w:p>
    <w:p w14:paraId="680F0D2F" w14:textId="76FFB236" w:rsidR="00FF19B8" w:rsidRPr="00112790" w:rsidRDefault="00FF19B8" w:rsidP="00F117EB">
      <w:pPr>
        <w:widowControl/>
      </w:pPr>
      <w:r w:rsidRPr="00C64297">
        <w:t>A more nuanced</w:t>
      </w:r>
      <w:r w:rsidR="003C7C4C">
        <w:t>,</w:t>
      </w:r>
      <w:r w:rsidRPr="00C64297">
        <w:t xml:space="preserve"> and </w:t>
      </w:r>
      <w:r w:rsidR="00A93CC9">
        <w:t xml:space="preserve">my go-to </w:t>
      </w:r>
      <w:r w:rsidRPr="00C64297">
        <w:t>prescriptive three-step portfolio analysis tool</w:t>
      </w:r>
      <w:r w:rsidR="003C7C4C">
        <w:t>,</w:t>
      </w:r>
      <w:r w:rsidRPr="00C64297">
        <w:t xml:space="preserve"> is the MacMillan Product Matrix</w:t>
      </w:r>
      <w:r>
        <w:t>:</w:t>
      </w:r>
      <w:r w:rsidRPr="00C64297">
        <w:rPr>
          <w:rStyle w:val="EndnoteReference"/>
        </w:rPr>
        <w:endnoteReference w:id="75"/>
      </w:r>
    </w:p>
    <w:p w14:paraId="2479A57C" w14:textId="77777777" w:rsidR="00FF19B8" w:rsidRDefault="00FF19B8" w:rsidP="00F117EB">
      <w:pPr>
        <w:widowControl/>
      </w:pPr>
    </w:p>
    <w:tbl>
      <w:tblPr>
        <w:tblW w:w="96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40"/>
        <w:gridCol w:w="1672"/>
        <w:gridCol w:w="2175"/>
        <w:gridCol w:w="2173"/>
        <w:gridCol w:w="2181"/>
      </w:tblGrid>
      <w:tr w:rsidR="00FF19B8" w:rsidRPr="001E24CA" w14:paraId="7CE5C5A5" w14:textId="77777777" w:rsidTr="00554F5A">
        <w:trPr>
          <w:jc w:val="center"/>
        </w:trPr>
        <w:tc>
          <w:tcPr>
            <w:tcW w:w="1440" w:type="dxa"/>
            <w:tcBorders>
              <w:top w:val="nil"/>
              <w:left w:val="nil"/>
              <w:bottom w:val="nil"/>
              <w:right w:val="single" w:sz="4" w:space="0" w:color="auto"/>
            </w:tcBorders>
            <w:shd w:val="clear" w:color="auto" w:fill="auto"/>
            <w:vAlign w:val="center"/>
          </w:tcPr>
          <w:p w14:paraId="69CE3E9E" w14:textId="363CAA4F" w:rsidR="00FF19B8" w:rsidRPr="00112790" w:rsidRDefault="00FF19B8" w:rsidP="00F117EB">
            <w:pPr>
              <w:widowControl/>
            </w:pPr>
          </w:p>
        </w:tc>
        <w:tc>
          <w:tcPr>
            <w:tcW w:w="8201" w:type="dxa"/>
            <w:gridSpan w:val="4"/>
            <w:tcBorders>
              <w:left w:val="single" w:sz="4" w:space="0" w:color="auto"/>
            </w:tcBorders>
            <w:shd w:val="clear" w:color="auto" w:fill="D9D9D9"/>
          </w:tcPr>
          <w:p w14:paraId="2845128F" w14:textId="1D797387" w:rsidR="00FF19B8" w:rsidRPr="00112790" w:rsidRDefault="00C8510C" w:rsidP="00F117EB">
            <w:pPr>
              <w:widowControl/>
              <w:jc w:val="center"/>
            </w:pPr>
            <w:r>
              <w:t xml:space="preserve">1. </w:t>
            </w:r>
            <w:r w:rsidR="00FF19B8" w:rsidRPr="00C8215B">
              <w:t>Program Attractiveness</w:t>
            </w:r>
          </w:p>
        </w:tc>
      </w:tr>
      <w:tr w:rsidR="00FF19B8" w:rsidRPr="001E24CA" w14:paraId="6BD490D5" w14:textId="77777777" w:rsidTr="00554F5A">
        <w:trPr>
          <w:jc w:val="center"/>
        </w:trPr>
        <w:tc>
          <w:tcPr>
            <w:tcW w:w="1440" w:type="dxa"/>
            <w:tcBorders>
              <w:top w:val="nil"/>
              <w:left w:val="nil"/>
              <w:bottom w:val="nil"/>
              <w:right w:val="single" w:sz="4" w:space="0" w:color="auto"/>
            </w:tcBorders>
            <w:shd w:val="clear" w:color="auto" w:fill="auto"/>
            <w:vAlign w:val="center"/>
          </w:tcPr>
          <w:p w14:paraId="15DC5902" w14:textId="77777777" w:rsidR="00FF19B8" w:rsidRPr="00112790" w:rsidRDefault="00FF19B8" w:rsidP="00F117EB">
            <w:pPr>
              <w:widowControl/>
            </w:pPr>
          </w:p>
        </w:tc>
        <w:tc>
          <w:tcPr>
            <w:tcW w:w="3847" w:type="dxa"/>
            <w:gridSpan w:val="2"/>
            <w:tcBorders>
              <w:left w:val="single" w:sz="4" w:space="0" w:color="auto"/>
            </w:tcBorders>
            <w:shd w:val="clear" w:color="auto" w:fill="auto"/>
          </w:tcPr>
          <w:p w14:paraId="414F6430" w14:textId="77777777" w:rsidR="00FF19B8" w:rsidRPr="00112790" w:rsidRDefault="00FF19B8" w:rsidP="00F117EB">
            <w:pPr>
              <w:widowControl/>
              <w:jc w:val="center"/>
            </w:pPr>
            <w:r w:rsidRPr="00C8215B">
              <w:t>High</w:t>
            </w:r>
          </w:p>
        </w:tc>
        <w:tc>
          <w:tcPr>
            <w:tcW w:w="4354" w:type="dxa"/>
            <w:gridSpan w:val="2"/>
            <w:shd w:val="clear" w:color="auto" w:fill="auto"/>
          </w:tcPr>
          <w:p w14:paraId="1DC363B3" w14:textId="77777777" w:rsidR="00FF19B8" w:rsidRPr="00112790" w:rsidRDefault="00FF19B8" w:rsidP="00F117EB">
            <w:pPr>
              <w:widowControl/>
              <w:jc w:val="center"/>
            </w:pPr>
            <w:r w:rsidRPr="00C8215B">
              <w:t>Low</w:t>
            </w:r>
          </w:p>
        </w:tc>
      </w:tr>
      <w:tr w:rsidR="00FF19B8" w:rsidRPr="001E24CA" w14:paraId="439C4B6F" w14:textId="77777777" w:rsidTr="00554F5A">
        <w:trPr>
          <w:jc w:val="center"/>
        </w:trPr>
        <w:tc>
          <w:tcPr>
            <w:tcW w:w="1440" w:type="dxa"/>
            <w:tcBorders>
              <w:top w:val="nil"/>
              <w:left w:val="nil"/>
              <w:bottom w:val="nil"/>
              <w:right w:val="single" w:sz="4" w:space="0" w:color="auto"/>
            </w:tcBorders>
            <w:shd w:val="clear" w:color="auto" w:fill="auto"/>
            <w:vAlign w:val="center"/>
          </w:tcPr>
          <w:p w14:paraId="54C52E2B" w14:textId="77777777" w:rsidR="00FF19B8" w:rsidRPr="00112790" w:rsidRDefault="00FF19B8" w:rsidP="00F117EB">
            <w:pPr>
              <w:widowControl/>
            </w:pPr>
          </w:p>
        </w:tc>
        <w:tc>
          <w:tcPr>
            <w:tcW w:w="8201" w:type="dxa"/>
            <w:gridSpan w:val="4"/>
            <w:tcBorders>
              <w:left w:val="single" w:sz="4" w:space="0" w:color="auto"/>
            </w:tcBorders>
            <w:shd w:val="clear" w:color="auto" w:fill="D9D9D9"/>
          </w:tcPr>
          <w:p w14:paraId="2B890BF4" w14:textId="5751B42B" w:rsidR="00FF19B8" w:rsidRPr="00112790" w:rsidRDefault="00C8510C" w:rsidP="00F117EB">
            <w:pPr>
              <w:widowControl/>
              <w:jc w:val="center"/>
            </w:pPr>
            <w:r>
              <w:t xml:space="preserve">2. </w:t>
            </w:r>
            <w:r w:rsidR="00FF19B8" w:rsidRPr="00C8215B">
              <w:t>Alternative Coverage</w:t>
            </w:r>
          </w:p>
        </w:tc>
      </w:tr>
      <w:tr w:rsidR="00FF19B8" w:rsidRPr="001E24CA" w14:paraId="61334751" w14:textId="77777777" w:rsidTr="00554F5A">
        <w:trPr>
          <w:jc w:val="center"/>
        </w:trPr>
        <w:tc>
          <w:tcPr>
            <w:tcW w:w="1440" w:type="dxa"/>
            <w:tcBorders>
              <w:top w:val="nil"/>
              <w:left w:val="nil"/>
              <w:bottom w:val="single" w:sz="4" w:space="0" w:color="auto"/>
              <w:right w:val="single" w:sz="4" w:space="0" w:color="auto"/>
            </w:tcBorders>
            <w:shd w:val="clear" w:color="auto" w:fill="auto"/>
            <w:vAlign w:val="center"/>
          </w:tcPr>
          <w:p w14:paraId="5E06B937" w14:textId="77777777" w:rsidR="00FF19B8" w:rsidRPr="00112790" w:rsidRDefault="00FF19B8" w:rsidP="00F117EB">
            <w:pPr>
              <w:widowControl/>
            </w:pPr>
          </w:p>
        </w:tc>
        <w:tc>
          <w:tcPr>
            <w:tcW w:w="1672" w:type="dxa"/>
            <w:tcBorders>
              <w:left w:val="single" w:sz="4" w:space="0" w:color="auto"/>
            </w:tcBorders>
            <w:shd w:val="clear" w:color="auto" w:fill="auto"/>
          </w:tcPr>
          <w:p w14:paraId="42FC4F4B" w14:textId="77777777" w:rsidR="00FF19B8" w:rsidRPr="00112790" w:rsidRDefault="00FF19B8" w:rsidP="00F117EB">
            <w:pPr>
              <w:widowControl/>
              <w:jc w:val="center"/>
            </w:pPr>
            <w:r w:rsidRPr="00C8215B">
              <w:t>High</w:t>
            </w:r>
          </w:p>
        </w:tc>
        <w:tc>
          <w:tcPr>
            <w:tcW w:w="2175" w:type="dxa"/>
            <w:shd w:val="clear" w:color="auto" w:fill="auto"/>
          </w:tcPr>
          <w:p w14:paraId="647AC1B1" w14:textId="77777777" w:rsidR="00FF19B8" w:rsidRPr="00112790" w:rsidRDefault="00FF19B8" w:rsidP="00F117EB">
            <w:pPr>
              <w:widowControl/>
              <w:jc w:val="center"/>
            </w:pPr>
            <w:r w:rsidRPr="00C8215B">
              <w:t>Low</w:t>
            </w:r>
          </w:p>
        </w:tc>
        <w:tc>
          <w:tcPr>
            <w:tcW w:w="2173" w:type="dxa"/>
            <w:shd w:val="clear" w:color="auto" w:fill="auto"/>
          </w:tcPr>
          <w:p w14:paraId="54658E26" w14:textId="77777777" w:rsidR="00FF19B8" w:rsidRPr="00112790" w:rsidRDefault="00FF19B8" w:rsidP="00F117EB">
            <w:pPr>
              <w:widowControl/>
              <w:jc w:val="center"/>
            </w:pPr>
            <w:r w:rsidRPr="00C8215B">
              <w:t>High</w:t>
            </w:r>
          </w:p>
        </w:tc>
        <w:tc>
          <w:tcPr>
            <w:tcW w:w="2181" w:type="dxa"/>
            <w:shd w:val="clear" w:color="auto" w:fill="auto"/>
          </w:tcPr>
          <w:p w14:paraId="570B2264" w14:textId="77777777" w:rsidR="00FF19B8" w:rsidRPr="00112790" w:rsidRDefault="00FF19B8" w:rsidP="00F117EB">
            <w:pPr>
              <w:widowControl/>
              <w:jc w:val="center"/>
            </w:pPr>
            <w:r w:rsidRPr="00C8215B">
              <w:t>Low</w:t>
            </w:r>
          </w:p>
        </w:tc>
      </w:tr>
      <w:tr w:rsidR="00FF19B8" w:rsidRPr="001E24CA" w14:paraId="1B589C2D"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743EB56" w14:textId="7479C350" w:rsidR="00FF19B8" w:rsidRPr="00112790" w:rsidRDefault="00C8510C" w:rsidP="00F117EB">
            <w:pPr>
              <w:widowControl/>
              <w:jc w:val="center"/>
              <w:rPr>
                <w:rFonts w:cs="Arial"/>
              </w:rPr>
            </w:pPr>
            <w:r>
              <w:t xml:space="preserve">3. </w:t>
            </w:r>
            <w:r w:rsidR="00CF55C7">
              <w:t>Strong Competitive</w:t>
            </w:r>
            <w:r w:rsidR="00CF55C7">
              <w:br/>
              <w:t>Position</w:t>
            </w:r>
          </w:p>
        </w:tc>
        <w:tc>
          <w:tcPr>
            <w:tcW w:w="1672" w:type="dxa"/>
            <w:tcBorders>
              <w:left w:val="single" w:sz="4" w:space="0" w:color="auto"/>
            </w:tcBorders>
            <w:shd w:val="clear" w:color="auto" w:fill="auto"/>
            <w:vAlign w:val="center"/>
          </w:tcPr>
          <w:p w14:paraId="53A7EDD9" w14:textId="77777777" w:rsidR="00FF19B8" w:rsidRPr="00112790" w:rsidRDefault="00FF19B8" w:rsidP="00F117EB">
            <w:pPr>
              <w:widowControl/>
              <w:jc w:val="center"/>
            </w:pPr>
            <w:r w:rsidRPr="009C0842">
              <w:t xml:space="preserve">Aggressive </w:t>
            </w:r>
            <w:r w:rsidRPr="009C0842">
              <w:br/>
              <w:t>Competition</w:t>
            </w:r>
          </w:p>
        </w:tc>
        <w:tc>
          <w:tcPr>
            <w:tcW w:w="2175" w:type="dxa"/>
            <w:shd w:val="clear" w:color="auto" w:fill="auto"/>
            <w:vAlign w:val="center"/>
          </w:tcPr>
          <w:p w14:paraId="6C5C9318" w14:textId="77777777" w:rsidR="00FF19B8" w:rsidRPr="00112790" w:rsidRDefault="00FF19B8" w:rsidP="00F117EB">
            <w:pPr>
              <w:widowControl/>
              <w:jc w:val="center"/>
            </w:pPr>
            <w:r w:rsidRPr="009C0842">
              <w:t xml:space="preserve">Aggressive </w:t>
            </w:r>
            <w:r w:rsidRPr="009C0842">
              <w:br/>
              <w:t>Growth</w:t>
            </w:r>
          </w:p>
        </w:tc>
        <w:tc>
          <w:tcPr>
            <w:tcW w:w="2173" w:type="dxa"/>
            <w:shd w:val="clear" w:color="auto" w:fill="auto"/>
            <w:vAlign w:val="center"/>
          </w:tcPr>
          <w:p w14:paraId="3683E3D3" w14:textId="77777777" w:rsidR="00FF19B8" w:rsidRPr="00112790" w:rsidRDefault="00FF19B8" w:rsidP="00F117EB">
            <w:pPr>
              <w:widowControl/>
              <w:jc w:val="center"/>
            </w:pPr>
            <w:r w:rsidRPr="009C0842">
              <w:t xml:space="preserve">Build Up </w:t>
            </w:r>
            <w:r w:rsidRPr="009C0842">
              <w:br/>
              <w:t>Best Competitor</w:t>
            </w:r>
          </w:p>
        </w:tc>
        <w:tc>
          <w:tcPr>
            <w:tcW w:w="2181" w:type="dxa"/>
            <w:shd w:val="clear" w:color="auto" w:fill="auto"/>
            <w:vAlign w:val="center"/>
          </w:tcPr>
          <w:p w14:paraId="7CC7E2E6" w14:textId="77777777" w:rsidR="00FF19B8" w:rsidRPr="00112790" w:rsidRDefault="00FF19B8" w:rsidP="00F117EB">
            <w:pPr>
              <w:widowControl/>
              <w:jc w:val="center"/>
            </w:pPr>
            <w:r w:rsidRPr="009C0842">
              <w:t>Soul of</w:t>
            </w:r>
            <w:r w:rsidRPr="009C0842">
              <w:br/>
              <w:t>the Agency</w:t>
            </w:r>
          </w:p>
        </w:tc>
      </w:tr>
      <w:tr w:rsidR="00FF19B8" w:rsidRPr="001E24CA" w14:paraId="17DE44D0" w14:textId="77777777" w:rsidTr="00554F5A">
        <w:trPr>
          <w:jc w:val="center"/>
        </w:trPr>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16C1F53" w14:textId="1AFD7240" w:rsidR="00FF19B8" w:rsidRPr="00112790" w:rsidRDefault="00A35CC5" w:rsidP="00F117EB">
            <w:pPr>
              <w:widowControl/>
              <w:jc w:val="center"/>
            </w:pPr>
            <w:r>
              <w:t>4</w:t>
            </w:r>
            <w:r w:rsidR="00C8510C">
              <w:t xml:space="preserve">. </w:t>
            </w:r>
            <w:r w:rsidR="00CF55C7">
              <w:t xml:space="preserve">Weak </w:t>
            </w:r>
            <w:r w:rsidR="00FF19B8" w:rsidRPr="00C8215B">
              <w:t>Competitive</w:t>
            </w:r>
          </w:p>
          <w:p w14:paraId="1BFA76BD" w14:textId="77777777" w:rsidR="00FF19B8" w:rsidRPr="00112790" w:rsidRDefault="00FF19B8" w:rsidP="00F117EB">
            <w:pPr>
              <w:widowControl/>
              <w:jc w:val="center"/>
            </w:pPr>
            <w:r>
              <w:t>Position</w:t>
            </w:r>
          </w:p>
        </w:tc>
        <w:tc>
          <w:tcPr>
            <w:tcW w:w="1672" w:type="dxa"/>
            <w:tcBorders>
              <w:left w:val="single" w:sz="4" w:space="0" w:color="auto"/>
            </w:tcBorders>
            <w:shd w:val="clear" w:color="auto" w:fill="auto"/>
            <w:vAlign w:val="center"/>
          </w:tcPr>
          <w:p w14:paraId="72AA045A" w14:textId="77777777" w:rsidR="00FF19B8" w:rsidRPr="00112790" w:rsidRDefault="00FF19B8" w:rsidP="00F117EB">
            <w:pPr>
              <w:widowControl/>
              <w:jc w:val="center"/>
            </w:pPr>
            <w:r w:rsidRPr="009C0842">
              <w:t xml:space="preserve">Aggressive </w:t>
            </w:r>
            <w:r w:rsidRPr="009C0842">
              <w:br/>
              <w:t>Divestment</w:t>
            </w:r>
          </w:p>
        </w:tc>
        <w:tc>
          <w:tcPr>
            <w:tcW w:w="2175" w:type="dxa"/>
            <w:shd w:val="clear" w:color="auto" w:fill="auto"/>
            <w:vAlign w:val="center"/>
          </w:tcPr>
          <w:p w14:paraId="7F75ECC6" w14:textId="77777777" w:rsidR="00FF19B8" w:rsidRPr="00112790" w:rsidRDefault="00FF19B8" w:rsidP="00F117EB">
            <w:pPr>
              <w:widowControl/>
              <w:jc w:val="center"/>
            </w:pPr>
            <w:r w:rsidRPr="009C0842">
              <w:t xml:space="preserve">Build Strength </w:t>
            </w:r>
            <w:r w:rsidRPr="009C0842">
              <w:br/>
              <w:t>or Bail Out</w:t>
            </w:r>
          </w:p>
        </w:tc>
        <w:tc>
          <w:tcPr>
            <w:tcW w:w="2173" w:type="dxa"/>
            <w:shd w:val="clear" w:color="auto" w:fill="auto"/>
            <w:vAlign w:val="center"/>
          </w:tcPr>
          <w:p w14:paraId="6A096056" w14:textId="77777777" w:rsidR="00FF19B8" w:rsidRPr="00112790" w:rsidRDefault="00FF19B8" w:rsidP="00F117EB">
            <w:pPr>
              <w:widowControl/>
              <w:jc w:val="center"/>
            </w:pPr>
            <w:r w:rsidRPr="009C0842">
              <w:t xml:space="preserve">Orderly </w:t>
            </w:r>
            <w:r w:rsidRPr="009C0842">
              <w:br/>
              <w:t>Divestment</w:t>
            </w:r>
          </w:p>
        </w:tc>
        <w:tc>
          <w:tcPr>
            <w:tcW w:w="2181" w:type="dxa"/>
            <w:shd w:val="clear" w:color="auto" w:fill="auto"/>
            <w:vAlign w:val="center"/>
          </w:tcPr>
          <w:p w14:paraId="04C1BF8D" w14:textId="77777777" w:rsidR="00FF19B8" w:rsidRPr="00112790" w:rsidRDefault="00FF19B8" w:rsidP="00F117EB">
            <w:pPr>
              <w:widowControl/>
              <w:jc w:val="center"/>
            </w:pPr>
            <w:r w:rsidRPr="009C0842">
              <w:t xml:space="preserve">Joint Venture –  </w:t>
            </w:r>
            <w:r w:rsidRPr="009C0842">
              <w:br/>
              <w:t>Foreign Aid</w:t>
            </w:r>
          </w:p>
        </w:tc>
      </w:tr>
    </w:tbl>
    <w:p w14:paraId="4502A911" w14:textId="77777777" w:rsidR="00FF19B8" w:rsidRPr="00112790" w:rsidRDefault="00FF19B8" w:rsidP="00F117EB">
      <w:pPr>
        <w:widowControl/>
      </w:pPr>
    </w:p>
    <w:p w14:paraId="121CD249" w14:textId="38B42862" w:rsidR="00FF19B8" w:rsidRPr="00112790" w:rsidRDefault="00FF19B8" w:rsidP="00F117EB">
      <w:pPr>
        <w:widowControl/>
      </w:pPr>
      <w:r w:rsidRPr="00FC4DA6">
        <w:rPr>
          <w:b/>
        </w:rPr>
        <w:t>In step one, you determine program attractiveness</w:t>
      </w:r>
      <w:r w:rsidR="00562D52">
        <w:t xml:space="preserve"> on </w:t>
      </w:r>
      <w:r w:rsidR="002E3368">
        <w:t xml:space="preserve">the </w:t>
      </w:r>
      <w:r w:rsidRPr="00C64297">
        <w:t xml:space="preserve">basis of internal fit (mission congruence, competencies, overhead sharing) and external fit (support group </w:t>
      </w:r>
      <w:r w:rsidRPr="00C64297">
        <w:lastRenderedPageBreak/>
        <w:t xml:space="preserve">appeal, fundability and funding stability, size and concentration of client base, growth rate, volunteer appeal, measurability, prevention versus cure, exit barriers, client resistance, </w:t>
      </w:r>
      <w:r w:rsidR="006A1E54">
        <w:t xml:space="preserve">and </w:t>
      </w:r>
      <w:r w:rsidRPr="00C64297">
        <w:t>self-sufficiency orientation of client base).</w:t>
      </w:r>
      <w:r w:rsidR="00562D52" w:rsidRPr="00C64297">
        <w:rPr>
          <w:rStyle w:val="EndnoteReference"/>
        </w:rPr>
        <w:endnoteReference w:id="76"/>
      </w:r>
      <w:r w:rsidRPr="00C64297">
        <w:t xml:space="preserve"> </w:t>
      </w:r>
    </w:p>
    <w:p w14:paraId="76BBFD94" w14:textId="77777777" w:rsidR="00FF19B8" w:rsidRDefault="00FF19B8" w:rsidP="00F117EB">
      <w:pPr>
        <w:widowControl/>
      </w:pPr>
    </w:p>
    <w:p w14:paraId="24FC0669" w14:textId="77777777" w:rsidR="00FF19B8" w:rsidRPr="00112790" w:rsidRDefault="00FF19B8" w:rsidP="00F117EB">
      <w:pPr>
        <w:widowControl/>
      </w:pPr>
      <w:r w:rsidRPr="00FC4DA6">
        <w:rPr>
          <w:b/>
        </w:rPr>
        <w:t>Step two is to determine alternative coverage</w:t>
      </w:r>
      <w:r w:rsidRPr="00C64297">
        <w:t xml:space="preserve">, which simply means the number of agencies with similar programs. </w:t>
      </w:r>
    </w:p>
    <w:p w14:paraId="738EB67E" w14:textId="77777777" w:rsidR="00FF19B8" w:rsidRDefault="00FF19B8" w:rsidP="00F117EB">
      <w:pPr>
        <w:widowControl/>
      </w:pPr>
    </w:p>
    <w:p w14:paraId="44FC037F" w14:textId="1CAB3DA7" w:rsidR="00A8443C" w:rsidRPr="00112790" w:rsidRDefault="00FF19B8" w:rsidP="00F117EB">
      <w:pPr>
        <w:widowControl/>
      </w:pPr>
      <w:r w:rsidRPr="00FC4DA6">
        <w:rPr>
          <w:b/>
        </w:rPr>
        <w:t>In step three, you determine competitive position</w:t>
      </w:r>
      <w:r w:rsidRPr="00C64297">
        <w:t xml:space="preserve">, which </w:t>
      </w:r>
      <w:r>
        <w:t>r</w:t>
      </w:r>
      <w:r w:rsidRPr="00C64297">
        <w:t xml:space="preserve">equires “some clear basis for declaring superiority over </w:t>
      </w:r>
      <w:r w:rsidRPr="00C64297">
        <w:rPr>
          <w:i/>
        </w:rPr>
        <w:t xml:space="preserve">all </w:t>
      </w:r>
      <w:r w:rsidRPr="00C64297">
        <w:t>competitors.”</w:t>
      </w:r>
      <w:r w:rsidRPr="00C64297">
        <w:rPr>
          <w:rStyle w:val="EndnoteReference"/>
        </w:rPr>
        <w:endnoteReference w:id="77"/>
      </w:r>
      <w:r w:rsidRPr="00C64297">
        <w:t xml:space="preserve"> </w:t>
      </w:r>
      <w:r w:rsidR="00A8443C" w:rsidRPr="00A8443C">
        <w:t>Within each of the cells is the prescribed strategy to deal with</w:t>
      </w:r>
      <w:r w:rsidR="0080063B">
        <w:t xml:space="preserve"> LOBs</w:t>
      </w:r>
      <w:r w:rsidR="00A8443C" w:rsidRPr="00A8443C">
        <w:t>. In general, weak competitive position is the deciding factor.</w:t>
      </w:r>
    </w:p>
    <w:p w14:paraId="131F0591" w14:textId="77777777" w:rsidR="00A8443C" w:rsidRDefault="00A8443C" w:rsidP="00F117EB">
      <w:pPr>
        <w:widowControl/>
      </w:pPr>
    </w:p>
    <w:p w14:paraId="28254AC4" w14:textId="02B3B60F" w:rsidR="00FF19B8" w:rsidRPr="00112790" w:rsidRDefault="00FF19B8" w:rsidP="00F117EB">
      <w:pPr>
        <w:widowControl/>
      </w:pPr>
      <w:r w:rsidRPr="00C64297">
        <w:t xml:space="preserve">By following these steps, you </w:t>
      </w:r>
      <w:r w:rsidR="00562D52">
        <w:t>can generate opportunities for each of your current</w:t>
      </w:r>
      <w:r w:rsidR="0080063B">
        <w:t xml:space="preserve"> LOBs</w:t>
      </w:r>
      <w:r w:rsidR="00562D52">
        <w:t>.</w:t>
      </w:r>
      <w:r w:rsidR="00585C35">
        <w:t xml:space="preserve"> </w:t>
      </w:r>
      <w:r>
        <w:t>The example below comes from a theatre company:</w:t>
      </w:r>
      <w:r>
        <w:rPr>
          <w:rStyle w:val="EndnoteReference"/>
        </w:rPr>
        <w:endnoteReference w:id="78"/>
      </w:r>
    </w:p>
    <w:p w14:paraId="20BF7B27" w14:textId="4EAE1439" w:rsidR="000A789E" w:rsidRDefault="000A789E"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40"/>
        <w:gridCol w:w="2034"/>
        <w:gridCol w:w="2034"/>
        <w:gridCol w:w="2034"/>
        <w:gridCol w:w="2034"/>
      </w:tblGrid>
      <w:tr w:rsidR="00FF19B8" w14:paraId="06E7F4BD" w14:textId="77777777" w:rsidTr="007C7C3D">
        <w:trPr>
          <w:cantSplit/>
          <w:jc w:val="center"/>
        </w:trPr>
        <w:tc>
          <w:tcPr>
            <w:tcW w:w="1440" w:type="dxa"/>
            <w:tcBorders>
              <w:top w:val="nil"/>
              <w:left w:val="nil"/>
              <w:bottom w:val="nil"/>
              <w:right w:val="single" w:sz="4" w:space="0" w:color="auto"/>
            </w:tcBorders>
          </w:tcPr>
          <w:p w14:paraId="006E0A8D" w14:textId="59D6CE91" w:rsidR="00FF19B8" w:rsidRPr="00112790" w:rsidRDefault="00FF19B8" w:rsidP="00F117EB">
            <w:pPr>
              <w:widowControl/>
              <w:jc w:val="center"/>
            </w:pPr>
          </w:p>
        </w:tc>
        <w:tc>
          <w:tcPr>
            <w:tcW w:w="8136" w:type="dxa"/>
            <w:gridSpan w:val="4"/>
            <w:tcBorders>
              <w:left w:val="single" w:sz="4" w:space="0" w:color="auto"/>
            </w:tcBorders>
            <w:shd w:val="clear" w:color="auto" w:fill="D9D9D9" w:themeFill="background1" w:themeFillShade="D9"/>
          </w:tcPr>
          <w:p w14:paraId="18977ECB" w14:textId="7DD70B9F" w:rsidR="00FF19B8" w:rsidRPr="00112790" w:rsidRDefault="00C8510C" w:rsidP="00F117EB">
            <w:pPr>
              <w:widowControl/>
              <w:jc w:val="center"/>
            </w:pPr>
            <w:r>
              <w:t xml:space="preserve">1. </w:t>
            </w:r>
            <w:r w:rsidR="00FF19B8" w:rsidRPr="00054604">
              <w:t>Program Attractiveness</w:t>
            </w:r>
          </w:p>
        </w:tc>
      </w:tr>
      <w:tr w:rsidR="00FF19B8" w14:paraId="42D09DC7" w14:textId="77777777" w:rsidTr="007C7C3D">
        <w:trPr>
          <w:cantSplit/>
          <w:jc w:val="center"/>
        </w:trPr>
        <w:tc>
          <w:tcPr>
            <w:tcW w:w="1440" w:type="dxa"/>
            <w:tcBorders>
              <w:top w:val="nil"/>
              <w:left w:val="nil"/>
              <w:bottom w:val="nil"/>
              <w:right w:val="single" w:sz="4" w:space="0" w:color="auto"/>
            </w:tcBorders>
          </w:tcPr>
          <w:p w14:paraId="0BA49E1D" w14:textId="77777777" w:rsidR="00FF19B8" w:rsidRPr="00112790" w:rsidRDefault="00FF19B8" w:rsidP="00F117EB">
            <w:pPr>
              <w:widowControl/>
              <w:jc w:val="center"/>
            </w:pPr>
          </w:p>
        </w:tc>
        <w:tc>
          <w:tcPr>
            <w:tcW w:w="4068" w:type="dxa"/>
            <w:gridSpan w:val="2"/>
            <w:tcBorders>
              <w:left w:val="single" w:sz="4" w:space="0" w:color="auto"/>
            </w:tcBorders>
          </w:tcPr>
          <w:p w14:paraId="45527725" w14:textId="77777777" w:rsidR="00FF19B8" w:rsidRPr="00112790" w:rsidRDefault="00FF19B8" w:rsidP="00F117EB">
            <w:pPr>
              <w:widowControl/>
              <w:jc w:val="center"/>
            </w:pPr>
            <w:r w:rsidRPr="00054604">
              <w:t>High</w:t>
            </w:r>
          </w:p>
        </w:tc>
        <w:tc>
          <w:tcPr>
            <w:tcW w:w="4068" w:type="dxa"/>
            <w:gridSpan w:val="2"/>
          </w:tcPr>
          <w:p w14:paraId="07B195E8" w14:textId="77777777" w:rsidR="00FF19B8" w:rsidRPr="00112790" w:rsidRDefault="00FF19B8" w:rsidP="00F117EB">
            <w:pPr>
              <w:widowControl/>
              <w:jc w:val="center"/>
            </w:pPr>
            <w:r w:rsidRPr="00054604">
              <w:t>Low</w:t>
            </w:r>
          </w:p>
        </w:tc>
      </w:tr>
      <w:tr w:rsidR="00FF19B8" w14:paraId="1FA273A0" w14:textId="77777777" w:rsidTr="00A17472">
        <w:trPr>
          <w:cantSplit/>
          <w:jc w:val="center"/>
        </w:trPr>
        <w:tc>
          <w:tcPr>
            <w:tcW w:w="1440" w:type="dxa"/>
            <w:tcBorders>
              <w:top w:val="nil"/>
              <w:left w:val="nil"/>
              <w:bottom w:val="nil"/>
              <w:right w:val="single" w:sz="4" w:space="0" w:color="auto"/>
            </w:tcBorders>
          </w:tcPr>
          <w:p w14:paraId="5841B37B" w14:textId="77777777" w:rsidR="00FF19B8" w:rsidRPr="00112790" w:rsidRDefault="00FF19B8" w:rsidP="00F117EB">
            <w:pPr>
              <w:widowControl/>
              <w:jc w:val="center"/>
            </w:pPr>
          </w:p>
        </w:tc>
        <w:tc>
          <w:tcPr>
            <w:tcW w:w="2034" w:type="dxa"/>
            <w:tcBorders>
              <w:left w:val="single" w:sz="4" w:space="0" w:color="auto"/>
              <w:right w:val="single" w:sz="4" w:space="0" w:color="auto"/>
            </w:tcBorders>
          </w:tcPr>
          <w:p w14:paraId="6B8F6DDE" w14:textId="4699647E" w:rsidR="00FF19B8" w:rsidRPr="007C7C3D" w:rsidRDefault="00FF19B8" w:rsidP="00CB18FC">
            <w:pPr>
              <w:pStyle w:val="ListParagraph"/>
              <w:widowControl/>
              <w:numPr>
                <w:ilvl w:val="0"/>
                <w:numId w:val="52"/>
              </w:numPr>
              <w:ind w:left="216" w:hanging="216"/>
              <w:rPr>
                <w:b/>
                <w:bCs/>
              </w:rPr>
            </w:pPr>
            <w:r w:rsidRPr="00112790">
              <w:t>Annual season</w:t>
            </w:r>
          </w:p>
          <w:p w14:paraId="7876C4F9" w14:textId="77777777" w:rsidR="00FF19B8" w:rsidRPr="007C7C3D" w:rsidRDefault="00FF19B8" w:rsidP="00CB18FC">
            <w:pPr>
              <w:pStyle w:val="ListParagraph"/>
              <w:widowControl/>
              <w:numPr>
                <w:ilvl w:val="0"/>
                <w:numId w:val="52"/>
              </w:numPr>
              <w:ind w:left="216" w:hanging="216"/>
              <w:rPr>
                <w:b/>
                <w:bCs/>
              </w:rPr>
            </w:pPr>
            <w:r w:rsidRPr="00112790">
              <w:t>Flex Pass Subs</w:t>
            </w:r>
          </w:p>
          <w:p w14:paraId="7F6F70E0" w14:textId="05B0FFCF" w:rsidR="00FF19B8" w:rsidRPr="007C7C3D" w:rsidRDefault="00FF19B8" w:rsidP="00CB18FC">
            <w:pPr>
              <w:pStyle w:val="ListParagraph"/>
              <w:widowControl/>
              <w:numPr>
                <w:ilvl w:val="0"/>
                <w:numId w:val="52"/>
              </w:numPr>
              <w:ind w:left="216" w:hanging="216"/>
              <w:rPr>
                <w:b/>
                <w:bCs/>
              </w:rPr>
            </w:pPr>
            <w:r w:rsidRPr="00112790">
              <w:t>Fundraising</w:t>
            </w:r>
          </w:p>
        </w:tc>
        <w:tc>
          <w:tcPr>
            <w:tcW w:w="2034" w:type="dxa"/>
            <w:tcBorders>
              <w:left w:val="single" w:sz="4" w:space="0" w:color="auto"/>
            </w:tcBorders>
          </w:tcPr>
          <w:p w14:paraId="714A3B48" w14:textId="77777777" w:rsidR="00FF19B8" w:rsidRPr="007C7C3D" w:rsidRDefault="00FF19B8" w:rsidP="00CB18FC">
            <w:pPr>
              <w:pStyle w:val="ListParagraph"/>
              <w:widowControl/>
              <w:numPr>
                <w:ilvl w:val="0"/>
                <w:numId w:val="52"/>
              </w:numPr>
              <w:ind w:left="216" w:hanging="216"/>
              <w:rPr>
                <w:b/>
                <w:bCs/>
              </w:rPr>
            </w:pPr>
            <w:r w:rsidRPr="00112790">
              <w:t>Lobby Displays</w:t>
            </w:r>
          </w:p>
          <w:p w14:paraId="47D12760" w14:textId="77777777" w:rsidR="00FF19B8" w:rsidRPr="007C7C3D" w:rsidRDefault="00FF19B8" w:rsidP="00CB18FC">
            <w:pPr>
              <w:pStyle w:val="ListParagraph"/>
              <w:widowControl/>
              <w:numPr>
                <w:ilvl w:val="0"/>
                <w:numId w:val="52"/>
              </w:numPr>
              <w:ind w:left="216" w:hanging="216"/>
              <w:rPr>
                <w:b/>
                <w:bCs/>
              </w:rPr>
            </w:pPr>
            <w:r w:rsidRPr="00112790">
              <w:t>Research</w:t>
            </w:r>
          </w:p>
        </w:tc>
        <w:tc>
          <w:tcPr>
            <w:tcW w:w="2034" w:type="dxa"/>
            <w:tcBorders>
              <w:right w:val="single" w:sz="4" w:space="0" w:color="auto"/>
            </w:tcBorders>
          </w:tcPr>
          <w:p w14:paraId="3DE06F35" w14:textId="5D7DC384" w:rsidR="00FF19B8" w:rsidRPr="00054604" w:rsidRDefault="00FF19B8" w:rsidP="00F117EB">
            <w:pPr>
              <w:widowControl/>
            </w:pPr>
          </w:p>
        </w:tc>
        <w:tc>
          <w:tcPr>
            <w:tcW w:w="2034" w:type="dxa"/>
            <w:tcBorders>
              <w:left w:val="single" w:sz="4" w:space="0" w:color="auto"/>
            </w:tcBorders>
          </w:tcPr>
          <w:p w14:paraId="66171C38" w14:textId="361DC11F" w:rsidR="00FF19B8" w:rsidRPr="00A17472" w:rsidRDefault="00A17472" w:rsidP="00CB18FC">
            <w:pPr>
              <w:pStyle w:val="ListParagraph"/>
              <w:widowControl/>
              <w:numPr>
                <w:ilvl w:val="0"/>
                <w:numId w:val="63"/>
              </w:numPr>
              <w:ind w:left="216" w:hanging="216"/>
              <w:rPr>
                <w:b/>
                <w:bCs/>
              </w:rPr>
            </w:pPr>
            <w:r w:rsidRPr="00112790">
              <w:t>Company Artists</w:t>
            </w:r>
            <w:r w:rsidRPr="00112790" w:rsidDel="009A5FAC">
              <w:t xml:space="preserve"> </w:t>
            </w:r>
          </w:p>
        </w:tc>
      </w:tr>
      <w:tr w:rsidR="00FF19B8" w14:paraId="2F9A8011" w14:textId="77777777" w:rsidTr="007C7C3D">
        <w:trPr>
          <w:cantSplit/>
          <w:jc w:val="center"/>
        </w:trPr>
        <w:tc>
          <w:tcPr>
            <w:tcW w:w="1440" w:type="dxa"/>
            <w:tcBorders>
              <w:top w:val="nil"/>
              <w:left w:val="nil"/>
              <w:bottom w:val="nil"/>
              <w:right w:val="single" w:sz="4" w:space="0" w:color="auto"/>
            </w:tcBorders>
          </w:tcPr>
          <w:p w14:paraId="363A8E74" w14:textId="77777777" w:rsidR="00FF19B8" w:rsidRPr="00112790" w:rsidRDefault="00FF19B8" w:rsidP="00F117EB">
            <w:pPr>
              <w:widowControl/>
              <w:jc w:val="center"/>
            </w:pPr>
          </w:p>
        </w:tc>
        <w:tc>
          <w:tcPr>
            <w:tcW w:w="8136" w:type="dxa"/>
            <w:gridSpan w:val="4"/>
            <w:tcBorders>
              <w:left w:val="single" w:sz="4" w:space="0" w:color="auto"/>
            </w:tcBorders>
            <w:shd w:val="clear" w:color="auto" w:fill="D9D9D9" w:themeFill="background1" w:themeFillShade="D9"/>
          </w:tcPr>
          <w:p w14:paraId="7F77BCFF" w14:textId="3DE5BE96" w:rsidR="00FF19B8" w:rsidRPr="00112790" w:rsidRDefault="00C8510C" w:rsidP="00F117EB">
            <w:pPr>
              <w:widowControl/>
              <w:jc w:val="center"/>
            </w:pPr>
            <w:r>
              <w:t xml:space="preserve">2. </w:t>
            </w:r>
            <w:r w:rsidR="00FF19B8" w:rsidRPr="00054604">
              <w:t>Alternative Coverage</w:t>
            </w:r>
          </w:p>
        </w:tc>
      </w:tr>
      <w:tr w:rsidR="00FF19B8" w14:paraId="70B83F56" w14:textId="77777777" w:rsidTr="007C7C3D">
        <w:trPr>
          <w:cantSplit/>
          <w:trHeight w:val="224"/>
          <w:jc w:val="center"/>
        </w:trPr>
        <w:tc>
          <w:tcPr>
            <w:tcW w:w="1440" w:type="dxa"/>
            <w:tcBorders>
              <w:top w:val="nil"/>
              <w:left w:val="nil"/>
              <w:bottom w:val="single" w:sz="4" w:space="0" w:color="auto"/>
            </w:tcBorders>
            <w:shd w:val="clear" w:color="auto" w:fill="auto"/>
          </w:tcPr>
          <w:p w14:paraId="552FE8B6" w14:textId="77777777" w:rsidR="00FF19B8" w:rsidRPr="00112790" w:rsidRDefault="00FF19B8" w:rsidP="00F117EB">
            <w:pPr>
              <w:widowControl/>
              <w:jc w:val="center"/>
            </w:pPr>
          </w:p>
        </w:tc>
        <w:tc>
          <w:tcPr>
            <w:tcW w:w="2034" w:type="dxa"/>
            <w:tcBorders>
              <w:bottom w:val="single" w:sz="4" w:space="0" w:color="auto"/>
            </w:tcBorders>
            <w:vAlign w:val="center"/>
          </w:tcPr>
          <w:p w14:paraId="29FF7479" w14:textId="77777777" w:rsidR="00FF19B8" w:rsidRPr="00112790" w:rsidRDefault="00FF19B8" w:rsidP="00F117EB">
            <w:pPr>
              <w:widowControl/>
              <w:jc w:val="center"/>
            </w:pPr>
            <w:r w:rsidRPr="00054604">
              <w:t>High</w:t>
            </w:r>
          </w:p>
        </w:tc>
        <w:tc>
          <w:tcPr>
            <w:tcW w:w="2034" w:type="dxa"/>
            <w:tcBorders>
              <w:bottom w:val="single" w:sz="4" w:space="0" w:color="auto"/>
            </w:tcBorders>
            <w:vAlign w:val="center"/>
          </w:tcPr>
          <w:p w14:paraId="4823FE14" w14:textId="77777777" w:rsidR="00FF19B8" w:rsidRPr="00112790" w:rsidRDefault="00FF19B8" w:rsidP="00F117EB">
            <w:pPr>
              <w:widowControl/>
              <w:jc w:val="center"/>
            </w:pPr>
            <w:r w:rsidRPr="00054604">
              <w:t>Low</w:t>
            </w:r>
          </w:p>
        </w:tc>
        <w:tc>
          <w:tcPr>
            <w:tcW w:w="2034" w:type="dxa"/>
            <w:tcBorders>
              <w:bottom w:val="single" w:sz="4" w:space="0" w:color="auto"/>
            </w:tcBorders>
            <w:vAlign w:val="center"/>
          </w:tcPr>
          <w:p w14:paraId="27D720FB" w14:textId="77777777" w:rsidR="00FF19B8" w:rsidRPr="00112790" w:rsidRDefault="00FF19B8" w:rsidP="00F117EB">
            <w:pPr>
              <w:widowControl/>
              <w:jc w:val="center"/>
            </w:pPr>
            <w:r w:rsidRPr="00054604">
              <w:t>High</w:t>
            </w:r>
          </w:p>
        </w:tc>
        <w:tc>
          <w:tcPr>
            <w:tcW w:w="2034" w:type="dxa"/>
            <w:tcBorders>
              <w:bottom w:val="single" w:sz="4" w:space="0" w:color="auto"/>
            </w:tcBorders>
            <w:vAlign w:val="center"/>
          </w:tcPr>
          <w:p w14:paraId="0318FD40" w14:textId="77777777" w:rsidR="00FF19B8" w:rsidRPr="00112790" w:rsidRDefault="00FF19B8" w:rsidP="00F117EB">
            <w:pPr>
              <w:widowControl/>
              <w:jc w:val="center"/>
            </w:pPr>
            <w:r w:rsidRPr="00054604">
              <w:t>Low</w:t>
            </w:r>
          </w:p>
        </w:tc>
      </w:tr>
      <w:tr w:rsidR="00FF19B8" w14:paraId="67EBD3A1" w14:textId="77777777" w:rsidTr="007C7C3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6762C432" w14:textId="45AE09ED" w:rsidR="00FF19B8" w:rsidRPr="00112790" w:rsidRDefault="00C8510C" w:rsidP="00F117EB">
            <w:pPr>
              <w:widowControl/>
              <w:jc w:val="center"/>
            </w:pPr>
            <w:r>
              <w:t xml:space="preserve">3. </w:t>
            </w:r>
            <w:r w:rsidR="00FF19B8">
              <w:t>Strong Competitive</w:t>
            </w:r>
            <w:r w:rsidR="00FF19B8">
              <w:br/>
              <w:t>Position</w:t>
            </w:r>
          </w:p>
        </w:tc>
        <w:tc>
          <w:tcPr>
            <w:tcW w:w="2034" w:type="dxa"/>
            <w:tcBorders>
              <w:left w:val="nil"/>
              <w:bottom w:val="dashed" w:sz="4" w:space="0" w:color="auto"/>
            </w:tcBorders>
            <w:shd w:val="clear" w:color="auto" w:fill="D9D9D9" w:themeFill="background1" w:themeFillShade="D9"/>
            <w:vAlign w:val="center"/>
          </w:tcPr>
          <w:p w14:paraId="530DAFF8" w14:textId="77777777" w:rsidR="00FF19B8" w:rsidRPr="007C7C3D" w:rsidRDefault="00FF19B8" w:rsidP="00F117EB">
            <w:pPr>
              <w:widowControl/>
              <w:jc w:val="center"/>
              <w:rPr>
                <w:sz w:val="16"/>
              </w:rPr>
            </w:pPr>
            <w:r w:rsidRPr="007C7C3D">
              <w:rPr>
                <w:sz w:val="16"/>
              </w:rPr>
              <w:t>Aggressive Competition</w:t>
            </w:r>
          </w:p>
        </w:tc>
        <w:tc>
          <w:tcPr>
            <w:tcW w:w="2034" w:type="dxa"/>
            <w:tcBorders>
              <w:bottom w:val="dashed" w:sz="4" w:space="0" w:color="auto"/>
            </w:tcBorders>
            <w:shd w:val="clear" w:color="auto" w:fill="D9D9D9" w:themeFill="background1" w:themeFillShade="D9"/>
            <w:vAlign w:val="center"/>
          </w:tcPr>
          <w:p w14:paraId="4F2495F5" w14:textId="77777777" w:rsidR="00FF19B8" w:rsidRPr="007C7C3D" w:rsidRDefault="00FF19B8" w:rsidP="00F117EB">
            <w:pPr>
              <w:widowControl/>
              <w:jc w:val="center"/>
              <w:rPr>
                <w:sz w:val="16"/>
              </w:rPr>
            </w:pPr>
            <w:r w:rsidRPr="007C7C3D">
              <w:rPr>
                <w:sz w:val="16"/>
              </w:rPr>
              <w:t>Aggressive Growth</w:t>
            </w:r>
          </w:p>
        </w:tc>
        <w:tc>
          <w:tcPr>
            <w:tcW w:w="2034" w:type="dxa"/>
            <w:tcBorders>
              <w:bottom w:val="dashed" w:sz="4" w:space="0" w:color="auto"/>
            </w:tcBorders>
            <w:shd w:val="clear" w:color="auto" w:fill="D9D9D9" w:themeFill="background1" w:themeFillShade="D9"/>
            <w:vAlign w:val="center"/>
          </w:tcPr>
          <w:p w14:paraId="4999C22D" w14:textId="77777777" w:rsidR="00FF19B8" w:rsidRPr="007C7C3D" w:rsidRDefault="00FF19B8" w:rsidP="00F117EB">
            <w:pPr>
              <w:widowControl/>
              <w:jc w:val="center"/>
              <w:rPr>
                <w:sz w:val="16"/>
              </w:rPr>
            </w:pPr>
            <w:r w:rsidRPr="007C7C3D">
              <w:rPr>
                <w:sz w:val="16"/>
              </w:rPr>
              <w:t>Build Up Best Competitor</w:t>
            </w:r>
          </w:p>
        </w:tc>
        <w:tc>
          <w:tcPr>
            <w:tcW w:w="2034" w:type="dxa"/>
            <w:tcBorders>
              <w:bottom w:val="dashed" w:sz="4" w:space="0" w:color="auto"/>
            </w:tcBorders>
            <w:shd w:val="clear" w:color="auto" w:fill="D9D9D9" w:themeFill="background1" w:themeFillShade="D9"/>
            <w:vAlign w:val="center"/>
          </w:tcPr>
          <w:p w14:paraId="2ABB20F3" w14:textId="77777777" w:rsidR="00FF19B8" w:rsidRPr="007C7C3D" w:rsidRDefault="00FF19B8" w:rsidP="00F117EB">
            <w:pPr>
              <w:widowControl/>
              <w:jc w:val="center"/>
              <w:rPr>
                <w:sz w:val="16"/>
              </w:rPr>
            </w:pPr>
            <w:r w:rsidRPr="007C7C3D">
              <w:rPr>
                <w:sz w:val="16"/>
              </w:rPr>
              <w:t>Soul of the Agency</w:t>
            </w:r>
          </w:p>
        </w:tc>
      </w:tr>
      <w:tr w:rsidR="00FF19B8" w:rsidRPr="00112790" w14:paraId="199BD7CB" w14:textId="77777777" w:rsidTr="007C7C3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5D22C105" w14:textId="77777777" w:rsidR="00FF19B8" w:rsidRPr="00112790" w:rsidRDefault="00FF19B8" w:rsidP="00F117EB">
            <w:pPr>
              <w:widowControl/>
              <w:jc w:val="center"/>
            </w:pPr>
          </w:p>
        </w:tc>
        <w:tc>
          <w:tcPr>
            <w:tcW w:w="2034" w:type="dxa"/>
            <w:tcBorders>
              <w:top w:val="dashed" w:sz="4" w:space="0" w:color="auto"/>
              <w:left w:val="single" w:sz="4" w:space="0" w:color="auto"/>
              <w:bottom w:val="single" w:sz="4" w:space="0" w:color="auto"/>
            </w:tcBorders>
          </w:tcPr>
          <w:p w14:paraId="1953CE7C" w14:textId="72525561" w:rsidR="00FF19B8" w:rsidRPr="007C7C3D" w:rsidRDefault="00FF19B8" w:rsidP="00CB18FC">
            <w:pPr>
              <w:pStyle w:val="ListParagraph"/>
              <w:widowControl/>
              <w:numPr>
                <w:ilvl w:val="0"/>
                <w:numId w:val="48"/>
              </w:numPr>
              <w:ind w:left="216" w:hanging="216"/>
              <w:rPr>
                <w:b/>
                <w:bCs/>
              </w:rPr>
            </w:pPr>
            <w:r w:rsidRPr="00112790">
              <w:t xml:space="preserve">Annual </w:t>
            </w:r>
            <w:r w:rsidR="00AA7844" w:rsidRPr="00112790">
              <w:t>S</w:t>
            </w:r>
            <w:r w:rsidRPr="00112790">
              <w:t>eason</w:t>
            </w:r>
          </w:p>
          <w:p w14:paraId="3F253394" w14:textId="77777777" w:rsidR="00FF19B8" w:rsidRPr="007C7C3D" w:rsidRDefault="00FF19B8" w:rsidP="00CB18FC">
            <w:pPr>
              <w:pStyle w:val="ListParagraph"/>
              <w:widowControl/>
              <w:numPr>
                <w:ilvl w:val="0"/>
                <w:numId w:val="48"/>
              </w:numPr>
              <w:ind w:left="216" w:hanging="216"/>
              <w:rPr>
                <w:b/>
                <w:bCs/>
              </w:rPr>
            </w:pPr>
            <w:r w:rsidRPr="00112790">
              <w:t>Flex Pass Subs</w:t>
            </w:r>
          </w:p>
          <w:p w14:paraId="11388804" w14:textId="5BA25862" w:rsidR="00FF19B8" w:rsidRPr="007C7C3D" w:rsidRDefault="00FF19B8" w:rsidP="00CB18FC">
            <w:pPr>
              <w:pStyle w:val="ListParagraph"/>
              <w:widowControl/>
              <w:numPr>
                <w:ilvl w:val="0"/>
                <w:numId w:val="48"/>
              </w:numPr>
              <w:ind w:left="216" w:hanging="216"/>
              <w:rPr>
                <w:b/>
                <w:bCs/>
              </w:rPr>
            </w:pPr>
            <w:r w:rsidRPr="00112790">
              <w:t>Fundraising</w:t>
            </w:r>
          </w:p>
        </w:tc>
        <w:tc>
          <w:tcPr>
            <w:tcW w:w="2034" w:type="dxa"/>
            <w:tcBorders>
              <w:top w:val="dashed" w:sz="4" w:space="0" w:color="auto"/>
              <w:bottom w:val="dashed" w:sz="4" w:space="0" w:color="auto"/>
            </w:tcBorders>
          </w:tcPr>
          <w:p w14:paraId="40C6AD5D" w14:textId="77777777" w:rsidR="00FF19B8" w:rsidRPr="007C7C3D" w:rsidRDefault="00FF19B8" w:rsidP="00CB18FC">
            <w:pPr>
              <w:pStyle w:val="ListParagraph"/>
              <w:widowControl/>
              <w:numPr>
                <w:ilvl w:val="0"/>
                <w:numId w:val="49"/>
              </w:numPr>
              <w:ind w:left="216" w:hanging="216"/>
              <w:rPr>
                <w:b/>
                <w:bCs/>
              </w:rPr>
            </w:pPr>
            <w:r w:rsidRPr="00112790">
              <w:t>Lobby Displays</w:t>
            </w:r>
          </w:p>
          <w:p w14:paraId="20F58D32" w14:textId="77777777" w:rsidR="00FF19B8" w:rsidRPr="007C7C3D" w:rsidRDefault="00FF19B8" w:rsidP="00CB18FC">
            <w:pPr>
              <w:pStyle w:val="ListParagraph"/>
              <w:widowControl/>
              <w:numPr>
                <w:ilvl w:val="0"/>
                <w:numId w:val="49"/>
              </w:numPr>
              <w:ind w:left="216" w:hanging="216"/>
              <w:rPr>
                <w:b/>
                <w:bCs/>
              </w:rPr>
            </w:pPr>
            <w:r w:rsidRPr="00112790">
              <w:t>Research</w:t>
            </w:r>
          </w:p>
        </w:tc>
        <w:tc>
          <w:tcPr>
            <w:tcW w:w="2034" w:type="dxa"/>
            <w:tcBorders>
              <w:top w:val="dashed" w:sz="4" w:space="0" w:color="auto"/>
              <w:bottom w:val="dashed" w:sz="4" w:space="0" w:color="auto"/>
            </w:tcBorders>
          </w:tcPr>
          <w:p w14:paraId="07368ACA" w14:textId="77777777" w:rsidR="00FF19B8" w:rsidRPr="006C19E6" w:rsidRDefault="00FF19B8" w:rsidP="00F117EB">
            <w:pPr>
              <w:widowControl/>
            </w:pPr>
          </w:p>
        </w:tc>
        <w:tc>
          <w:tcPr>
            <w:tcW w:w="2034" w:type="dxa"/>
            <w:tcBorders>
              <w:top w:val="dashed" w:sz="4" w:space="0" w:color="auto"/>
              <w:bottom w:val="dashed" w:sz="4" w:space="0" w:color="auto"/>
            </w:tcBorders>
          </w:tcPr>
          <w:p w14:paraId="52770FC5" w14:textId="77777777" w:rsidR="00FF19B8" w:rsidRPr="00112790" w:rsidRDefault="00FF19B8" w:rsidP="00CB18FC">
            <w:pPr>
              <w:pStyle w:val="ListParagraph"/>
              <w:widowControl/>
              <w:numPr>
                <w:ilvl w:val="0"/>
                <w:numId w:val="50"/>
              </w:numPr>
              <w:ind w:left="216" w:hanging="216"/>
              <w:rPr>
                <w:b/>
                <w:bCs/>
              </w:rPr>
            </w:pPr>
            <w:r w:rsidRPr="00112790">
              <w:t>Company Artists</w:t>
            </w:r>
          </w:p>
          <w:p w14:paraId="3CA4CEBC" w14:textId="77777777" w:rsidR="00FF19B8" w:rsidRPr="006C19E6" w:rsidRDefault="00FF19B8" w:rsidP="00F117EB">
            <w:pPr>
              <w:widowControl/>
              <w:jc w:val="center"/>
            </w:pPr>
          </w:p>
        </w:tc>
      </w:tr>
      <w:tr w:rsidR="00562D52" w14:paraId="0AF3225C" w14:textId="77777777" w:rsidTr="007C7C3D">
        <w:trPr>
          <w:cantSplit/>
          <w:trHeight w:val="185"/>
          <w:jc w:val="center"/>
        </w:trPr>
        <w:tc>
          <w:tcPr>
            <w:tcW w:w="1440" w:type="dxa"/>
            <w:vMerge w:val="restart"/>
            <w:tcBorders>
              <w:right w:val="nil"/>
            </w:tcBorders>
            <w:shd w:val="clear" w:color="auto" w:fill="D9D9D9" w:themeFill="background1" w:themeFillShade="D9"/>
            <w:vAlign w:val="center"/>
          </w:tcPr>
          <w:p w14:paraId="0AB243E4" w14:textId="435C01A4" w:rsidR="00562D52" w:rsidRPr="00112790" w:rsidRDefault="00A35CC5" w:rsidP="00F117EB">
            <w:pPr>
              <w:widowControl/>
              <w:jc w:val="center"/>
            </w:pPr>
            <w:r>
              <w:t>4</w:t>
            </w:r>
            <w:r w:rsidR="00C8510C">
              <w:t xml:space="preserve">. </w:t>
            </w:r>
            <w:r w:rsidR="00562D52">
              <w:t>Weak Competitive</w:t>
            </w:r>
            <w:r w:rsidR="00562D52">
              <w:br/>
              <w:t>Position</w:t>
            </w:r>
          </w:p>
        </w:tc>
        <w:tc>
          <w:tcPr>
            <w:tcW w:w="2034" w:type="dxa"/>
            <w:tcBorders>
              <w:left w:val="nil"/>
              <w:bottom w:val="dashed" w:sz="4" w:space="0" w:color="auto"/>
            </w:tcBorders>
            <w:shd w:val="clear" w:color="auto" w:fill="D9D9D9" w:themeFill="background1" w:themeFillShade="D9"/>
            <w:vAlign w:val="center"/>
          </w:tcPr>
          <w:p w14:paraId="73E33DB1" w14:textId="77777777" w:rsidR="00562D52" w:rsidRPr="007C7C3D" w:rsidRDefault="00562D52" w:rsidP="00F117EB">
            <w:pPr>
              <w:widowControl/>
              <w:jc w:val="center"/>
              <w:rPr>
                <w:sz w:val="16"/>
              </w:rPr>
            </w:pPr>
            <w:r w:rsidRPr="007C7C3D">
              <w:rPr>
                <w:sz w:val="16"/>
              </w:rPr>
              <w:t>Aggressive Divestment</w:t>
            </w:r>
          </w:p>
        </w:tc>
        <w:tc>
          <w:tcPr>
            <w:tcW w:w="2034" w:type="dxa"/>
            <w:tcBorders>
              <w:bottom w:val="dashed" w:sz="4" w:space="0" w:color="auto"/>
            </w:tcBorders>
            <w:shd w:val="clear" w:color="auto" w:fill="D9D9D9" w:themeFill="background1" w:themeFillShade="D9"/>
            <w:vAlign w:val="center"/>
          </w:tcPr>
          <w:p w14:paraId="6FC2B485" w14:textId="77777777" w:rsidR="00562D52" w:rsidRPr="007C7C3D" w:rsidRDefault="00562D52" w:rsidP="00F117EB">
            <w:pPr>
              <w:widowControl/>
              <w:jc w:val="center"/>
              <w:rPr>
                <w:sz w:val="16"/>
              </w:rPr>
            </w:pPr>
            <w:r w:rsidRPr="007C7C3D">
              <w:rPr>
                <w:sz w:val="16"/>
              </w:rPr>
              <w:t>Build Strength or Sell Out</w:t>
            </w:r>
          </w:p>
        </w:tc>
        <w:tc>
          <w:tcPr>
            <w:tcW w:w="2034" w:type="dxa"/>
            <w:tcBorders>
              <w:bottom w:val="dashed" w:sz="4" w:space="0" w:color="auto"/>
            </w:tcBorders>
            <w:shd w:val="clear" w:color="auto" w:fill="D9D9D9" w:themeFill="background1" w:themeFillShade="D9"/>
            <w:vAlign w:val="center"/>
          </w:tcPr>
          <w:p w14:paraId="1B945106" w14:textId="77777777" w:rsidR="00562D52" w:rsidRPr="007C7C3D" w:rsidRDefault="00562D52" w:rsidP="00F117EB">
            <w:pPr>
              <w:widowControl/>
              <w:jc w:val="center"/>
              <w:rPr>
                <w:sz w:val="16"/>
              </w:rPr>
            </w:pPr>
            <w:r w:rsidRPr="007C7C3D">
              <w:rPr>
                <w:sz w:val="16"/>
              </w:rPr>
              <w:t>Orderly Divestment</w:t>
            </w:r>
          </w:p>
        </w:tc>
        <w:tc>
          <w:tcPr>
            <w:tcW w:w="2034" w:type="dxa"/>
            <w:tcBorders>
              <w:bottom w:val="dashed" w:sz="4" w:space="0" w:color="auto"/>
            </w:tcBorders>
            <w:shd w:val="clear" w:color="auto" w:fill="D9D9D9" w:themeFill="background1" w:themeFillShade="D9"/>
            <w:tcMar>
              <w:left w:w="0" w:type="dxa"/>
              <w:right w:w="0" w:type="dxa"/>
            </w:tcMar>
            <w:vAlign w:val="center"/>
          </w:tcPr>
          <w:p w14:paraId="23F50CA7" w14:textId="77777777" w:rsidR="00562D52" w:rsidRPr="007C7C3D" w:rsidRDefault="00562D52" w:rsidP="00F117EB">
            <w:pPr>
              <w:widowControl/>
              <w:jc w:val="center"/>
              <w:rPr>
                <w:sz w:val="16"/>
              </w:rPr>
            </w:pPr>
            <w:r w:rsidRPr="007C7C3D">
              <w:rPr>
                <w:sz w:val="16"/>
              </w:rPr>
              <w:t>Foreign Aid or Joint Venture</w:t>
            </w:r>
          </w:p>
        </w:tc>
      </w:tr>
      <w:tr w:rsidR="00562D52" w:rsidRPr="00112790" w14:paraId="0E3183E9" w14:textId="77777777" w:rsidTr="007C7C3D">
        <w:trPr>
          <w:cantSplit/>
          <w:trHeight w:val="637"/>
          <w:jc w:val="center"/>
        </w:trPr>
        <w:tc>
          <w:tcPr>
            <w:tcW w:w="1440" w:type="dxa"/>
            <w:vMerge/>
            <w:shd w:val="clear" w:color="auto" w:fill="D9D9D9" w:themeFill="background1" w:themeFillShade="D9"/>
            <w:vAlign w:val="center"/>
          </w:tcPr>
          <w:p w14:paraId="2C79E609" w14:textId="77777777" w:rsidR="00562D52" w:rsidRPr="00112790" w:rsidRDefault="00562D52" w:rsidP="00F117EB">
            <w:pPr>
              <w:widowControl/>
            </w:pPr>
          </w:p>
        </w:tc>
        <w:tc>
          <w:tcPr>
            <w:tcW w:w="2034" w:type="dxa"/>
            <w:tcBorders>
              <w:top w:val="dashed" w:sz="4" w:space="0" w:color="auto"/>
              <w:bottom w:val="single" w:sz="4" w:space="0" w:color="auto"/>
            </w:tcBorders>
          </w:tcPr>
          <w:p w14:paraId="5B7AAD1A" w14:textId="77777777" w:rsidR="00562D52" w:rsidRPr="005E6E8D" w:rsidRDefault="00562D52" w:rsidP="00F117EB">
            <w:pPr>
              <w:widowControl/>
            </w:pPr>
          </w:p>
        </w:tc>
        <w:tc>
          <w:tcPr>
            <w:tcW w:w="2034" w:type="dxa"/>
            <w:tcBorders>
              <w:top w:val="dashed" w:sz="4" w:space="0" w:color="auto"/>
              <w:bottom w:val="single" w:sz="4" w:space="0" w:color="auto"/>
            </w:tcBorders>
          </w:tcPr>
          <w:p w14:paraId="0C4FA361" w14:textId="7E8F528F" w:rsidR="00562D52" w:rsidRPr="007C7C3D" w:rsidRDefault="00562D52" w:rsidP="00CB18FC">
            <w:pPr>
              <w:pStyle w:val="ListParagraph"/>
              <w:widowControl/>
              <w:numPr>
                <w:ilvl w:val="0"/>
                <w:numId w:val="51"/>
              </w:numPr>
              <w:ind w:left="216" w:hanging="216"/>
              <w:rPr>
                <w:b/>
                <w:bCs/>
              </w:rPr>
            </w:pPr>
            <w:r w:rsidRPr="00112790">
              <w:t xml:space="preserve">Programming for </w:t>
            </w:r>
            <w:r w:rsidR="009A5FAC">
              <w:t>A</w:t>
            </w:r>
            <w:r w:rsidRPr="00112790">
              <w:t xml:space="preserve">udiences </w:t>
            </w:r>
            <w:r w:rsidR="009A5FAC">
              <w:t>U</w:t>
            </w:r>
            <w:r w:rsidRPr="00112790">
              <w:t>nder 35</w:t>
            </w:r>
          </w:p>
          <w:p w14:paraId="663B670D" w14:textId="77777777" w:rsidR="00562D52" w:rsidRPr="007C7C3D" w:rsidRDefault="00562D52" w:rsidP="00CB18FC">
            <w:pPr>
              <w:pStyle w:val="ListParagraph"/>
              <w:widowControl/>
              <w:numPr>
                <w:ilvl w:val="0"/>
                <w:numId w:val="51"/>
              </w:numPr>
              <w:ind w:left="216" w:hanging="216"/>
              <w:rPr>
                <w:b/>
                <w:bCs/>
              </w:rPr>
            </w:pPr>
            <w:r w:rsidRPr="00112790">
              <w:t>Scholar Sessions</w:t>
            </w:r>
          </w:p>
        </w:tc>
        <w:tc>
          <w:tcPr>
            <w:tcW w:w="2034" w:type="dxa"/>
            <w:tcBorders>
              <w:top w:val="dashed" w:sz="4" w:space="0" w:color="auto"/>
              <w:bottom w:val="single" w:sz="4" w:space="0" w:color="auto"/>
            </w:tcBorders>
          </w:tcPr>
          <w:p w14:paraId="0FED3B03" w14:textId="77777777" w:rsidR="00562D52" w:rsidRPr="007C7C3D" w:rsidRDefault="00562D52" w:rsidP="00CB18FC">
            <w:pPr>
              <w:pStyle w:val="ListParagraph"/>
              <w:widowControl/>
              <w:numPr>
                <w:ilvl w:val="0"/>
                <w:numId w:val="51"/>
              </w:numPr>
              <w:ind w:left="216" w:hanging="216"/>
              <w:rPr>
                <w:b/>
                <w:bCs/>
              </w:rPr>
            </w:pPr>
            <w:r w:rsidRPr="00112790">
              <w:t>New Work Reading Series</w:t>
            </w:r>
          </w:p>
        </w:tc>
        <w:tc>
          <w:tcPr>
            <w:tcW w:w="2034" w:type="dxa"/>
            <w:tcBorders>
              <w:top w:val="dashed" w:sz="4" w:space="0" w:color="auto"/>
              <w:bottom w:val="single" w:sz="4" w:space="0" w:color="auto"/>
            </w:tcBorders>
          </w:tcPr>
          <w:p w14:paraId="1AFD9B0A" w14:textId="77777777" w:rsidR="00562D52" w:rsidRPr="005E6E8D" w:rsidRDefault="00562D52" w:rsidP="00F117EB">
            <w:pPr>
              <w:widowControl/>
            </w:pPr>
          </w:p>
        </w:tc>
      </w:tr>
    </w:tbl>
    <w:p w14:paraId="1C9E3ABE" w14:textId="77777777" w:rsidR="004920B7" w:rsidRDefault="004920B7" w:rsidP="00F117EB">
      <w:pPr>
        <w:widowControl/>
      </w:pPr>
      <w:bookmarkStart w:id="29" w:name="_Toc444854715"/>
      <w:bookmarkStart w:id="30" w:name="_Toc394304603"/>
    </w:p>
    <w:p w14:paraId="20ACF020" w14:textId="7D4C3AED" w:rsidR="00562D52" w:rsidRDefault="00562D52" w:rsidP="00F117EB">
      <w:pPr>
        <w:widowControl/>
      </w:pPr>
      <w:r>
        <w:t>As an example of how to generate possible ideas, consider the second cell to the right of the weak competitive position row. Here you have two ideas: build strength or sell out of programming for audiences under 35, and build strength or sell out of scholar sessions.</w:t>
      </w:r>
    </w:p>
    <w:p w14:paraId="5FBBB660" w14:textId="77777777" w:rsidR="00A17472" w:rsidRPr="00112790" w:rsidRDefault="00A17472" w:rsidP="00F117EB">
      <w:pPr>
        <w:widowControl/>
      </w:pPr>
    </w:p>
    <w:p w14:paraId="4D5DBE8C" w14:textId="59CFD8B1" w:rsidR="0028143C" w:rsidRPr="00112790" w:rsidRDefault="0028143C" w:rsidP="00F117EB">
      <w:pPr>
        <w:widowControl/>
      </w:pPr>
      <w:r>
        <w:t>Using the M</w:t>
      </w:r>
      <w:r w:rsidR="0049758E">
        <w:t>a</w:t>
      </w:r>
      <w:r>
        <w:t xml:space="preserve">cMillan Product Matrix, make four to six conclusions about what you learn and </w:t>
      </w:r>
      <w:r w:rsidR="00A17472">
        <w:t xml:space="preserve">show </w:t>
      </w:r>
      <w:r>
        <w:t xml:space="preserve">them as </w:t>
      </w:r>
      <w:r w:rsidR="00A17472">
        <w:t>Great I</w:t>
      </w:r>
      <w:r>
        <w:t>deas</w:t>
      </w:r>
      <w:r w:rsidR="00A17472">
        <w:t xml:space="preserve"> in a table like the one below</w:t>
      </w:r>
      <w:r>
        <w:t>:</w:t>
      </w:r>
    </w:p>
    <w:p w14:paraId="2063D1EF" w14:textId="77777777" w:rsidR="0028143C" w:rsidRDefault="0028143C"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675"/>
        <w:gridCol w:w="4901"/>
      </w:tblGrid>
      <w:tr w:rsidR="00E8640F" w:rsidRPr="00E176BB" w14:paraId="2112686C" w14:textId="77777777" w:rsidTr="005C2EE7">
        <w:trPr>
          <w:jc w:val="center"/>
        </w:trPr>
        <w:tc>
          <w:tcPr>
            <w:tcW w:w="9576" w:type="dxa"/>
            <w:gridSpan w:val="2"/>
            <w:shd w:val="clear" w:color="auto" w:fill="D9D9D9" w:themeFill="background1" w:themeFillShade="D9"/>
          </w:tcPr>
          <w:p w14:paraId="248518BA" w14:textId="3BB7C028" w:rsidR="00E8640F" w:rsidRPr="00112790" w:rsidRDefault="00A35CC5" w:rsidP="00A35CC5">
            <w:pPr>
              <w:widowControl/>
              <w:jc w:val="center"/>
            </w:pPr>
            <w:r>
              <w:t>MacMillan Matrix Ideas</w:t>
            </w:r>
            <w:r w:rsidDel="00A35CC5">
              <w:t xml:space="preserve"> </w:t>
            </w:r>
          </w:p>
        </w:tc>
      </w:tr>
      <w:tr w:rsidR="00E8640F" w:rsidRPr="00E176BB" w14:paraId="0349F7B9" w14:textId="77777777" w:rsidTr="00E8640F">
        <w:trPr>
          <w:jc w:val="center"/>
        </w:trPr>
        <w:tc>
          <w:tcPr>
            <w:tcW w:w="4675" w:type="dxa"/>
          </w:tcPr>
          <w:p w14:paraId="5A3CAA56" w14:textId="77777777" w:rsidR="00E8640F" w:rsidRPr="00112790" w:rsidRDefault="00E8640F" w:rsidP="00CB18FC">
            <w:pPr>
              <w:pStyle w:val="ListParagraph"/>
              <w:widowControl/>
              <w:numPr>
                <w:ilvl w:val="0"/>
                <w:numId w:val="53"/>
              </w:numPr>
              <w:ind w:left="216" w:hanging="216"/>
            </w:pPr>
            <w:r>
              <w:t>Cut new work reading series</w:t>
            </w:r>
          </w:p>
          <w:p w14:paraId="645F7A6F" w14:textId="77777777" w:rsidR="00E8640F" w:rsidRPr="00112790" w:rsidRDefault="00E8640F" w:rsidP="00CB18FC">
            <w:pPr>
              <w:pStyle w:val="ListParagraph"/>
              <w:widowControl/>
              <w:numPr>
                <w:ilvl w:val="0"/>
                <w:numId w:val="53"/>
              </w:numPr>
              <w:ind w:left="216" w:hanging="216"/>
            </w:pPr>
            <w:r w:rsidRPr="00112790">
              <w:t>Ramp up education programs</w:t>
            </w:r>
          </w:p>
          <w:p w14:paraId="3DE8E252" w14:textId="77777777" w:rsidR="00E8640F" w:rsidRPr="00112790" w:rsidRDefault="00E8640F" w:rsidP="00CB18FC">
            <w:pPr>
              <w:pStyle w:val="ListParagraph"/>
              <w:widowControl/>
              <w:numPr>
                <w:ilvl w:val="0"/>
                <w:numId w:val="53"/>
              </w:numPr>
              <w:ind w:left="216" w:hanging="216"/>
            </w:pPr>
            <w:r w:rsidRPr="00112790">
              <w:t>Increase program of work to increase subscriptions</w:t>
            </w:r>
          </w:p>
          <w:p w14:paraId="2A3F3025" w14:textId="77777777" w:rsidR="00E8640F" w:rsidRPr="00112790" w:rsidRDefault="00E8640F" w:rsidP="00CB18FC">
            <w:pPr>
              <w:pStyle w:val="ListParagraph"/>
              <w:widowControl/>
              <w:numPr>
                <w:ilvl w:val="0"/>
                <w:numId w:val="53"/>
              </w:numPr>
              <w:ind w:left="216" w:hanging="216"/>
            </w:pPr>
            <w:r w:rsidRPr="00112790">
              <w:t>Improve strategies for scholar events</w:t>
            </w:r>
          </w:p>
        </w:tc>
        <w:tc>
          <w:tcPr>
            <w:tcW w:w="4901" w:type="dxa"/>
          </w:tcPr>
          <w:p w14:paraId="5526B270" w14:textId="77777777" w:rsidR="00E8640F" w:rsidRPr="00112790" w:rsidRDefault="00E8640F" w:rsidP="00CB18FC">
            <w:pPr>
              <w:pStyle w:val="ListParagraph"/>
              <w:widowControl/>
              <w:numPr>
                <w:ilvl w:val="0"/>
                <w:numId w:val="53"/>
              </w:numPr>
              <w:ind w:left="216" w:hanging="216"/>
            </w:pPr>
            <w:r>
              <w:t>Report dramaturgical research and audience impact findings to funders</w:t>
            </w:r>
          </w:p>
          <w:p w14:paraId="489858F7" w14:textId="77777777" w:rsidR="00E8640F" w:rsidRPr="00112790" w:rsidRDefault="00E8640F" w:rsidP="00CB18FC">
            <w:pPr>
              <w:pStyle w:val="ListParagraph"/>
              <w:widowControl/>
              <w:numPr>
                <w:ilvl w:val="0"/>
                <w:numId w:val="53"/>
              </w:numPr>
              <w:ind w:left="216" w:hanging="216"/>
            </w:pPr>
            <w:r>
              <w:t>Invite teachers and students to Sunday performances that feature scholars</w:t>
            </w:r>
          </w:p>
          <w:p w14:paraId="1799D340" w14:textId="77777777" w:rsidR="00E8640F" w:rsidRPr="00112790" w:rsidRDefault="00E8640F" w:rsidP="00CB18FC">
            <w:pPr>
              <w:pStyle w:val="ListParagraph"/>
              <w:widowControl/>
              <w:numPr>
                <w:ilvl w:val="0"/>
                <w:numId w:val="53"/>
              </w:numPr>
              <w:ind w:left="216" w:hanging="216"/>
            </w:pPr>
            <w:r w:rsidRPr="00112790">
              <w:t>Ramp up programming for audiences under 35</w:t>
            </w:r>
          </w:p>
        </w:tc>
      </w:tr>
    </w:tbl>
    <w:p w14:paraId="29C1958F" w14:textId="60F94D37" w:rsidR="006707CF" w:rsidRPr="00914ADB" w:rsidRDefault="00960D50" w:rsidP="00F117EB">
      <w:pPr>
        <w:pStyle w:val="Heading4"/>
        <w:widowControl/>
      </w:pPr>
      <w:bookmarkStart w:id="31" w:name="_Toc481340283"/>
      <w:r>
        <w:lastRenderedPageBreak/>
        <w:t>G</w:t>
      </w:r>
      <w:r w:rsidR="00EB73C2">
        <w:t>reat Questions</w:t>
      </w:r>
      <w:bookmarkEnd w:id="31"/>
    </w:p>
    <w:p w14:paraId="029352EA" w14:textId="77777777" w:rsidR="006707CF" w:rsidRDefault="006707CF" w:rsidP="00F117EB">
      <w:pPr>
        <w:widowControl/>
      </w:pPr>
    </w:p>
    <w:p w14:paraId="53E75CF9" w14:textId="61BC9C0C" w:rsidR="00B57155" w:rsidRDefault="00E56570" w:rsidP="00B57155">
      <w:pPr>
        <w:pStyle w:val="Heading5"/>
      </w:pPr>
      <w:r>
        <w:t>Schumpeter Five</w:t>
      </w:r>
    </w:p>
    <w:p w14:paraId="6DE6A9A0" w14:textId="77777777" w:rsidR="00B57155" w:rsidRDefault="00B57155" w:rsidP="00F117EB">
      <w:pPr>
        <w:widowControl/>
      </w:pPr>
    </w:p>
    <w:p w14:paraId="5945004A" w14:textId="13538544" w:rsidR="00E8640F" w:rsidRPr="00112790" w:rsidRDefault="00E8640F" w:rsidP="00F117EB">
      <w:pPr>
        <w:widowControl/>
      </w:pPr>
      <w:r>
        <w:t>The</w:t>
      </w:r>
      <w:r w:rsidR="00B57155">
        <w:t xml:space="preserve"> </w:t>
      </w:r>
      <w:r w:rsidR="00BD2753">
        <w:t xml:space="preserve">fourth and </w:t>
      </w:r>
      <w:r w:rsidR="00B57155">
        <w:t xml:space="preserve">last ideation </w:t>
      </w:r>
      <w:r>
        <w:t xml:space="preserve">method is </w:t>
      </w:r>
      <w:r w:rsidR="00035833">
        <w:t xml:space="preserve">great questions, which begins with </w:t>
      </w:r>
      <w:r>
        <w:t>exploring q</w:t>
      </w:r>
      <w:r w:rsidRPr="00C64297">
        <w:t>uestion</w:t>
      </w:r>
      <w:r w:rsidR="007D447F">
        <w:t>s</w:t>
      </w:r>
      <w:r w:rsidRPr="00C64297">
        <w:t xml:space="preserve"> from the earned income</w:t>
      </w:r>
      <w:r w:rsidR="00035833">
        <w:t xml:space="preserve"> literature</w:t>
      </w:r>
      <w:r w:rsidRPr="00C64297">
        <w:t xml:space="preserve">. J. Gregory Dees </w:t>
      </w:r>
      <w:r w:rsidR="00B334A1">
        <w:t>o</w:t>
      </w:r>
      <w:r w:rsidRPr="00C64297">
        <w:t>ffer</w:t>
      </w:r>
      <w:r w:rsidR="00B334A1">
        <w:t>s</w:t>
      </w:r>
      <w:r w:rsidRPr="00C64297">
        <w:t xml:space="preserve"> seven questions that can stimulate the process of finding opportunities:</w:t>
      </w:r>
    </w:p>
    <w:p w14:paraId="4728F30B" w14:textId="77777777" w:rsidR="00E8640F" w:rsidRPr="00C64297" w:rsidRDefault="00E8640F" w:rsidP="00F117EB">
      <w:pPr>
        <w:widowControl/>
      </w:pPr>
    </w:p>
    <w:p w14:paraId="0900D6E0" w14:textId="77777777" w:rsidR="00E8640F" w:rsidRPr="001448E0" w:rsidRDefault="00E8640F" w:rsidP="00CB18FC">
      <w:pPr>
        <w:pStyle w:val="ListParagraph"/>
        <w:widowControl/>
        <w:numPr>
          <w:ilvl w:val="0"/>
          <w:numId w:val="11"/>
        </w:numPr>
        <w:ind w:left="1080"/>
        <w:rPr>
          <w:iCs/>
        </w:rPr>
      </w:pPr>
      <w:r w:rsidRPr="00C64297">
        <w:t>How well are you serving your clients, customers, etc.?</w:t>
      </w:r>
    </w:p>
    <w:p w14:paraId="003FF5BE" w14:textId="77777777" w:rsidR="00E8640F" w:rsidRPr="00112790" w:rsidRDefault="00E8640F" w:rsidP="00CB18FC">
      <w:pPr>
        <w:pStyle w:val="ListParagraph"/>
        <w:widowControl/>
        <w:numPr>
          <w:ilvl w:val="0"/>
          <w:numId w:val="11"/>
        </w:numPr>
        <w:ind w:left="1080"/>
      </w:pPr>
      <w:r w:rsidRPr="00C64297">
        <w:t>Are you reaching all of the people you would like to reach?</w:t>
      </w:r>
    </w:p>
    <w:p w14:paraId="30C32D80" w14:textId="77777777" w:rsidR="00E8640F" w:rsidRPr="001448E0" w:rsidRDefault="00E8640F" w:rsidP="00CB18FC">
      <w:pPr>
        <w:pStyle w:val="ListParagraph"/>
        <w:widowControl/>
        <w:numPr>
          <w:ilvl w:val="0"/>
          <w:numId w:val="11"/>
        </w:numPr>
        <w:ind w:left="1080"/>
        <w:rPr>
          <w:iCs/>
        </w:rPr>
      </w:pPr>
      <w:r w:rsidRPr="00C64297">
        <w:t>Have the demographics (e.g. age, ethnicity, preferred language, educational levels, incomes, wealth) changed in the community you serve or want to serve?</w:t>
      </w:r>
    </w:p>
    <w:p w14:paraId="4AB5592C" w14:textId="77777777" w:rsidR="00E8640F" w:rsidRPr="001448E0" w:rsidRDefault="00E8640F" w:rsidP="00CB18FC">
      <w:pPr>
        <w:pStyle w:val="ListParagraph"/>
        <w:widowControl/>
        <w:numPr>
          <w:ilvl w:val="0"/>
          <w:numId w:val="11"/>
        </w:numPr>
        <w:ind w:left="1080"/>
        <w:rPr>
          <w:iCs/>
        </w:rPr>
      </w:pPr>
      <w:r w:rsidRPr="00C64297">
        <w:t>Have social values, moods, perceptions, or politics changed in a way that hampers your effectiveness or creates new opportunities?</w:t>
      </w:r>
    </w:p>
    <w:p w14:paraId="2A2AD4C3" w14:textId="77777777" w:rsidR="00E8640F" w:rsidRPr="001448E0" w:rsidRDefault="00E8640F" w:rsidP="00CB18FC">
      <w:pPr>
        <w:pStyle w:val="ListParagraph"/>
        <w:widowControl/>
        <w:numPr>
          <w:ilvl w:val="0"/>
          <w:numId w:val="11"/>
        </w:numPr>
        <w:ind w:left="1080"/>
        <w:rPr>
          <w:iCs/>
        </w:rPr>
      </w:pPr>
      <w:r w:rsidRPr="00C64297">
        <w:t xml:space="preserve">Are your staff </w:t>
      </w:r>
      <w:r>
        <w:t xml:space="preserve">members </w:t>
      </w:r>
      <w:r w:rsidRPr="00C64297">
        <w:t>unhappy or frustrated in their work?</w:t>
      </w:r>
    </w:p>
    <w:p w14:paraId="48310645" w14:textId="77777777" w:rsidR="00E8640F" w:rsidRPr="001448E0" w:rsidRDefault="00E8640F" w:rsidP="00CB18FC">
      <w:pPr>
        <w:pStyle w:val="ListParagraph"/>
        <w:widowControl/>
        <w:numPr>
          <w:ilvl w:val="0"/>
          <w:numId w:val="11"/>
        </w:numPr>
        <w:ind w:left="1080"/>
        <w:rPr>
          <w:iCs/>
        </w:rPr>
      </w:pPr>
      <w:r w:rsidRPr="00C64297">
        <w:t>What kinds of innovations are working in other fields?</w:t>
      </w:r>
    </w:p>
    <w:p w14:paraId="1BCA5F35" w14:textId="77777777" w:rsidR="00E8640F" w:rsidRPr="001448E0" w:rsidRDefault="00E8640F" w:rsidP="00CB18FC">
      <w:pPr>
        <w:pStyle w:val="ListParagraph"/>
        <w:widowControl/>
        <w:numPr>
          <w:ilvl w:val="0"/>
          <w:numId w:val="11"/>
        </w:numPr>
        <w:ind w:left="1080"/>
        <w:rPr>
          <w:iCs/>
        </w:rPr>
      </w:pPr>
      <w:r w:rsidRPr="00C64297">
        <w:t xml:space="preserve">Do we have any new scientific knowledge or new technology </w:t>
      </w:r>
      <w:r>
        <w:t xml:space="preserve">that </w:t>
      </w:r>
      <w:r w:rsidRPr="00C64297">
        <w:t>could improve the way you operate?</w:t>
      </w:r>
      <w:r w:rsidRPr="00C64297">
        <w:rPr>
          <w:rStyle w:val="EndnoteReference"/>
        </w:rPr>
        <w:endnoteReference w:id="79"/>
      </w:r>
      <w:r w:rsidRPr="00C64297">
        <w:t xml:space="preserve"> </w:t>
      </w:r>
    </w:p>
    <w:p w14:paraId="3DB33B70" w14:textId="77777777" w:rsidR="00E8640F" w:rsidRDefault="00E8640F" w:rsidP="00F117EB">
      <w:pPr>
        <w:widowControl/>
      </w:pPr>
    </w:p>
    <w:p w14:paraId="1FFC0098" w14:textId="77777777" w:rsidR="00E8640F" w:rsidRPr="00112790" w:rsidRDefault="00E8640F" w:rsidP="00F117EB">
      <w:pPr>
        <w:widowControl/>
      </w:pPr>
      <w:r w:rsidRPr="00335B69">
        <w:t>Allison and Kaye propose answering ten questions as part of a visioning exercise:</w:t>
      </w:r>
    </w:p>
    <w:p w14:paraId="21AF96F2" w14:textId="77777777" w:rsidR="00E8640F" w:rsidRPr="00335B69" w:rsidRDefault="00E8640F" w:rsidP="00F117EB">
      <w:pPr>
        <w:widowControl/>
      </w:pPr>
    </w:p>
    <w:p w14:paraId="683E7F94" w14:textId="77777777" w:rsidR="00E8640F" w:rsidRPr="001448E0" w:rsidRDefault="00E8640F" w:rsidP="00CB18FC">
      <w:pPr>
        <w:pStyle w:val="ListParagraph"/>
        <w:widowControl/>
        <w:numPr>
          <w:ilvl w:val="0"/>
          <w:numId w:val="12"/>
        </w:numPr>
        <w:ind w:left="1080"/>
        <w:rPr>
          <w:iCs/>
        </w:rPr>
      </w:pPr>
      <w:r w:rsidRPr="00335B69">
        <w:t xml:space="preserve">How would the world be improved or changed if we were successful in achieving our </w:t>
      </w:r>
      <w:r>
        <w:t>purpose</w:t>
      </w:r>
      <w:r w:rsidRPr="00335B69">
        <w:t>?</w:t>
      </w:r>
    </w:p>
    <w:p w14:paraId="40B13D69" w14:textId="77777777" w:rsidR="00E8640F" w:rsidRPr="00112790" w:rsidRDefault="00E8640F" w:rsidP="00CB18FC">
      <w:pPr>
        <w:pStyle w:val="ListParagraph"/>
        <w:widowControl/>
        <w:numPr>
          <w:ilvl w:val="0"/>
          <w:numId w:val="12"/>
        </w:numPr>
        <w:ind w:left="1080"/>
      </w:pPr>
      <w:r w:rsidRPr="00335B69">
        <w:t>What are the most important services that we should continue to provide, change, or begin to offer in the next three years?</w:t>
      </w:r>
    </w:p>
    <w:p w14:paraId="6A8DCD84" w14:textId="77777777" w:rsidR="00E8640F" w:rsidRPr="00112790" w:rsidRDefault="00E8640F" w:rsidP="00CB18FC">
      <w:pPr>
        <w:pStyle w:val="ListParagraph"/>
        <w:widowControl/>
        <w:numPr>
          <w:ilvl w:val="0"/>
          <w:numId w:val="12"/>
        </w:numPr>
        <w:ind w:left="1080"/>
      </w:pPr>
      <w:r w:rsidRPr="00335B69">
        <w:t xml:space="preserve">What staffing and benefits changes do we need to implement to better achieve our </w:t>
      </w:r>
      <w:r>
        <w:t>purpose</w:t>
      </w:r>
      <w:r w:rsidRPr="00335B69">
        <w:t>?</w:t>
      </w:r>
    </w:p>
    <w:p w14:paraId="5D124221" w14:textId="77777777" w:rsidR="00E8640F" w:rsidRPr="00112790" w:rsidRDefault="00E8640F" w:rsidP="00CB18FC">
      <w:pPr>
        <w:pStyle w:val="ListParagraph"/>
        <w:widowControl/>
        <w:numPr>
          <w:ilvl w:val="0"/>
          <w:numId w:val="12"/>
        </w:numPr>
        <w:ind w:left="1080"/>
      </w:pPr>
      <w:r w:rsidRPr="00335B69">
        <w:t xml:space="preserve">What board of directors changes do we need to implement to better achieve our </w:t>
      </w:r>
      <w:r>
        <w:t>purpose</w:t>
      </w:r>
      <w:r w:rsidRPr="00335B69">
        <w:t>?</w:t>
      </w:r>
    </w:p>
    <w:p w14:paraId="207FCB86" w14:textId="77777777" w:rsidR="00E8640F" w:rsidRPr="00112790" w:rsidRDefault="00E8640F" w:rsidP="00CB18FC">
      <w:pPr>
        <w:pStyle w:val="ListParagraph"/>
        <w:widowControl/>
        <w:numPr>
          <w:ilvl w:val="0"/>
          <w:numId w:val="12"/>
        </w:numPr>
        <w:ind w:left="1080"/>
      </w:pPr>
      <w:r w:rsidRPr="00335B69">
        <w:t xml:space="preserve">What resource development (fundraising) changes do we need to implement to better achieve our </w:t>
      </w:r>
      <w:r>
        <w:t>purpose</w:t>
      </w:r>
      <w:r w:rsidRPr="00335B69">
        <w:t>?</w:t>
      </w:r>
    </w:p>
    <w:p w14:paraId="61AF9DDB" w14:textId="77777777" w:rsidR="00E8640F" w:rsidRPr="00112790" w:rsidRDefault="00E8640F" w:rsidP="00CB18FC">
      <w:pPr>
        <w:pStyle w:val="ListParagraph"/>
        <w:widowControl/>
        <w:numPr>
          <w:ilvl w:val="0"/>
          <w:numId w:val="12"/>
        </w:numPr>
        <w:ind w:left="1080"/>
      </w:pPr>
      <w:r w:rsidRPr="00335B69">
        <w:t xml:space="preserve">What facilities and technology changes do we need to implement to better achieve our </w:t>
      </w:r>
      <w:r>
        <w:t>purpose</w:t>
      </w:r>
      <w:r w:rsidRPr="00335B69">
        <w:t>?</w:t>
      </w:r>
    </w:p>
    <w:p w14:paraId="2947D405" w14:textId="77777777" w:rsidR="00E8640F" w:rsidRPr="00112790" w:rsidRDefault="00E8640F" w:rsidP="00CB18FC">
      <w:pPr>
        <w:pStyle w:val="ListParagraph"/>
        <w:widowControl/>
        <w:numPr>
          <w:ilvl w:val="0"/>
          <w:numId w:val="12"/>
        </w:numPr>
        <w:ind w:left="1080"/>
      </w:pPr>
      <w:r w:rsidRPr="00335B69">
        <w:t>What infrastructure, systems</w:t>
      </w:r>
      <w:r>
        <w:t>,</w:t>
      </w:r>
      <w:r w:rsidRPr="00335B69">
        <w:t xml:space="preserve"> or communication changes do we need to implement to better achieve our </w:t>
      </w:r>
      <w:r>
        <w:t>purpose</w:t>
      </w:r>
      <w:r w:rsidRPr="00335B69">
        <w:t>?</w:t>
      </w:r>
    </w:p>
    <w:p w14:paraId="439D8827" w14:textId="77777777" w:rsidR="00E8640F" w:rsidRPr="00112790" w:rsidRDefault="00E8640F" w:rsidP="00CB18FC">
      <w:pPr>
        <w:pStyle w:val="ListParagraph"/>
        <w:widowControl/>
        <w:numPr>
          <w:ilvl w:val="0"/>
          <w:numId w:val="12"/>
        </w:numPr>
        <w:ind w:left="1080"/>
      </w:pPr>
      <w:r w:rsidRPr="00335B69">
        <w:t>How could we more effectively or efficiently provide our services? If we could only make three changes that would significantly impact our ability to provide quality services to our clients/customers, what would those changes be?</w:t>
      </w:r>
    </w:p>
    <w:p w14:paraId="0D7D0CD3" w14:textId="77777777" w:rsidR="00E8640F" w:rsidRPr="00112790" w:rsidRDefault="00E8640F" w:rsidP="00CB18FC">
      <w:pPr>
        <w:pStyle w:val="ListParagraph"/>
        <w:widowControl/>
        <w:numPr>
          <w:ilvl w:val="0"/>
          <w:numId w:val="12"/>
        </w:numPr>
        <w:ind w:left="1080"/>
      </w:pPr>
      <w:r>
        <w:t>W</w:t>
      </w:r>
      <w:r w:rsidRPr="00335B69">
        <w:t>hat makes us unique (distinguishes us from our competition)?</w:t>
      </w:r>
    </w:p>
    <w:p w14:paraId="1161A72A" w14:textId="77777777" w:rsidR="00E8640F" w:rsidRPr="00112790" w:rsidRDefault="00E8640F" w:rsidP="00CB18FC">
      <w:pPr>
        <w:pStyle w:val="ListParagraph"/>
        <w:widowControl/>
        <w:numPr>
          <w:ilvl w:val="0"/>
          <w:numId w:val="12"/>
        </w:numPr>
        <w:ind w:left="1080"/>
      </w:pPr>
      <w:r w:rsidRPr="00335B69">
        <w:t>What do our clients/customers consider most important in our provision of services? What do our customers need from us?</w:t>
      </w:r>
      <w:r w:rsidRPr="00335B69">
        <w:rPr>
          <w:rStyle w:val="EndnoteReference"/>
        </w:rPr>
        <w:endnoteReference w:id="80"/>
      </w:r>
    </w:p>
    <w:p w14:paraId="6A56A5AF" w14:textId="77777777" w:rsidR="00E8640F" w:rsidRDefault="00E8640F" w:rsidP="00F117EB">
      <w:pPr>
        <w:widowControl/>
      </w:pPr>
    </w:p>
    <w:p w14:paraId="0FF0C0C7" w14:textId="77777777" w:rsidR="00B57155" w:rsidRPr="00112790" w:rsidRDefault="00B57155" w:rsidP="00B57155">
      <w:pPr>
        <w:widowControl/>
      </w:pPr>
      <w:r w:rsidRPr="00C64297">
        <w:t xml:space="preserve">Richard Brewster </w:t>
      </w:r>
      <w:r>
        <w:t xml:space="preserve">also </w:t>
      </w:r>
      <w:r w:rsidRPr="00C64297">
        <w:t>takes a five-question approach to help you</w:t>
      </w:r>
      <w:r>
        <w:t xml:space="preserve"> find </w:t>
      </w:r>
      <w:r w:rsidRPr="00C64297">
        <w:t>the “best match between what it does very well . . . and available financial resources and other forms of support:”</w:t>
      </w:r>
      <w:r w:rsidRPr="00C64297">
        <w:rPr>
          <w:rStyle w:val="EndnoteReference"/>
        </w:rPr>
        <w:endnoteReference w:id="81"/>
      </w:r>
    </w:p>
    <w:p w14:paraId="22203CC8" w14:textId="77777777" w:rsidR="00B57155" w:rsidRPr="00C64297" w:rsidRDefault="00B57155" w:rsidP="00B57155">
      <w:pPr>
        <w:widowControl/>
      </w:pPr>
    </w:p>
    <w:p w14:paraId="49C877C2" w14:textId="77777777" w:rsidR="00B57155" w:rsidRPr="001448E0" w:rsidRDefault="00B57155" w:rsidP="00CB18FC">
      <w:pPr>
        <w:pStyle w:val="ListParagraph"/>
        <w:widowControl/>
        <w:numPr>
          <w:ilvl w:val="0"/>
          <w:numId w:val="13"/>
        </w:numPr>
        <w:ind w:left="1080"/>
        <w:rPr>
          <w:iCs/>
        </w:rPr>
      </w:pPr>
      <w:r w:rsidRPr="00C64297">
        <w:t>Modify the nature of a program, particularly to improve quality</w:t>
      </w:r>
    </w:p>
    <w:p w14:paraId="2AA722AC" w14:textId="77777777" w:rsidR="00B57155" w:rsidRPr="001448E0" w:rsidRDefault="00B57155" w:rsidP="00CB18FC">
      <w:pPr>
        <w:pStyle w:val="ListParagraph"/>
        <w:widowControl/>
        <w:numPr>
          <w:ilvl w:val="0"/>
          <w:numId w:val="13"/>
        </w:numPr>
        <w:ind w:left="1080"/>
        <w:rPr>
          <w:iCs/>
        </w:rPr>
      </w:pPr>
      <w:r w:rsidRPr="00C64297">
        <w:t>Add a new program</w:t>
      </w:r>
    </w:p>
    <w:p w14:paraId="68E9E81D" w14:textId="77777777" w:rsidR="00B57155" w:rsidRPr="001448E0" w:rsidRDefault="00B57155" w:rsidP="00CB18FC">
      <w:pPr>
        <w:pStyle w:val="ListParagraph"/>
        <w:widowControl/>
        <w:numPr>
          <w:ilvl w:val="0"/>
          <w:numId w:val="13"/>
        </w:numPr>
        <w:ind w:left="1080"/>
        <w:rPr>
          <w:iCs/>
        </w:rPr>
      </w:pPr>
      <w:r w:rsidRPr="00C64297">
        <w:t>Withdraw from programs</w:t>
      </w:r>
    </w:p>
    <w:p w14:paraId="707A933F" w14:textId="77777777" w:rsidR="00B57155" w:rsidRPr="00112790" w:rsidRDefault="00B57155" w:rsidP="00CB18FC">
      <w:pPr>
        <w:pStyle w:val="ListParagraph"/>
        <w:widowControl/>
        <w:numPr>
          <w:ilvl w:val="0"/>
          <w:numId w:val="13"/>
        </w:numPr>
        <w:ind w:left="1080"/>
      </w:pPr>
      <w:r>
        <w:t>I</w:t>
      </w:r>
      <w:r w:rsidRPr="00C64297">
        <w:t>ncrease the number of people to whom programs are delivered</w:t>
      </w:r>
    </w:p>
    <w:p w14:paraId="296FDB9D" w14:textId="77777777" w:rsidR="00B57155" w:rsidRPr="001448E0" w:rsidRDefault="00B57155" w:rsidP="00CB18FC">
      <w:pPr>
        <w:pStyle w:val="ListParagraph"/>
        <w:widowControl/>
        <w:numPr>
          <w:ilvl w:val="0"/>
          <w:numId w:val="13"/>
        </w:numPr>
        <w:ind w:left="1080"/>
        <w:rPr>
          <w:iCs/>
        </w:rPr>
      </w:pPr>
      <w:r w:rsidRPr="00C64297">
        <w:t>Secure more resources</w:t>
      </w:r>
      <w:r w:rsidRPr="00C64297">
        <w:rPr>
          <w:rStyle w:val="EndnoteReference"/>
        </w:rPr>
        <w:endnoteReference w:id="82"/>
      </w:r>
    </w:p>
    <w:p w14:paraId="2CB2F95D" w14:textId="77777777" w:rsidR="00B57155" w:rsidRDefault="00B57155" w:rsidP="00E81460">
      <w:pPr>
        <w:widowControl/>
      </w:pPr>
    </w:p>
    <w:p w14:paraId="333CE609" w14:textId="77777777" w:rsidR="00E81460" w:rsidRPr="00112790" w:rsidRDefault="00E81460" w:rsidP="00E81460">
      <w:pPr>
        <w:widowControl/>
        <w:rPr>
          <w:iCs/>
        </w:rPr>
      </w:pPr>
      <w:r>
        <w:t xml:space="preserve">The great </w:t>
      </w:r>
      <w:r w:rsidRPr="00C64297">
        <w:t>Joseph Schumpeter</w:t>
      </w:r>
      <w:r w:rsidRPr="00C64297">
        <w:rPr>
          <w:rStyle w:val="EndnoteReference"/>
        </w:rPr>
        <w:endnoteReference w:id="83"/>
      </w:r>
      <w:r>
        <w:t xml:space="preserve"> who coined the term creative destruction offers </w:t>
      </w:r>
      <w:r w:rsidRPr="00C64297">
        <w:t>five categories</w:t>
      </w:r>
      <w:r>
        <w:t xml:space="preserve"> of questions that are valuable for generating ideas:</w:t>
      </w:r>
    </w:p>
    <w:p w14:paraId="4251C109" w14:textId="77777777" w:rsidR="00E81460" w:rsidRDefault="00E81460" w:rsidP="00E81460">
      <w:pPr>
        <w:widowControl/>
      </w:pPr>
    </w:p>
    <w:p w14:paraId="556740F9" w14:textId="77777777" w:rsidR="00E81460" w:rsidRPr="001448E0" w:rsidRDefault="00E81460" w:rsidP="00E81460">
      <w:pPr>
        <w:widowControl/>
        <w:ind w:left="1080" w:hanging="360"/>
        <w:rPr>
          <w:iCs/>
        </w:rPr>
      </w:pPr>
      <w:r>
        <w:t>1.</w:t>
      </w:r>
      <w:r>
        <w:tab/>
      </w:r>
      <w:r w:rsidRPr="00C64297">
        <w:t>Creating a new or improved product, service, or program</w:t>
      </w:r>
      <w:r>
        <w:t xml:space="preserve"> – one with which the users are not yet familiar.</w:t>
      </w:r>
    </w:p>
    <w:p w14:paraId="75346DF7" w14:textId="77777777" w:rsidR="00E81460" w:rsidRPr="001448E0" w:rsidRDefault="00E81460" w:rsidP="00E81460">
      <w:pPr>
        <w:widowControl/>
        <w:ind w:left="1080" w:hanging="360"/>
        <w:rPr>
          <w:iCs/>
        </w:rPr>
      </w:pPr>
      <w:r>
        <w:t>2.</w:t>
      </w:r>
      <w:r>
        <w:tab/>
      </w:r>
      <w:r w:rsidRPr="00C64297">
        <w:t>Introducing a new or improved strategy or method of operating</w:t>
      </w:r>
      <w:r>
        <w:t xml:space="preserve"> [including] how the product, service, or program is designed, tested, produced, and assessed. </w:t>
      </w:r>
    </w:p>
    <w:p w14:paraId="776B90F1" w14:textId="77777777" w:rsidR="00E81460" w:rsidRPr="001448E0" w:rsidRDefault="00E81460" w:rsidP="00E81460">
      <w:pPr>
        <w:widowControl/>
        <w:ind w:left="1080" w:hanging="360"/>
        <w:rPr>
          <w:iCs/>
        </w:rPr>
      </w:pPr>
      <w:r>
        <w:t>3.</w:t>
      </w:r>
      <w:r>
        <w:tab/>
      </w:r>
      <w:r w:rsidRPr="00C64297">
        <w:t>Reaching a new market, serving an unmet need</w:t>
      </w:r>
      <w:r>
        <w:t xml:space="preserve"> – making a product available to a group that did not otherwise have access to it.</w:t>
      </w:r>
    </w:p>
    <w:p w14:paraId="265DDD5A" w14:textId="77777777" w:rsidR="00E81460" w:rsidRDefault="00E81460" w:rsidP="00E81460">
      <w:pPr>
        <w:widowControl/>
        <w:ind w:left="1080" w:hanging="360"/>
        <w:rPr>
          <w:iCs/>
        </w:rPr>
      </w:pPr>
      <w:r>
        <w:t>4.</w:t>
      </w:r>
      <w:r>
        <w:tab/>
      </w:r>
      <w:r w:rsidRPr="00C64297">
        <w:t>Tapping into a new source of supply or labor</w:t>
      </w:r>
      <w:r>
        <w:t>.</w:t>
      </w:r>
    </w:p>
    <w:p w14:paraId="5089B37A" w14:textId="7A0194BE" w:rsidR="00B334A1" w:rsidRDefault="00E81460" w:rsidP="00E81460">
      <w:pPr>
        <w:widowControl/>
        <w:ind w:left="1080" w:hanging="360"/>
      </w:pPr>
      <w:r>
        <w:t>5.</w:t>
      </w:r>
      <w:r>
        <w:tab/>
      </w:r>
      <w:r w:rsidRPr="00C64297">
        <w:t>Establishing a new industrial or organizational structure</w:t>
      </w:r>
      <w:r>
        <w:t xml:space="preserve"> [including] mergers, spinoffs, alliances, and other contractual arrangements.</w:t>
      </w:r>
      <w:r w:rsidRPr="00C64297">
        <w:rPr>
          <w:rStyle w:val="EndnoteReference"/>
        </w:rPr>
        <w:endnoteReference w:id="84"/>
      </w:r>
    </w:p>
    <w:p w14:paraId="7234BAF2" w14:textId="77777777" w:rsidR="00075C0F" w:rsidRDefault="00075C0F" w:rsidP="00E81460">
      <w:pPr>
        <w:widowControl/>
        <w:ind w:left="1080" w:hanging="360"/>
      </w:pPr>
    </w:p>
    <w:p w14:paraId="2025E04C" w14:textId="7D00AC36" w:rsidR="00075C0F" w:rsidRDefault="00075C0F" w:rsidP="00075C0F">
      <w:pPr>
        <w:widowControl/>
      </w:pPr>
      <w:r>
        <w:t>By answering these questions</w:t>
      </w:r>
      <w:r w:rsidRPr="00C64297">
        <w:t xml:space="preserve">, you </w:t>
      </w:r>
      <w:r>
        <w:t>can generate additional ideas. The example below comes from a theatre company:</w:t>
      </w:r>
      <w:r>
        <w:rPr>
          <w:rStyle w:val="EndnoteReference"/>
        </w:rPr>
        <w:endnoteReference w:id="85"/>
      </w:r>
    </w:p>
    <w:p w14:paraId="26EA5C33" w14:textId="709E5C31" w:rsidR="00322DC0" w:rsidRDefault="00322DC0" w:rsidP="003F3D8C"/>
    <w:tbl>
      <w:tblPr>
        <w:tblStyle w:val="TableGrid"/>
        <w:tblW w:w="9576" w:type="dxa"/>
        <w:jc w:val="center"/>
        <w:tblCellMar>
          <w:left w:w="43" w:type="dxa"/>
          <w:right w:w="43" w:type="dxa"/>
        </w:tblCellMar>
        <w:tblLook w:val="04A0" w:firstRow="1" w:lastRow="0" w:firstColumn="1" w:lastColumn="0" w:noHBand="0" w:noVBand="1"/>
      </w:tblPr>
      <w:tblGrid>
        <w:gridCol w:w="2667"/>
        <w:gridCol w:w="6909"/>
      </w:tblGrid>
      <w:tr w:rsidR="00075C0F" w:rsidRPr="00112790" w14:paraId="627D6E29" w14:textId="77777777" w:rsidTr="00070B01">
        <w:trPr>
          <w:cantSplit/>
          <w:jc w:val="center"/>
        </w:trPr>
        <w:tc>
          <w:tcPr>
            <w:tcW w:w="9576" w:type="dxa"/>
            <w:gridSpan w:val="2"/>
            <w:shd w:val="clear" w:color="auto" w:fill="D9D9D9" w:themeFill="background1" w:themeFillShade="D9"/>
          </w:tcPr>
          <w:p w14:paraId="7F5106C3" w14:textId="5114D2DD" w:rsidR="00075C0F" w:rsidRPr="00E176BB" w:rsidRDefault="00075C0F" w:rsidP="00070B01">
            <w:pPr>
              <w:jc w:val="center"/>
            </w:pPr>
            <w:r>
              <w:t>Schumpeter Five</w:t>
            </w:r>
          </w:p>
        </w:tc>
      </w:tr>
      <w:tr w:rsidR="00075C0F" w:rsidRPr="00112790" w14:paraId="6486BD40" w14:textId="77777777" w:rsidTr="00070B01">
        <w:trPr>
          <w:cantSplit/>
          <w:jc w:val="center"/>
        </w:trPr>
        <w:tc>
          <w:tcPr>
            <w:tcW w:w="2667" w:type="dxa"/>
            <w:shd w:val="clear" w:color="auto" w:fill="D9D9D9" w:themeFill="background1" w:themeFillShade="D9"/>
          </w:tcPr>
          <w:p w14:paraId="00F7F689" w14:textId="77777777" w:rsidR="00075C0F" w:rsidRPr="00112790" w:rsidRDefault="00075C0F" w:rsidP="00070B01">
            <w:r>
              <w:t>New or improved product, service or program</w:t>
            </w:r>
          </w:p>
        </w:tc>
        <w:tc>
          <w:tcPr>
            <w:tcW w:w="6909" w:type="dxa"/>
          </w:tcPr>
          <w:p w14:paraId="43B99EDD" w14:textId="77777777" w:rsidR="00075C0F" w:rsidRDefault="00075C0F" w:rsidP="00CB18FC">
            <w:pPr>
              <w:pStyle w:val="ListParagraph"/>
              <w:widowControl/>
              <w:numPr>
                <w:ilvl w:val="0"/>
                <w:numId w:val="60"/>
              </w:numPr>
              <w:ind w:left="216" w:hanging="216"/>
            </w:pPr>
            <w:r>
              <w:t>Improved student programs</w:t>
            </w:r>
          </w:p>
          <w:p w14:paraId="43106DDC" w14:textId="77777777" w:rsidR="00075C0F" w:rsidRDefault="00075C0F" w:rsidP="00CB18FC">
            <w:pPr>
              <w:pStyle w:val="ListParagraph"/>
              <w:widowControl/>
              <w:numPr>
                <w:ilvl w:val="0"/>
                <w:numId w:val="60"/>
              </w:numPr>
              <w:ind w:left="216" w:hanging="216"/>
            </w:pPr>
            <w:r>
              <w:t xml:space="preserve">Improved new works program </w:t>
            </w:r>
          </w:p>
          <w:p w14:paraId="6853739A" w14:textId="77777777" w:rsidR="00075C0F" w:rsidRPr="00E176BB" w:rsidRDefault="00075C0F" w:rsidP="00CB18FC">
            <w:pPr>
              <w:pStyle w:val="ListParagraph"/>
              <w:widowControl/>
              <w:numPr>
                <w:ilvl w:val="0"/>
                <w:numId w:val="60"/>
              </w:numPr>
              <w:ind w:left="216" w:hanging="216"/>
            </w:pPr>
            <w:r>
              <w:t>New scholar programs</w:t>
            </w:r>
          </w:p>
        </w:tc>
      </w:tr>
      <w:tr w:rsidR="00075C0F" w:rsidRPr="00112790" w14:paraId="39967784" w14:textId="77777777" w:rsidTr="00070B01">
        <w:trPr>
          <w:cantSplit/>
          <w:jc w:val="center"/>
        </w:trPr>
        <w:tc>
          <w:tcPr>
            <w:tcW w:w="2667" w:type="dxa"/>
            <w:shd w:val="clear" w:color="auto" w:fill="D9D9D9" w:themeFill="background1" w:themeFillShade="D9"/>
          </w:tcPr>
          <w:p w14:paraId="20172614" w14:textId="77777777" w:rsidR="00075C0F" w:rsidRDefault="00075C0F" w:rsidP="00070B01">
            <w:r>
              <w:t>New or improved strategy or method of operating</w:t>
            </w:r>
          </w:p>
        </w:tc>
        <w:tc>
          <w:tcPr>
            <w:tcW w:w="6909" w:type="dxa"/>
          </w:tcPr>
          <w:p w14:paraId="331CA156" w14:textId="77777777" w:rsidR="00075C0F" w:rsidRDefault="00075C0F" w:rsidP="00CB18FC">
            <w:pPr>
              <w:pStyle w:val="ListParagraph"/>
              <w:widowControl/>
              <w:numPr>
                <w:ilvl w:val="0"/>
                <w:numId w:val="60"/>
              </w:numPr>
              <w:ind w:left="216" w:hanging="216"/>
            </w:pPr>
            <w:r>
              <w:t>Better marketing to support new works</w:t>
            </w:r>
          </w:p>
          <w:p w14:paraId="6C663270" w14:textId="77777777" w:rsidR="00075C0F" w:rsidRDefault="00075C0F" w:rsidP="00CB18FC">
            <w:pPr>
              <w:pStyle w:val="ListParagraph"/>
              <w:widowControl/>
              <w:numPr>
                <w:ilvl w:val="0"/>
                <w:numId w:val="60"/>
              </w:numPr>
              <w:ind w:left="216" w:hanging="216"/>
            </w:pPr>
            <w:r>
              <w:t>Hire a PR firm for increased visibility – local and nationally</w:t>
            </w:r>
          </w:p>
          <w:p w14:paraId="27A9D67E" w14:textId="77777777" w:rsidR="00075C0F" w:rsidRPr="00E176BB" w:rsidRDefault="00075C0F" w:rsidP="00CB18FC">
            <w:pPr>
              <w:pStyle w:val="ListParagraph"/>
              <w:widowControl/>
              <w:numPr>
                <w:ilvl w:val="0"/>
                <w:numId w:val="60"/>
              </w:numPr>
              <w:ind w:left="216" w:hanging="216"/>
            </w:pPr>
            <w:r>
              <w:t>Formalizing audience feedback and surveys</w:t>
            </w:r>
          </w:p>
        </w:tc>
      </w:tr>
      <w:tr w:rsidR="00075C0F" w:rsidRPr="00112790" w14:paraId="2FA4348B" w14:textId="77777777" w:rsidTr="00070B01">
        <w:trPr>
          <w:cantSplit/>
          <w:jc w:val="center"/>
        </w:trPr>
        <w:tc>
          <w:tcPr>
            <w:tcW w:w="2667" w:type="dxa"/>
            <w:shd w:val="clear" w:color="auto" w:fill="D9D9D9" w:themeFill="background1" w:themeFillShade="D9"/>
          </w:tcPr>
          <w:p w14:paraId="5C73D154" w14:textId="77777777" w:rsidR="00075C0F" w:rsidRDefault="00075C0F" w:rsidP="00070B01">
            <w:r>
              <w:t>New market</w:t>
            </w:r>
          </w:p>
        </w:tc>
        <w:tc>
          <w:tcPr>
            <w:tcW w:w="6909" w:type="dxa"/>
          </w:tcPr>
          <w:p w14:paraId="62325D34" w14:textId="77777777" w:rsidR="00075C0F" w:rsidRDefault="00075C0F" w:rsidP="00CB18FC">
            <w:pPr>
              <w:pStyle w:val="ListParagraph"/>
              <w:widowControl/>
              <w:numPr>
                <w:ilvl w:val="0"/>
                <w:numId w:val="60"/>
              </w:numPr>
              <w:ind w:left="216" w:hanging="216"/>
            </w:pPr>
            <w:r>
              <w:t>Working with history classes, as well as drama classes</w:t>
            </w:r>
          </w:p>
          <w:p w14:paraId="412E7DFD" w14:textId="77777777" w:rsidR="00075C0F" w:rsidRPr="00E176BB" w:rsidRDefault="00075C0F" w:rsidP="00CB18FC">
            <w:pPr>
              <w:pStyle w:val="ListParagraph"/>
              <w:widowControl/>
              <w:numPr>
                <w:ilvl w:val="0"/>
                <w:numId w:val="60"/>
              </w:numPr>
              <w:ind w:left="216" w:hanging="216"/>
            </w:pPr>
            <w:r>
              <w:t>Wine and theatre pairing events</w:t>
            </w:r>
          </w:p>
        </w:tc>
      </w:tr>
      <w:tr w:rsidR="00075C0F" w:rsidRPr="00112790" w14:paraId="4098B070" w14:textId="77777777" w:rsidTr="0038600A">
        <w:trPr>
          <w:cantSplit/>
          <w:jc w:val="center"/>
        </w:trPr>
        <w:tc>
          <w:tcPr>
            <w:tcW w:w="2667" w:type="dxa"/>
            <w:tcBorders>
              <w:bottom w:val="single" w:sz="4" w:space="0" w:color="auto"/>
            </w:tcBorders>
            <w:shd w:val="clear" w:color="auto" w:fill="D9D9D9" w:themeFill="background1" w:themeFillShade="D9"/>
          </w:tcPr>
          <w:p w14:paraId="498085F9" w14:textId="77777777" w:rsidR="00075C0F" w:rsidRDefault="00075C0F" w:rsidP="00070B01">
            <w:r>
              <w:t>New source of supply or labor</w:t>
            </w:r>
          </w:p>
        </w:tc>
        <w:tc>
          <w:tcPr>
            <w:tcW w:w="6909" w:type="dxa"/>
            <w:tcBorders>
              <w:bottom w:val="single" w:sz="4" w:space="0" w:color="auto"/>
            </w:tcBorders>
          </w:tcPr>
          <w:p w14:paraId="62A07440" w14:textId="77777777" w:rsidR="00075C0F" w:rsidRPr="00E176BB" w:rsidRDefault="00075C0F" w:rsidP="00CB18FC">
            <w:pPr>
              <w:pStyle w:val="ListParagraph"/>
              <w:widowControl/>
              <w:numPr>
                <w:ilvl w:val="0"/>
                <w:numId w:val="60"/>
              </w:numPr>
              <w:ind w:left="216" w:hanging="216"/>
            </w:pPr>
            <w:r>
              <w:t>Working with DePaul and other local universities to create work-study programs and internship opportunities</w:t>
            </w:r>
          </w:p>
        </w:tc>
      </w:tr>
      <w:tr w:rsidR="00075C0F" w:rsidRPr="00112790" w14:paraId="7765770E" w14:textId="77777777" w:rsidTr="0038600A">
        <w:trPr>
          <w:cantSplit/>
          <w:jc w:val="center"/>
        </w:trPr>
        <w:tc>
          <w:tcPr>
            <w:tcW w:w="2667" w:type="dxa"/>
            <w:tcBorders>
              <w:bottom w:val="single" w:sz="4" w:space="0" w:color="auto"/>
            </w:tcBorders>
            <w:shd w:val="clear" w:color="auto" w:fill="D9D9D9" w:themeFill="background1" w:themeFillShade="D9"/>
          </w:tcPr>
          <w:p w14:paraId="3CB595D3" w14:textId="77777777" w:rsidR="00075C0F" w:rsidRDefault="00075C0F" w:rsidP="00070B01">
            <w:r>
              <w:t>New organization structure</w:t>
            </w:r>
          </w:p>
        </w:tc>
        <w:tc>
          <w:tcPr>
            <w:tcW w:w="6909" w:type="dxa"/>
            <w:tcBorders>
              <w:bottom w:val="single" w:sz="4" w:space="0" w:color="auto"/>
            </w:tcBorders>
          </w:tcPr>
          <w:p w14:paraId="1D419107" w14:textId="77777777" w:rsidR="00075C0F" w:rsidRPr="00E176BB" w:rsidRDefault="00075C0F" w:rsidP="00CB18FC">
            <w:pPr>
              <w:pStyle w:val="ListParagraph"/>
              <w:widowControl/>
              <w:numPr>
                <w:ilvl w:val="0"/>
                <w:numId w:val="60"/>
              </w:numPr>
              <w:ind w:left="216" w:hanging="216"/>
            </w:pPr>
            <w:r>
              <w:t>Looking for additional venues to rent space from to expand our season of work</w:t>
            </w:r>
          </w:p>
        </w:tc>
      </w:tr>
    </w:tbl>
    <w:p w14:paraId="29B42F11" w14:textId="77777777" w:rsidR="00E81460" w:rsidRDefault="00E81460" w:rsidP="00F117EB">
      <w:pPr>
        <w:widowControl/>
      </w:pPr>
    </w:p>
    <w:p w14:paraId="3C564023" w14:textId="7FBCD89F" w:rsidR="00B57155" w:rsidRDefault="00E56570" w:rsidP="00B57155">
      <w:pPr>
        <w:pStyle w:val="Heading5"/>
      </w:pPr>
      <w:r>
        <w:t>Ansoff Four</w:t>
      </w:r>
    </w:p>
    <w:p w14:paraId="725F0E4C" w14:textId="77777777" w:rsidR="00B57155" w:rsidRDefault="00B57155" w:rsidP="00F117EB">
      <w:pPr>
        <w:widowControl/>
      </w:pPr>
    </w:p>
    <w:p w14:paraId="72EDBF69" w14:textId="56D05AE0" w:rsidR="00E8640F" w:rsidRDefault="00035833" w:rsidP="00F117EB">
      <w:pPr>
        <w:widowControl/>
      </w:pPr>
      <w:r>
        <w:t xml:space="preserve">The easiest Great Question approach </w:t>
      </w:r>
      <w:r w:rsidR="00E8640F">
        <w:t>to u</w:t>
      </w:r>
      <w:r w:rsidR="00E8640F" w:rsidRPr="00B55C65">
        <w:t xml:space="preserve">se </w:t>
      </w:r>
      <w:r w:rsidR="00980C57">
        <w:t xml:space="preserve">comes from Igor </w:t>
      </w:r>
      <w:r w:rsidR="00E8640F" w:rsidRPr="00B55C65">
        <w:t>Ansoff</w:t>
      </w:r>
      <w:r w:rsidR="00980C57">
        <w:t>:</w:t>
      </w:r>
      <w:r w:rsidR="00E8640F">
        <w:rPr>
          <w:rStyle w:val="EndnoteReference"/>
        </w:rPr>
        <w:endnoteReference w:id="86"/>
      </w:r>
      <w:r w:rsidR="00E8640F">
        <w:t xml:space="preserve"> </w:t>
      </w:r>
      <w:r w:rsidR="00E8640F" w:rsidRPr="00C64297">
        <w:t xml:space="preserve">“There are four basic growth alternatives open to a business. </w:t>
      </w:r>
      <w:r w:rsidR="00E8640F" w:rsidRPr="00980C57">
        <w:t>It can grow through increased market penetration, through market development, through product development, or through diversification.”</w:t>
      </w:r>
      <w:r w:rsidR="00E8640F" w:rsidRPr="00C64297">
        <w:rPr>
          <w:rStyle w:val="EndnoteReference"/>
        </w:rPr>
        <w:endnoteReference w:id="87"/>
      </w:r>
      <w:r w:rsidR="00E8640F" w:rsidRPr="00C64297">
        <w:t xml:space="preserve"> </w:t>
      </w:r>
      <w:r w:rsidR="00E8640F">
        <w:t xml:space="preserve">The table below illustrates </w:t>
      </w:r>
      <w:r w:rsidR="00E8640F" w:rsidRPr="00C64297">
        <w:t>the Ansoff Matrix</w:t>
      </w:r>
      <w:r w:rsidR="00E8640F">
        <w:t>:</w:t>
      </w:r>
    </w:p>
    <w:p w14:paraId="25D52292" w14:textId="77777777" w:rsidR="00E8640F" w:rsidRDefault="00E8640F" w:rsidP="00F117EB">
      <w:pPr>
        <w:widowControl/>
      </w:pPr>
    </w:p>
    <w:p w14:paraId="1C84FF67" w14:textId="77777777" w:rsidR="003F3D8C" w:rsidRDefault="003F3D8C">
      <w:r>
        <w:br w:type="page"/>
      </w: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62"/>
        <w:gridCol w:w="3907"/>
        <w:gridCol w:w="3907"/>
      </w:tblGrid>
      <w:tr w:rsidR="00E8640F" w14:paraId="5632425F" w14:textId="77777777" w:rsidTr="003F3D8C">
        <w:trPr>
          <w:jc w:val="center"/>
        </w:trPr>
        <w:tc>
          <w:tcPr>
            <w:tcW w:w="1762" w:type="dxa"/>
            <w:tcBorders>
              <w:top w:val="single" w:sz="4" w:space="0" w:color="auto"/>
              <w:left w:val="single" w:sz="4" w:space="0" w:color="auto"/>
            </w:tcBorders>
            <w:shd w:val="clear" w:color="auto" w:fill="D9D9D9" w:themeFill="background1" w:themeFillShade="D9"/>
          </w:tcPr>
          <w:p w14:paraId="7C9C0597" w14:textId="0E87E4D5" w:rsidR="00E8640F" w:rsidRDefault="00E8640F" w:rsidP="00F117EB">
            <w:pPr>
              <w:widowControl/>
              <w:jc w:val="center"/>
            </w:pPr>
            <w:r w:rsidRPr="00204C99">
              <w:lastRenderedPageBreak/>
              <w:br w:type="page"/>
            </w:r>
            <w:r w:rsidRPr="00204C99">
              <w:br w:type="page"/>
            </w:r>
            <w:r w:rsidR="003F3D8C">
              <w:t>Products</w:t>
            </w:r>
          </w:p>
        </w:tc>
        <w:tc>
          <w:tcPr>
            <w:tcW w:w="3907" w:type="dxa"/>
            <w:shd w:val="clear" w:color="auto" w:fill="D9D9D9" w:themeFill="background1" w:themeFillShade="D9"/>
          </w:tcPr>
          <w:p w14:paraId="088F67CC" w14:textId="77777777" w:rsidR="00E8640F" w:rsidRDefault="00E8640F" w:rsidP="00F117EB">
            <w:pPr>
              <w:widowControl/>
              <w:jc w:val="center"/>
            </w:pPr>
            <w:r w:rsidRPr="000E60DD">
              <w:t xml:space="preserve">Current </w:t>
            </w:r>
            <w:r>
              <w:t>P</w:t>
            </w:r>
            <w:r w:rsidRPr="000E60DD">
              <w:t>roducts</w:t>
            </w:r>
          </w:p>
        </w:tc>
        <w:tc>
          <w:tcPr>
            <w:tcW w:w="3907" w:type="dxa"/>
            <w:shd w:val="clear" w:color="auto" w:fill="D9D9D9" w:themeFill="background1" w:themeFillShade="D9"/>
          </w:tcPr>
          <w:p w14:paraId="008DACFE" w14:textId="77777777" w:rsidR="00E8640F" w:rsidRDefault="00E8640F" w:rsidP="00F117EB">
            <w:pPr>
              <w:widowControl/>
              <w:jc w:val="center"/>
            </w:pPr>
            <w:r w:rsidRPr="000E60DD">
              <w:t xml:space="preserve">New </w:t>
            </w:r>
            <w:r>
              <w:t>P</w:t>
            </w:r>
            <w:r w:rsidRPr="000E60DD">
              <w:t>roducts</w:t>
            </w:r>
          </w:p>
        </w:tc>
      </w:tr>
      <w:tr w:rsidR="00E8640F" w14:paraId="5F1355A2" w14:textId="77777777" w:rsidTr="003F3D8C">
        <w:trPr>
          <w:jc w:val="center"/>
        </w:trPr>
        <w:tc>
          <w:tcPr>
            <w:tcW w:w="1762" w:type="dxa"/>
            <w:shd w:val="clear" w:color="auto" w:fill="D9D9D9" w:themeFill="background1" w:themeFillShade="D9"/>
            <w:vAlign w:val="center"/>
          </w:tcPr>
          <w:p w14:paraId="612915E5" w14:textId="77777777" w:rsidR="00E8640F" w:rsidRDefault="00E8640F" w:rsidP="00F117EB">
            <w:pPr>
              <w:widowControl/>
              <w:jc w:val="center"/>
            </w:pPr>
            <w:r w:rsidRPr="00204C99">
              <w:t>Current</w:t>
            </w:r>
            <w:r w:rsidRPr="00204C99">
              <w:br/>
              <w:t>Markets</w:t>
            </w:r>
          </w:p>
        </w:tc>
        <w:tc>
          <w:tcPr>
            <w:tcW w:w="3907" w:type="dxa"/>
            <w:vAlign w:val="center"/>
          </w:tcPr>
          <w:p w14:paraId="0039E044" w14:textId="77777777" w:rsidR="00E8640F" w:rsidRDefault="00E8640F" w:rsidP="00F117EB">
            <w:pPr>
              <w:widowControl/>
              <w:jc w:val="center"/>
            </w:pPr>
            <w:r w:rsidRPr="00C8215B">
              <w:rPr>
                <w:b/>
              </w:rPr>
              <w:t>Market Penetration</w:t>
            </w:r>
            <w:r w:rsidRPr="00C64297">
              <w:br/>
              <w:t>current products to more customers like current customers</w:t>
            </w:r>
          </w:p>
        </w:tc>
        <w:tc>
          <w:tcPr>
            <w:tcW w:w="3907" w:type="dxa"/>
            <w:vAlign w:val="center"/>
          </w:tcPr>
          <w:p w14:paraId="475D3DA9" w14:textId="77777777" w:rsidR="00E8640F" w:rsidRDefault="00E8640F" w:rsidP="00F117EB">
            <w:pPr>
              <w:widowControl/>
              <w:jc w:val="center"/>
            </w:pPr>
            <w:r w:rsidRPr="00C8215B">
              <w:rPr>
                <w:b/>
              </w:rPr>
              <w:t>Product Development</w:t>
            </w:r>
            <w:r w:rsidRPr="00C64297">
              <w:br/>
              <w:t xml:space="preserve">new products </w:t>
            </w:r>
            <w:r w:rsidRPr="00C64297">
              <w:br/>
              <w:t>to current customers</w:t>
            </w:r>
          </w:p>
        </w:tc>
      </w:tr>
      <w:tr w:rsidR="00E8640F" w14:paraId="23CE4A26" w14:textId="77777777" w:rsidTr="003F3D8C">
        <w:trPr>
          <w:jc w:val="center"/>
        </w:trPr>
        <w:tc>
          <w:tcPr>
            <w:tcW w:w="1762" w:type="dxa"/>
            <w:shd w:val="clear" w:color="auto" w:fill="D9D9D9" w:themeFill="background1" w:themeFillShade="D9"/>
            <w:vAlign w:val="center"/>
          </w:tcPr>
          <w:p w14:paraId="03C91CE5" w14:textId="77777777" w:rsidR="00E8640F" w:rsidRPr="00112790" w:rsidRDefault="00E8640F" w:rsidP="00F117EB">
            <w:pPr>
              <w:widowControl/>
              <w:jc w:val="center"/>
              <w:rPr>
                <w:iCs/>
              </w:rPr>
            </w:pPr>
            <w:r w:rsidRPr="00204C99">
              <w:t>New</w:t>
            </w:r>
          </w:p>
          <w:p w14:paraId="55662607" w14:textId="77777777" w:rsidR="00E8640F" w:rsidRPr="00204C99" w:rsidRDefault="00E8640F" w:rsidP="00F117EB">
            <w:pPr>
              <w:widowControl/>
              <w:jc w:val="center"/>
            </w:pPr>
            <w:r w:rsidRPr="00204C99">
              <w:t>Markets</w:t>
            </w:r>
          </w:p>
        </w:tc>
        <w:tc>
          <w:tcPr>
            <w:tcW w:w="3907" w:type="dxa"/>
            <w:vAlign w:val="center"/>
          </w:tcPr>
          <w:p w14:paraId="4ACDB428" w14:textId="77777777" w:rsidR="00E8640F" w:rsidRPr="00C8215B" w:rsidRDefault="00E8640F" w:rsidP="00F117EB">
            <w:pPr>
              <w:widowControl/>
              <w:jc w:val="center"/>
              <w:rPr>
                <w:b/>
              </w:rPr>
            </w:pPr>
            <w:r w:rsidRPr="00C8215B">
              <w:rPr>
                <w:b/>
              </w:rPr>
              <w:t>Market Development</w:t>
            </w:r>
            <w:r w:rsidRPr="00C64297">
              <w:t xml:space="preserve"> </w:t>
            </w:r>
            <w:r w:rsidRPr="00C64297">
              <w:br/>
              <w:t xml:space="preserve">current products to </w:t>
            </w:r>
            <w:r w:rsidRPr="00C64297">
              <w:br/>
              <w:t>new kinds of customers</w:t>
            </w:r>
          </w:p>
        </w:tc>
        <w:tc>
          <w:tcPr>
            <w:tcW w:w="3907" w:type="dxa"/>
            <w:vAlign w:val="center"/>
          </w:tcPr>
          <w:p w14:paraId="508545A9" w14:textId="77777777" w:rsidR="00E8640F" w:rsidRPr="00C8215B" w:rsidRDefault="00E8640F" w:rsidP="00F117EB">
            <w:pPr>
              <w:widowControl/>
              <w:jc w:val="center"/>
              <w:rPr>
                <w:b/>
              </w:rPr>
            </w:pPr>
            <w:r w:rsidRPr="00C8215B">
              <w:rPr>
                <w:b/>
              </w:rPr>
              <w:t>Diversification</w:t>
            </w:r>
            <w:r w:rsidRPr="00C64297">
              <w:t xml:space="preserve"> </w:t>
            </w:r>
            <w:r w:rsidRPr="00C64297">
              <w:br/>
              <w:t xml:space="preserve">new products </w:t>
            </w:r>
            <w:r w:rsidRPr="00C64297">
              <w:br/>
              <w:t>to new kinds of customers</w:t>
            </w:r>
          </w:p>
        </w:tc>
      </w:tr>
    </w:tbl>
    <w:p w14:paraId="3BFF60E8" w14:textId="77777777" w:rsidR="00E8640F" w:rsidRPr="00112790" w:rsidRDefault="00E8640F" w:rsidP="00F117EB">
      <w:pPr>
        <w:widowControl/>
      </w:pPr>
    </w:p>
    <w:p w14:paraId="4F357A99" w14:textId="698DA012" w:rsidR="00322DC0" w:rsidRDefault="00E8640F" w:rsidP="00F117EB">
      <w:pPr>
        <w:widowControl/>
      </w:pPr>
      <w:r w:rsidRPr="00C64297">
        <w:t>Although there are no hard and fast rules about which quadrant is better, diversification is the most difficult to pull off because you are doing something you have never done before. Market penetration is the least difficult because you are doing more of what you’re al</w:t>
      </w:r>
      <w:r>
        <w:t xml:space="preserve">ready doing. In general, market penetration is the most preferred strategy followed in order by product </w:t>
      </w:r>
      <w:r w:rsidRPr="00C64297">
        <w:t>development</w:t>
      </w:r>
      <w:r>
        <w:t xml:space="preserve">, market </w:t>
      </w:r>
      <w:r w:rsidRPr="00C64297">
        <w:t>development</w:t>
      </w:r>
      <w:r>
        <w:t>, and diversification is the least preferred.</w:t>
      </w:r>
      <w:r w:rsidRPr="00C64297">
        <w:rPr>
          <w:rStyle w:val="EndnoteReference"/>
        </w:rPr>
        <w:endnoteReference w:id="88"/>
      </w:r>
      <w:r w:rsidRPr="00C64297">
        <w:t xml:space="preserve"> </w:t>
      </w:r>
      <w:r>
        <w:t>Here is an example from an arts agency:</w:t>
      </w:r>
      <w:r>
        <w:rPr>
          <w:rStyle w:val="EndnoteReference"/>
        </w:rPr>
        <w:endnoteReference w:id="89"/>
      </w:r>
    </w:p>
    <w:p w14:paraId="7942B345" w14:textId="61538D0D" w:rsidR="00322DC0" w:rsidRDefault="00322DC0">
      <w:pPr>
        <w:widowControl/>
      </w:pPr>
    </w:p>
    <w:tbl>
      <w:tblPr>
        <w:tblStyle w:val="TableGrid10"/>
        <w:tblW w:w="9576" w:type="dxa"/>
        <w:jc w:val="center"/>
        <w:tblCellMar>
          <w:left w:w="43" w:type="dxa"/>
          <w:right w:w="43" w:type="dxa"/>
        </w:tblCellMar>
        <w:tblLook w:val="04A0" w:firstRow="1" w:lastRow="0" w:firstColumn="1" w:lastColumn="0" w:noHBand="0" w:noVBand="1"/>
      </w:tblPr>
      <w:tblGrid>
        <w:gridCol w:w="1432"/>
        <w:gridCol w:w="4072"/>
        <w:gridCol w:w="4072"/>
      </w:tblGrid>
      <w:tr w:rsidR="00E8640F" w14:paraId="549734BD" w14:textId="77777777" w:rsidTr="005C2EE7">
        <w:trPr>
          <w:jc w:val="center"/>
        </w:trPr>
        <w:tc>
          <w:tcPr>
            <w:tcW w:w="1432" w:type="dxa"/>
            <w:vMerge w:val="restart"/>
            <w:tcBorders>
              <w:top w:val="nil"/>
              <w:left w:val="nil"/>
            </w:tcBorders>
          </w:tcPr>
          <w:p w14:paraId="7A250559" w14:textId="77777777" w:rsidR="00E8640F" w:rsidRDefault="00E8640F" w:rsidP="00F117EB">
            <w:pPr>
              <w:widowControl/>
              <w:rPr>
                <w:rFonts w:cs="Arial"/>
              </w:rPr>
            </w:pPr>
          </w:p>
        </w:tc>
        <w:tc>
          <w:tcPr>
            <w:tcW w:w="8144" w:type="dxa"/>
            <w:gridSpan w:val="2"/>
            <w:shd w:val="clear" w:color="auto" w:fill="D9D9D9" w:themeFill="background1" w:themeFillShade="D9"/>
            <w:vAlign w:val="center"/>
          </w:tcPr>
          <w:p w14:paraId="794B30AC" w14:textId="6BB2D858" w:rsidR="00E8640F" w:rsidRDefault="00E8640F" w:rsidP="001E653C">
            <w:pPr>
              <w:widowControl/>
              <w:jc w:val="center"/>
              <w:rPr>
                <w:rFonts w:cs="Arial"/>
              </w:rPr>
            </w:pPr>
            <w:r w:rsidRPr="00D8667C">
              <w:rPr>
                <w:rFonts w:cs="Arial"/>
              </w:rPr>
              <w:t>Ansoff</w:t>
            </w:r>
            <w:r w:rsidR="001E653C">
              <w:rPr>
                <w:rFonts w:cs="Arial"/>
              </w:rPr>
              <w:t xml:space="preserve"> Four Ideas</w:t>
            </w:r>
            <w:r w:rsidRPr="00D8667C">
              <w:rPr>
                <w:rFonts w:cs="Arial"/>
              </w:rPr>
              <w:t xml:space="preserve"> </w:t>
            </w:r>
          </w:p>
        </w:tc>
      </w:tr>
      <w:tr w:rsidR="00E8640F" w14:paraId="0BBF3513" w14:textId="77777777" w:rsidTr="005C2EE7">
        <w:trPr>
          <w:jc w:val="center"/>
        </w:trPr>
        <w:tc>
          <w:tcPr>
            <w:tcW w:w="1432" w:type="dxa"/>
            <w:vMerge/>
            <w:tcBorders>
              <w:left w:val="nil"/>
            </w:tcBorders>
          </w:tcPr>
          <w:p w14:paraId="47CF130C" w14:textId="77777777" w:rsidR="00E8640F" w:rsidRDefault="00E8640F" w:rsidP="00F117EB">
            <w:pPr>
              <w:widowControl/>
              <w:rPr>
                <w:rFonts w:cs="Arial"/>
              </w:rPr>
            </w:pPr>
          </w:p>
        </w:tc>
        <w:tc>
          <w:tcPr>
            <w:tcW w:w="4072" w:type="dxa"/>
            <w:tcBorders>
              <w:bottom w:val="single" w:sz="4" w:space="0" w:color="auto"/>
            </w:tcBorders>
            <w:shd w:val="clear" w:color="auto" w:fill="D9D9D9" w:themeFill="background1" w:themeFillShade="D9"/>
            <w:vAlign w:val="center"/>
          </w:tcPr>
          <w:p w14:paraId="6E1A8BC6" w14:textId="472289C0" w:rsidR="00E8640F" w:rsidRDefault="00E8640F" w:rsidP="00F117EB">
            <w:pPr>
              <w:widowControl/>
              <w:jc w:val="center"/>
              <w:rPr>
                <w:rFonts w:cs="Arial"/>
              </w:rPr>
            </w:pPr>
            <w:r w:rsidRPr="000E60DD">
              <w:t xml:space="preserve">Current </w:t>
            </w:r>
            <w:r w:rsidR="00322DC0">
              <w:t>P</w:t>
            </w:r>
            <w:r w:rsidRPr="000E60DD">
              <w:t>roducts</w:t>
            </w:r>
          </w:p>
        </w:tc>
        <w:tc>
          <w:tcPr>
            <w:tcW w:w="4072" w:type="dxa"/>
            <w:shd w:val="clear" w:color="auto" w:fill="D9D9D9" w:themeFill="background1" w:themeFillShade="D9"/>
            <w:vAlign w:val="center"/>
          </w:tcPr>
          <w:p w14:paraId="0B7111A9" w14:textId="130B663E" w:rsidR="00E8640F" w:rsidRDefault="00E8640F" w:rsidP="00F117EB">
            <w:pPr>
              <w:widowControl/>
              <w:jc w:val="center"/>
              <w:rPr>
                <w:rFonts w:cs="Arial"/>
              </w:rPr>
            </w:pPr>
            <w:r w:rsidRPr="000E60DD">
              <w:t xml:space="preserve">New </w:t>
            </w:r>
            <w:r w:rsidR="00322DC0">
              <w:t>P</w:t>
            </w:r>
            <w:r w:rsidRPr="000E60DD">
              <w:t>roducts</w:t>
            </w:r>
          </w:p>
        </w:tc>
      </w:tr>
      <w:tr w:rsidR="00E8640F" w:rsidRPr="00BE4037" w14:paraId="62B9D6A9" w14:textId="77777777" w:rsidTr="005C2EE7">
        <w:trPr>
          <w:trHeight w:val="47"/>
          <w:jc w:val="center"/>
        </w:trPr>
        <w:tc>
          <w:tcPr>
            <w:tcW w:w="1432" w:type="dxa"/>
            <w:vMerge w:val="restart"/>
            <w:tcBorders>
              <w:right w:val="nil"/>
            </w:tcBorders>
            <w:shd w:val="clear" w:color="auto" w:fill="D9D9D9" w:themeFill="background1" w:themeFillShade="D9"/>
            <w:vAlign w:val="center"/>
          </w:tcPr>
          <w:p w14:paraId="4163C19D" w14:textId="77777777" w:rsidR="00E8640F" w:rsidRPr="00BE4037" w:rsidRDefault="00E8640F" w:rsidP="00F117EB">
            <w:pPr>
              <w:widowControl/>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2B078837" w14:textId="77777777" w:rsidR="00E8640F" w:rsidRPr="00BE4037" w:rsidRDefault="00E8640F" w:rsidP="00F117EB">
            <w:pPr>
              <w:widowControl/>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14:paraId="5B017A33" w14:textId="77777777" w:rsidR="00E8640F" w:rsidRPr="00BE4037" w:rsidRDefault="00E8640F" w:rsidP="00F117EB">
            <w:pPr>
              <w:widowControl/>
              <w:jc w:val="center"/>
              <w:rPr>
                <w:rFonts w:cs="Arial"/>
                <w:sz w:val="16"/>
                <w:szCs w:val="16"/>
              </w:rPr>
            </w:pPr>
            <w:r w:rsidRPr="00BE4037">
              <w:rPr>
                <w:sz w:val="16"/>
                <w:szCs w:val="16"/>
              </w:rPr>
              <w:t>Product Development</w:t>
            </w:r>
          </w:p>
        </w:tc>
      </w:tr>
      <w:tr w:rsidR="00E8640F" w14:paraId="0598801D" w14:textId="77777777" w:rsidTr="005C2EE7">
        <w:trPr>
          <w:jc w:val="center"/>
        </w:trPr>
        <w:tc>
          <w:tcPr>
            <w:tcW w:w="1432" w:type="dxa"/>
            <w:vMerge/>
            <w:shd w:val="clear" w:color="auto" w:fill="D9D9D9" w:themeFill="background1" w:themeFillShade="D9"/>
            <w:vAlign w:val="center"/>
          </w:tcPr>
          <w:p w14:paraId="0E6CECF6" w14:textId="77777777" w:rsidR="00E8640F" w:rsidRDefault="00E8640F" w:rsidP="00F117EB">
            <w:pPr>
              <w:widowControl/>
              <w:jc w:val="center"/>
              <w:rPr>
                <w:rFonts w:cs="Arial"/>
              </w:rPr>
            </w:pPr>
          </w:p>
        </w:tc>
        <w:tc>
          <w:tcPr>
            <w:tcW w:w="4072" w:type="dxa"/>
            <w:tcBorders>
              <w:top w:val="dashed" w:sz="4" w:space="0" w:color="auto"/>
              <w:bottom w:val="single" w:sz="4" w:space="0" w:color="auto"/>
            </w:tcBorders>
          </w:tcPr>
          <w:p w14:paraId="03CB4B80" w14:textId="77777777" w:rsidR="00E8640F" w:rsidRDefault="00E8640F" w:rsidP="00CB18FC">
            <w:pPr>
              <w:pStyle w:val="ListParagraph"/>
              <w:widowControl/>
              <w:numPr>
                <w:ilvl w:val="0"/>
                <w:numId w:val="46"/>
              </w:numPr>
              <w:ind w:left="216" w:hanging="216"/>
            </w:pPr>
            <w:r>
              <w:t xml:space="preserve">Increase annual productions </w:t>
            </w:r>
          </w:p>
          <w:p w14:paraId="291C0E78" w14:textId="77777777" w:rsidR="00E8640F" w:rsidRDefault="00E8640F" w:rsidP="00CB18FC">
            <w:pPr>
              <w:pStyle w:val="ListParagraph"/>
              <w:widowControl/>
              <w:numPr>
                <w:ilvl w:val="0"/>
                <w:numId w:val="46"/>
              </w:numPr>
              <w:ind w:left="216" w:hanging="216"/>
            </w:pPr>
            <w:r>
              <w:t>Expand education programs</w:t>
            </w:r>
          </w:p>
          <w:p w14:paraId="3463E870" w14:textId="77777777" w:rsidR="00E8640F" w:rsidRDefault="00E8640F" w:rsidP="00CB18FC">
            <w:pPr>
              <w:pStyle w:val="ListParagraph"/>
              <w:widowControl/>
              <w:numPr>
                <w:ilvl w:val="0"/>
                <w:numId w:val="46"/>
              </w:numPr>
              <w:ind w:left="216" w:hanging="216"/>
            </w:pPr>
            <w:r>
              <w:t>A</w:t>
            </w:r>
            <w:r w:rsidRPr="0037214F">
              <w:t>pply for more funding</w:t>
            </w:r>
            <w:r>
              <w:t>/sponsorship</w:t>
            </w:r>
          </w:p>
          <w:p w14:paraId="77D8D82A" w14:textId="77777777" w:rsidR="00E8640F" w:rsidRDefault="00E8640F" w:rsidP="00CB18FC">
            <w:pPr>
              <w:pStyle w:val="ListParagraph"/>
              <w:widowControl/>
              <w:numPr>
                <w:ilvl w:val="0"/>
                <w:numId w:val="46"/>
              </w:numPr>
              <w:ind w:left="216" w:hanging="216"/>
            </w:pPr>
            <w:r>
              <w:t>E</w:t>
            </w:r>
            <w:r w:rsidRPr="0037214F">
              <w:t>xpand MyLine programming</w:t>
            </w:r>
          </w:p>
        </w:tc>
        <w:tc>
          <w:tcPr>
            <w:tcW w:w="4072" w:type="dxa"/>
            <w:tcBorders>
              <w:top w:val="dashed" w:sz="4" w:space="0" w:color="auto"/>
              <w:bottom w:val="single" w:sz="4" w:space="0" w:color="auto"/>
            </w:tcBorders>
          </w:tcPr>
          <w:p w14:paraId="54E9CE66" w14:textId="77777777" w:rsidR="00E8640F" w:rsidRDefault="00E8640F" w:rsidP="00CB18FC">
            <w:pPr>
              <w:pStyle w:val="ListParagraph"/>
              <w:widowControl/>
              <w:numPr>
                <w:ilvl w:val="0"/>
                <w:numId w:val="46"/>
              </w:numPr>
              <w:ind w:left="216" w:hanging="216"/>
            </w:pPr>
            <w:r w:rsidRPr="0037214F">
              <w:t>Festi</w:t>
            </w:r>
            <w:r>
              <w:t>val around historical holidays</w:t>
            </w:r>
          </w:p>
          <w:p w14:paraId="28A004BC" w14:textId="77777777" w:rsidR="00E8640F" w:rsidRDefault="00E8640F" w:rsidP="00CB18FC">
            <w:pPr>
              <w:pStyle w:val="ListParagraph"/>
              <w:widowControl/>
              <w:numPr>
                <w:ilvl w:val="0"/>
                <w:numId w:val="46"/>
              </w:numPr>
              <w:ind w:left="216" w:hanging="216"/>
            </w:pPr>
            <w:r>
              <w:t>Student matinees</w:t>
            </w:r>
          </w:p>
          <w:p w14:paraId="1DE2666F" w14:textId="77777777" w:rsidR="00E8640F" w:rsidRDefault="00E8640F" w:rsidP="00CB18FC">
            <w:pPr>
              <w:pStyle w:val="ListParagraph"/>
              <w:widowControl/>
              <w:numPr>
                <w:ilvl w:val="0"/>
                <w:numId w:val="46"/>
              </w:numPr>
              <w:ind w:left="216" w:hanging="216"/>
            </w:pPr>
            <w:r>
              <w:t>D</w:t>
            </w:r>
            <w:r w:rsidRPr="0037214F">
              <w:t>igi</w:t>
            </w:r>
            <w:r>
              <w:t>tal study guides and playbills</w:t>
            </w:r>
          </w:p>
          <w:p w14:paraId="11806467" w14:textId="77777777" w:rsidR="00E8640F" w:rsidRDefault="00E8640F" w:rsidP="00CB18FC">
            <w:pPr>
              <w:pStyle w:val="ListParagraph"/>
              <w:widowControl/>
              <w:numPr>
                <w:ilvl w:val="0"/>
                <w:numId w:val="46"/>
              </w:numPr>
              <w:ind w:left="216" w:hanging="216"/>
            </w:pPr>
            <w:r>
              <w:t>R</w:t>
            </w:r>
            <w:r w:rsidRPr="0037214F">
              <w:t>esource center for further study</w:t>
            </w:r>
          </w:p>
        </w:tc>
      </w:tr>
      <w:tr w:rsidR="00E8640F" w14:paraId="409D385F" w14:textId="77777777" w:rsidTr="005C2EE7">
        <w:trPr>
          <w:jc w:val="center"/>
        </w:trPr>
        <w:tc>
          <w:tcPr>
            <w:tcW w:w="1432" w:type="dxa"/>
            <w:vMerge w:val="restart"/>
            <w:tcBorders>
              <w:right w:val="nil"/>
            </w:tcBorders>
            <w:shd w:val="clear" w:color="auto" w:fill="D9D9D9" w:themeFill="background1" w:themeFillShade="D9"/>
            <w:vAlign w:val="center"/>
          </w:tcPr>
          <w:p w14:paraId="467790F5" w14:textId="77777777" w:rsidR="00E8640F" w:rsidRPr="00204C99" w:rsidRDefault="00E8640F" w:rsidP="00F117EB">
            <w:pPr>
              <w:widowControl/>
              <w:jc w:val="center"/>
              <w:rPr>
                <w:iCs/>
              </w:rPr>
            </w:pPr>
            <w:r w:rsidRPr="00204C99">
              <w:t>New</w:t>
            </w:r>
          </w:p>
          <w:p w14:paraId="7400D839" w14:textId="77777777" w:rsidR="00E8640F" w:rsidRDefault="00E8640F" w:rsidP="00F117EB">
            <w:pPr>
              <w:widowControl/>
              <w:jc w:val="center"/>
              <w:rPr>
                <w:rFonts w:cs="Arial"/>
              </w:rPr>
            </w:pPr>
            <w:r w:rsidRPr="00204C99">
              <w:t>Markets</w:t>
            </w:r>
          </w:p>
        </w:tc>
        <w:tc>
          <w:tcPr>
            <w:tcW w:w="4072" w:type="dxa"/>
            <w:tcBorders>
              <w:top w:val="single" w:sz="4" w:space="0" w:color="auto"/>
              <w:left w:val="nil"/>
              <w:bottom w:val="dashed" w:sz="4" w:space="0" w:color="auto"/>
              <w:right w:val="single" w:sz="4" w:space="0" w:color="auto"/>
            </w:tcBorders>
            <w:shd w:val="clear" w:color="auto" w:fill="D9D9D9" w:themeFill="background1" w:themeFillShade="D9"/>
          </w:tcPr>
          <w:p w14:paraId="5F73FF03" w14:textId="77777777" w:rsidR="00E8640F" w:rsidRDefault="00E8640F" w:rsidP="00F117EB">
            <w:pPr>
              <w:widowControl/>
              <w:jc w:val="center"/>
            </w:pPr>
            <w:r w:rsidRPr="00BE4037">
              <w:rPr>
                <w:sz w:val="16"/>
              </w:rPr>
              <w:t>Market Development</w:t>
            </w:r>
          </w:p>
        </w:tc>
        <w:tc>
          <w:tcPr>
            <w:tcW w:w="4072" w:type="dxa"/>
            <w:tcBorders>
              <w:top w:val="single" w:sz="4" w:space="0" w:color="auto"/>
              <w:left w:val="single" w:sz="4" w:space="0" w:color="auto"/>
              <w:bottom w:val="dashed" w:sz="4" w:space="0" w:color="auto"/>
              <w:right w:val="single" w:sz="4" w:space="0" w:color="auto"/>
            </w:tcBorders>
            <w:shd w:val="clear" w:color="auto" w:fill="D9D9D9" w:themeFill="background1" w:themeFillShade="D9"/>
          </w:tcPr>
          <w:p w14:paraId="000AFD1F" w14:textId="77777777" w:rsidR="00E8640F" w:rsidRPr="0037214F" w:rsidRDefault="00E8640F" w:rsidP="00F117EB">
            <w:pPr>
              <w:widowControl/>
              <w:jc w:val="center"/>
            </w:pPr>
            <w:r w:rsidRPr="00BE4037">
              <w:rPr>
                <w:sz w:val="16"/>
              </w:rPr>
              <w:t>Diversification</w:t>
            </w:r>
          </w:p>
        </w:tc>
      </w:tr>
      <w:tr w:rsidR="00E8640F" w14:paraId="5777F488" w14:textId="77777777" w:rsidTr="005C2EE7">
        <w:trPr>
          <w:jc w:val="center"/>
        </w:trPr>
        <w:tc>
          <w:tcPr>
            <w:tcW w:w="1432" w:type="dxa"/>
            <w:vMerge/>
            <w:shd w:val="clear" w:color="auto" w:fill="D9D9D9" w:themeFill="background1" w:themeFillShade="D9"/>
            <w:vAlign w:val="center"/>
          </w:tcPr>
          <w:p w14:paraId="6A88717F" w14:textId="77777777" w:rsidR="00E8640F" w:rsidRDefault="00E8640F" w:rsidP="00F117EB">
            <w:pPr>
              <w:widowControl/>
              <w:jc w:val="center"/>
              <w:rPr>
                <w:rFonts w:cs="Arial"/>
              </w:rPr>
            </w:pPr>
          </w:p>
        </w:tc>
        <w:tc>
          <w:tcPr>
            <w:tcW w:w="4072" w:type="dxa"/>
            <w:tcBorders>
              <w:top w:val="dashed" w:sz="4" w:space="0" w:color="auto"/>
              <w:bottom w:val="single" w:sz="4" w:space="0" w:color="auto"/>
            </w:tcBorders>
          </w:tcPr>
          <w:p w14:paraId="0F770C93" w14:textId="77777777" w:rsidR="00E8640F" w:rsidRDefault="00E8640F" w:rsidP="00CB18FC">
            <w:pPr>
              <w:pStyle w:val="ListParagraph"/>
              <w:widowControl/>
              <w:numPr>
                <w:ilvl w:val="0"/>
                <w:numId w:val="62"/>
              </w:numPr>
              <w:ind w:left="216" w:hanging="216"/>
            </w:pPr>
            <w:r>
              <w:t>Build a larger theatre in a new neighborhood</w:t>
            </w:r>
          </w:p>
          <w:p w14:paraId="652A2B68" w14:textId="77777777" w:rsidR="00E8640F" w:rsidRDefault="00E8640F" w:rsidP="00F117EB">
            <w:pPr>
              <w:widowControl/>
            </w:pPr>
          </w:p>
        </w:tc>
        <w:tc>
          <w:tcPr>
            <w:tcW w:w="4072" w:type="dxa"/>
            <w:tcBorders>
              <w:top w:val="dashed" w:sz="4" w:space="0" w:color="auto"/>
            </w:tcBorders>
          </w:tcPr>
          <w:p w14:paraId="1DD023FA" w14:textId="77777777" w:rsidR="00E8640F" w:rsidRDefault="00E8640F" w:rsidP="00CB18FC">
            <w:pPr>
              <w:pStyle w:val="ListParagraph"/>
              <w:widowControl/>
              <w:numPr>
                <w:ilvl w:val="0"/>
                <w:numId w:val="62"/>
              </w:numPr>
              <w:ind w:left="216" w:hanging="216"/>
            </w:pPr>
            <w:r>
              <w:t>Partner with DePaul</w:t>
            </w:r>
          </w:p>
          <w:p w14:paraId="5500F693" w14:textId="77777777" w:rsidR="00E8640F" w:rsidRDefault="00E8640F" w:rsidP="00CB18FC">
            <w:pPr>
              <w:pStyle w:val="ListParagraph"/>
              <w:widowControl/>
              <w:numPr>
                <w:ilvl w:val="0"/>
                <w:numId w:val="62"/>
              </w:numPr>
              <w:ind w:left="216" w:hanging="216"/>
            </w:pPr>
            <w:r>
              <w:t>S</w:t>
            </w:r>
            <w:r w:rsidRPr="00B66A42">
              <w:t>c</w:t>
            </w:r>
            <w:r>
              <w:t>reen films inspired by history</w:t>
            </w:r>
          </w:p>
          <w:p w14:paraId="21004D8E" w14:textId="77777777" w:rsidR="00E8640F" w:rsidRDefault="00E8640F" w:rsidP="00CB18FC">
            <w:pPr>
              <w:pStyle w:val="ListParagraph"/>
              <w:widowControl/>
              <w:numPr>
                <w:ilvl w:val="0"/>
                <w:numId w:val="62"/>
              </w:numPr>
              <w:ind w:left="216" w:hanging="216"/>
            </w:pPr>
            <w:r>
              <w:t>Start a playwriting contest</w:t>
            </w:r>
          </w:p>
          <w:p w14:paraId="23AC067F" w14:textId="77777777" w:rsidR="00E8640F" w:rsidRDefault="00E8640F" w:rsidP="00CB18FC">
            <w:pPr>
              <w:pStyle w:val="ListParagraph"/>
              <w:widowControl/>
              <w:numPr>
                <w:ilvl w:val="0"/>
                <w:numId w:val="62"/>
              </w:numPr>
              <w:ind w:left="216" w:hanging="216"/>
            </w:pPr>
            <w:r>
              <w:t>B</w:t>
            </w:r>
            <w:r w:rsidRPr="00B66A42">
              <w:t>uild neighborhood partnership</w:t>
            </w:r>
            <w:r>
              <w:t>s</w:t>
            </w:r>
          </w:p>
          <w:p w14:paraId="1981FBAC" w14:textId="77777777" w:rsidR="00E8640F" w:rsidRDefault="00E8640F" w:rsidP="00CB18FC">
            <w:pPr>
              <w:pStyle w:val="ListParagraph"/>
              <w:widowControl/>
              <w:numPr>
                <w:ilvl w:val="0"/>
                <w:numId w:val="62"/>
              </w:numPr>
              <w:ind w:left="216" w:hanging="216"/>
            </w:pPr>
            <w:r>
              <w:t>Create student productions</w:t>
            </w:r>
          </w:p>
          <w:p w14:paraId="2AA0BE8B" w14:textId="77777777" w:rsidR="00E8640F" w:rsidRDefault="00E8640F" w:rsidP="00CB18FC">
            <w:pPr>
              <w:pStyle w:val="ListParagraph"/>
              <w:widowControl/>
              <w:numPr>
                <w:ilvl w:val="0"/>
                <w:numId w:val="62"/>
              </w:numPr>
              <w:ind w:left="216" w:hanging="216"/>
            </w:pPr>
            <w:r>
              <w:t>Start a theatre camp</w:t>
            </w:r>
          </w:p>
          <w:p w14:paraId="73BA91CA" w14:textId="77777777" w:rsidR="00E8640F" w:rsidRPr="0037214F" w:rsidRDefault="00E8640F" w:rsidP="00CB18FC">
            <w:pPr>
              <w:pStyle w:val="ListParagraph"/>
              <w:widowControl/>
              <w:numPr>
                <w:ilvl w:val="0"/>
                <w:numId w:val="46"/>
              </w:numPr>
              <w:ind w:left="216" w:hanging="216"/>
            </w:pPr>
            <w:r>
              <w:t>S</w:t>
            </w:r>
            <w:r w:rsidRPr="00B66A42">
              <w:t xml:space="preserve">ell vintage clothes </w:t>
            </w:r>
          </w:p>
        </w:tc>
      </w:tr>
    </w:tbl>
    <w:p w14:paraId="2FECF2E1" w14:textId="77777777" w:rsidR="00E8640F" w:rsidRDefault="00E8640F" w:rsidP="00F117EB">
      <w:pPr>
        <w:widowControl/>
      </w:pPr>
    </w:p>
    <w:p w14:paraId="7EB2B7B0" w14:textId="7E1AECA5" w:rsidR="00E8640F" w:rsidRPr="00112790" w:rsidRDefault="00980C57" w:rsidP="00F117EB">
      <w:pPr>
        <w:widowControl/>
      </w:pPr>
      <w:r>
        <w:t>T</w:t>
      </w:r>
      <w:r w:rsidR="00E8640F" w:rsidRPr="00C64297">
        <w:t>he vast majority of the strategies you will identify will not be killer applications. There is nothing wrong with this; most of your low hanging fru</w:t>
      </w:r>
      <w:r w:rsidR="00E8640F">
        <w:t>it is of the sustaining variety.</w:t>
      </w:r>
      <w:r w:rsidR="00E8640F" w:rsidRPr="00C64297">
        <w:rPr>
          <w:rStyle w:val="EndnoteReference"/>
        </w:rPr>
        <w:endnoteReference w:id="90"/>
      </w:r>
      <w:r w:rsidR="00E8640F" w:rsidRPr="00C64297">
        <w:t xml:space="preserve"> </w:t>
      </w:r>
      <w:r w:rsidR="00E8640F">
        <w:t xml:space="preserve">As </w:t>
      </w:r>
      <w:r w:rsidR="00E8640F" w:rsidRPr="00C64297">
        <w:t>Tom Peters and Robert Waterman observed nearly three decades ago, “Organizations that do branch out (whether by acquisition or internal diversification) but stick very close to their knitting outperform the others.”</w:t>
      </w:r>
      <w:r w:rsidR="00E8640F" w:rsidRPr="00C64297">
        <w:rPr>
          <w:rStyle w:val="EndnoteReference"/>
        </w:rPr>
        <w:endnoteReference w:id="91"/>
      </w:r>
    </w:p>
    <w:p w14:paraId="02B95778" w14:textId="77777777" w:rsidR="00E8640F" w:rsidRPr="00112790" w:rsidRDefault="00E8640F" w:rsidP="00F117EB">
      <w:pPr>
        <w:widowControl/>
      </w:pPr>
    </w:p>
    <w:p w14:paraId="5367EF21" w14:textId="48ECA642" w:rsidR="00E8640F" w:rsidRPr="00D95355" w:rsidRDefault="00C762DE" w:rsidP="00D95355">
      <w:pPr>
        <w:pStyle w:val="Heading5"/>
      </w:pPr>
      <w:r>
        <w:t>Drucker</w:t>
      </w:r>
      <w:r w:rsidR="00D07B97" w:rsidRPr="00D95355">
        <w:t xml:space="preserve"> </w:t>
      </w:r>
      <w:r w:rsidR="00CF2CBE" w:rsidRPr="00D95355">
        <w:t>Two</w:t>
      </w:r>
    </w:p>
    <w:p w14:paraId="27B3FE00" w14:textId="77777777" w:rsidR="009C0D7A" w:rsidRDefault="009C0D7A" w:rsidP="00F117EB">
      <w:pPr>
        <w:widowControl/>
      </w:pPr>
    </w:p>
    <w:p w14:paraId="12CA3FA4" w14:textId="1DC460E7" w:rsidR="001507B2" w:rsidRDefault="001507B2" w:rsidP="001507B2">
      <w:pPr>
        <w:widowControl/>
      </w:pPr>
      <w:r>
        <w:t xml:space="preserve">One of the often-used ideation tools is the SWOT model (strengths, weaknesses, opportunities, and threats) analysis. </w:t>
      </w:r>
      <w:r w:rsidR="00E56570">
        <w:t>Some have suggested a</w:t>
      </w:r>
      <w:r>
        <w:t xml:space="preserve"> slight variation that uses problems instead of weaknesses</w:t>
      </w:r>
      <w:r w:rsidR="00E56570">
        <w:t xml:space="preserve"> – a SPOT analysis – </w:t>
      </w:r>
      <w:r>
        <w:t xml:space="preserve">because weaknesses (causes) are much more difficult to identify than </w:t>
      </w:r>
      <w:r w:rsidR="00E56570">
        <w:t>p</w:t>
      </w:r>
      <w:r>
        <w:t>roblems.</w:t>
      </w:r>
    </w:p>
    <w:p w14:paraId="73F830CB" w14:textId="77777777" w:rsidR="001507B2" w:rsidRDefault="001507B2" w:rsidP="001507B2">
      <w:pPr>
        <w:widowControl/>
      </w:pPr>
    </w:p>
    <w:p w14:paraId="1374E11F" w14:textId="61000F02" w:rsidR="001507B2" w:rsidRDefault="001507B2" w:rsidP="001507B2">
      <w:pPr>
        <w:widowControl/>
      </w:pPr>
      <w:r>
        <w:t>The S</w:t>
      </w:r>
      <w:r w:rsidR="00E56570">
        <w:t xml:space="preserve">WOT </w:t>
      </w:r>
      <w:r>
        <w:t xml:space="preserve">begins with the assumption that there are two contexts for every organization: internal and external. Great idea possibilities come from finding internal </w:t>
      </w:r>
      <w:r>
        <w:lastRenderedPageBreak/>
        <w:t xml:space="preserve">strengths to build upon </w:t>
      </w:r>
      <w:r w:rsidR="00E56570">
        <w:t xml:space="preserve">plus weaknesses </w:t>
      </w:r>
      <w:r>
        <w:t>to address, and external opportunities to seize</w:t>
      </w:r>
      <w:r w:rsidR="00E56570">
        <w:t xml:space="preserve"> upon</w:t>
      </w:r>
      <w:r>
        <w:t xml:space="preserve"> and threats to mitigate. </w:t>
      </w:r>
    </w:p>
    <w:p w14:paraId="05ED2208" w14:textId="77777777" w:rsidR="001507B2" w:rsidRDefault="001507B2" w:rsidP="001507B2">
      <w:pPr>
        <w:widowControl/>
      </w:pPr>
    </w:p>
    <w:p w14:paraId="1074B1A0" w14:textId="33825D33" w:rsidR="001507B2" w:rsidRPr="00112790" w:rsidRDefault="00E56570" w:rsidP="001507B2">
      <w:pPr>
        <w:widowControl/>
      </w:pPr>
      <w:r>
        <w:t>Doing a SW</w:t>
      </w:r>
      <w:r w:rsidR="001507B2">
        <w:t xml:space="preserve">OT analysis upfront can be a useful source of ideas with a few caveats. First, strengths and </w:t>
      </w:r>
      <w:r w:rsidR="001507B2" w:rsidRPr="001D297D">
        <w:t>problems</w:t>
      </w:r>
      <w:r w:rsidR="001507B2">
        <w:t xml:space="preserve"> analysis </w:t>
      </w:r>
      <w:r w:rsidR="001507B2" w:rsidRPr="00B141C2">
        <w:t xml:space="preserve">“may be unreliable, all bound up with aspirations, biases, and hopes . . . Who can tell without actually trying, if the strength will carry the organization through or the weakness will undermine its </w:t>
      </w:r>
      <w:r w:rsidR="001507B2">
        <w:t>efforts”.</w:t>
      </w:r>
      <w:r w:rsidR="001507B2" w:rsidRPr="00B141C2">
        <w:rPr>
          <w:rStyle w:val="EndnoteReference"/>
        </w:rPr>
        <w:endnoteReference w:id="92"/>
      </w:r>
      <w:r w:rsidR="001507B2">
        <w:t xml:space="preserve"> Because there is ample testing in the gap analysis at the end of the process, any ideas that arise from this ideation will have their day in court. </w:t>
      </w:r>
    </w:p>
    <w:p w14:paraId="67CEF162" w14:textId="77777777" w:rsidR="001507B2" w:rsidRDefault="001507B2" w:rsidP="001507B2">
      <w:pPr>
        <w:widowControl/>
      </w:pPr>
    </w:p>
    <w:p w14:paraId="090F2787" w14:textId="77777777" w:rsidR="001507B2" w:rsidRPr="00112790" w:rsidRDefault="001507B2" w:rsidP="001507B2">
      <w:pPr>
        <w:widowControl/>
      </w:pPr>
      <w:r>
        <w:t xml:space="preserve">Second, the analysis may cause a </w:t>
      </w:r>
      <w:r w:rsidRPr="00B141C2">
        <w:t xml:space="preserve">focus on your </w:t>
      </w:r>
      <w:r w:rsidRPr="001D297D">
        <w:t>problems</w:t>
      </w:r>
      <w:r w:rsidRPr="00B141C2">
        <w:t>, which is self-defeating:</w:t>
      </w:r>
    </w:p>
    <w:p w14:paraId="256C213D" w14:textId="77777777" w:rsidR="001507B2" w:rsidRDefault="001507B2" w:rsidP="001507B2">
      <w:pPr>
        <w:widowControl/>
      </w:pPr>
    </w:p>
    <w:p w14:paraId="4043E7AB" w14:textId="77777777" w:rsidR="001507B2" w:rsidRPr="00112790" w:rsidRDefault="001507B2" w:rsidP="001507B2">
      <w:pPr>
        <w:widowControl/>
        <w:ind w:left="720"/>
      </w:pPr>
      <w:r w:rsidRPr="00B141C2">
        <w:t xml:space="preserve">Few strategic concepts have taken hold of strategic planning quite so thoroughly as the </w:t>
      </w:r>
      <w:r>
        <w:t>SWOT</w:t>
      </w:r>
      <w:r w:rsidRPr="00B141C2">
        <w:t xml:space="preserve"> model. It offers an appealing balanced approach – identify your strengths and weaknesses, and be aware of your threats and opportunities. But in practice it doesn’t deliver. In fact, it tends to divert attention to unproductive areas . . . like a kindly, well-meaning family doctor who inadvertently gets you thinking about disease when you </w:t>
      </w:r>
      <w:r>
        <w:t>should be thinking about health.</w:t>
      </w:r>
      <w:r w:rsidRPr="00B141C2">
        <w:rPr>
          <w:rStyle w:val="EndnoteReference"/>
        </w:rPr>
        <w:endnoteReference w:id="93"/>
      </w:r>
    </w:p>
    <w:p w14:paraId="081B620B" w14:textId="77777777" w:rsidR="001507B2" w:rsidRDefault="001507B2" w:rsidP="001507B2">
      <w:pPr>
        <w:widowControl/>
      </w:pPr>
    </w:p>
    <w:p w14:paraId="422EEFA0" w14:textId="77777777" w:rsidR="00CF2CBE" w:rsidRDefault="001507B2" w:rsidP="00F117EB">
      <w:pPr>
        <w:widowControl/>
      </w:pPr>
      <w:r w:rsidRPr="00980C57">
        <w:t xml:space="preserve">Of course, the horse was out of the barn when you investigated competitive advantage in building your mission. </w:t>
      </w:r>
    </w:p>
    <w:p w14:paraId="5D50C1FA" w14:textId="77777777" w:rsidR="00CF2CBE" w:rsidRDefault="00CF2CBE" w:rsidP="00F117EB">
      <w:pPr>
        <w:widowControl/>
      </w:pPr>
    </w:p>
    <w:p w14:paraId="2BAC385F" w14:textId="4B32B8BD" w:rsidR="006707CF" w:rsidRDefault="006707CF" w:rsidP="00F117EB">
      <w:pPr>
        <w:widowControl/>
      </w:pPr>
      <w:r w:rsidRPr="00980C57">
        <w:t xml:space="preserve">There are a variety of ways to </w:t>
      </w:r>
      <w:r w:rsidR="00CC051E">
        <w:t>identify</w:t>
      </w:r>
      <w:r w:rsidRPr="00980C57">
        <w:t xml:space="preserve"> strengths and </w:t>
      </w:r>
      <w:r w:rsidR="00992364">
        <w:t>weaknesses</w:t>
      </w:r>
      <w:r w:rsidR="003D0F92">
        <w:t>; some agencies do deep analyses, others simply brainstorm</w:t>
      </w:r>
      <w:r w:rsidRPr="00980C57">
        <w:t xml:space="preserve">. </w:t>
      </w:r>
      <w:r w:rsidR="003D0F92">
        <w:t xml:space="preserve">The same goes for </w:t>
      </w:r>
      <w:bookmarkStart w:id="32" w:name="_Toc394304602"/>
      <w:r>
        <w:t>o</w:t>
      </w:r>
      <w:r w:rsidRPr="00B55C65">
        <w:t xml:space="preserve">pportunities and </w:t>
      </w:r>
      <w:r>
        <w:t>t</w:t>
      </w:r>
      <w:r w:rsidRPr="00B55C65">
        <w:t>hreats</w:t>
      </w:r>
      <w:bookmarkEnd w:id="32"/>
      <w:r w:rsidR="00FD6921">
        <w:t xml:space="preserve"> external to the agency. Be mindful</w:t>
      </w:r>
      <w:r w:rsidR="00CF2CBE">
        <w:t xml:space="preserve"> of the nuance </w:t>
      </w:r>
      <w:r w:rsidR="00FD6921">
        <w:t>that</w:t>
      </w:r>
      <w:r>
        <w:t xml:space="preserve"> </w:t>
      </w:r>
      <w:r w:rsidR="00FD6921">
        <w:t>“</w:t>
      </w:r>
      <w:r w:rsidR="00FD6921" w:rsidRPr="0022077E">
        <w:t>An opportunity is a condition in the general environment that, if exploited effectively, helps a company [and] a threat is a condition in the general environment that may hinder a company’s efforts.</w:t>
      </w:r>
      <w:r w:rsidR="00FD6921">
        <w:t>”</w:t>
      </w:r>
      <w:r w:rsidR="00FD6921">
        <w:rPr>
          <w:rStyle w:val="EndnoteReference"/>
        </w:rPr>
        <w:endnoteReference w:id="94"/>
      </w:r>
      <w:r w:rsidR="003D0F92">
        <w:t xml:space="preserve"> </w:t>
      </w:r>
      <w:r w:rsidR="00DB38C1">
        <w:t>These are the sorts of nuances of SWOT</w:t>
      </w:r>
      <w:r w:rsidR="00322DC0">
        <w:t>,</w:t>
      </w:r>
      <w:r w:rsidR="00DB38C1">
        <w:t xml:space="preserve"> especially</w:t>
      </w:r>
      <w:r w:rsidR="00322DC0">
        <w:t xml:space="preserve"> when thinking about</w:t>
      </w:r>
      <w:r w:rsidR="00DB38C1">
        <w:t xml:space="preserve"> opportunities</w:t>
      </w:r>
      <w:r w:rsidR="00322DC0">
        <w:t xml:space="preserve">, wich are often confused with goals (and understandably so). </w:t>
      </w:r>
    </w:p>
    <w:p w14:paraId="5D9EE529" w14:textId="77777777" w:rsidR="00FD6921" w:rsidRDefault="00FD6921" w:rsidP="00F117EB">
      <w:pPr>
        <w:widowControl/>
      </w:pPr>
    </w:p>
    <w:p w14:paraId="36700FFD" w14:textId="5E8F2F17" w:rsidR="00CF2CBE" w:rsidRDefault="00807B0B" w:rsidP="00F117EB">
      <w:pPr>
        <w:widowControl/>
      </w:pPr>
      <w:r>
        <w:t>The challenge</w:t>
      </w:r>
      <w:r w:rsidR="00CC051E">
        <w:t>s for</w:t>
      </w:r>
      <w:r>
        <w:t xml:space="preserve"> doing a </w:t>
      </w:r>
      <w:r w:rsidR="00FD6921">
        <w:t xml:space="preserve">SWOT analysis </w:t>
      </w:r>
      <w:r w:rsidR="00CC051E">
        <w:t xml:space="preserve">include </w:t>
      </w:r>
      <w:r w:rsidR="00FD6921">
        <w:t>that</w:t>
      </w:r>
      <w:r w:rsidR="00DB38C1">
        <w:t xml:space="preserve"> it is time consuming, often</w:t>
      </w:r>
      <w:r w:rsidR="00FD6921">
        <w:t xml:space="preserve"> quite analytical</w:t>
      </w:r>
      <w:r w:rsidR="00DB38C1">
        <w:t>,</w:t>
      </w:r>
      <w:r w:rsidR="00FD6921">
        <w:t xml:space="preserve"> and usually does not involve people who know the work</w:t>
      </w:r>
      <w:r w:rsidR="00DB38C1">
        <w:t xml:space="preserve"> and others who have fresh eyes</w:t>
      </w:r>
      <w:bookmarkEnd w:id="29"/>
      <w:bookmarkEnd w:id="30"/>
      <w:r w:rsidR="00CF2CBE">
        <w:t xml:space="preserve">. </w:t>
      </w:r>
      <w:r w:rsidR="00DB38C1">
        <w:t>This raises the question of h</w:t>
      </w:r>
      <w:r w:rsidR="00CF2CBE">
        <w:t xml:space="preserve">ow </w:t>
      </w:r>
      <w:r w:rsidR="00FF19B8" w:rsidRPr="00EC1BFC">
        <w:t xml:space="preserve">we </w:t>
      </w:r>
      <w:r w:rsidR="00CF2CBE">
        <w:t xml:space="preserve">can </w:t>
      </w:r>
      <w:r w:rsidR="00FF19B8" w:rsidRPr="00EC1BFC">
        <w:t xml:space="preserve">expect </w:t>
      </w:r>
      <w:r w:rsidR="006D1884">
        <w:t xml:space="preserve">the </w:t>
      </w:r>
      <w:r w:rsidR="00FF19B8" w:rsidRPr="00EC1BFC">
        <w:t xml:space="preserve">average </w:t>
      </w:r>
      <w:r w:rsidR="009C64DE">
        <w:t>group of people</w:t>
      </w:r>
      <w:r w:rsidR="00322DC0">
        <w:t>,</w:t>
      </w:r>
      <w:r w:rsidR="009C64DE">
        <w:t xml:space="preserve"> often including </w:t>
      </w:r>
      <w:r w:rsidR="00FF19B8" w:rsidRPr="00EC1BFC">
        <w:t>board member</w:t>
      </w:r>
      <w:r w:rsidR="009C64DE">
        <w:t>s who spend</w:t>
      </w:r>
      <w:r w:rsidR="00FF19B8" w:rsidRPr="00EC1BFC">
        <w:t xml:space="preserve"> </w:t>
      </w:r>
      <w:r w:rsidR="00DB38C1">
        <w:t xml:space="preserve">about </w:t>
      </w:r>
      <w:r w:rsidR="00FF19B8" w:rsidRPr="00EC1BFC">
        <w:t>1</w:t>
      </w:r>
      <w:r w:rsidR="00FF19B8">
        <w:t>6</w:t>
      </w:r>
      <w:r w:rsidR="00FF19B8" w:rsidRPr="00EC1BFC">
        <w:t xml:space="preserve"> hours a year around the board table to engage constructively in a task that could have long-ter</w:t>
      </w:r>
      <w:r w:rsidR="00FF19B8">
        <w:t>m consequences</w:t>
      </w:r>
      <w:r w:rsidR="00CF2CBE">
        <w:t>.</w:t>
      </w:r>
      <w:r w:rsidR="00FF19B8" w:rsidRPr="00EC1BFC">
        <w:rPr>
          <w:rStyle w:val="EndnoteReference"/>
        </w:rPr>
        <w:endnoteReference w:id="95"/>
      </w:r>
      <w:r w:rsidR="00FF19B8" w:rsidRPr="00EC1BFC">
        <w:t xml:space="preserve"> </w:t>
      </w:r>
    </w:p>
    <w:p w14:paraId="300420AA" w14:textId="77777777" w:rsidR="00CF2CBE" w:rsidRDefault="00CF2CBE" w:rsidP="00F117EB">
      <w:pPr>
        <w:widowControl/>
      </w:pPr>
    </w:p>
    <w:p w14:paraId="53793E18" w14:textId="2965F2B3" w:rsidR="00966C73" w:rsidRDefault="00FF19B8" w:rsidP="00F117EB">
      <w:pPr>
        <w:widowControl/>
      </w:pPr>
      <w:r w:rsidRPr="00C26EA2">
        <w:t xml:space="preserve">Finding a solution that invites </w:t>
      </w:r>
      <w:r w:rsidR="00CF2CBE">
        <w:t xml:space="preserve">people’s </w:t>
      </w:r>
      <w:r w:rsidRPr="00C26EA2">
        <w:t>thoughtful input is important</w:t>
      </w:r>
      <w:r w:rsidR="00CF2CBE">
        <w:t xml:space="preserve"> and this is especially true for the board </w:t>
      </w:r>
      <w:r w:rsidRPr="00C26EA2">
        <w:t xml:space="preserve">because one of the key ways </w:t>
      </w:r>
      <w:r w:rsidR="00CF2CBE">
        <w:t>it a</w:t>
      </w:r>
      <w:r w:rsidRPr="00C26EA2">
        <w:t>dds value is to “encourage experimentation, trying out new approaches and alternati</w:t>
      </w:r>
      <w:r>
        <w:t>ve ways of dealing with issues.”</w:t>
      </w:r>
      <w:r w:rsidRPr="00C26EA2">
        <w:rPr>
          <w:rStyle w:val="EndnoteReference"/>
        </w:rPr>
        <w:endnoteReference w:id="96"/>
      </w:r>
      <w:r w:rsidRPr="00C26EA2">
        <w:t xml:space="preserve"> </w:t>
      </w:r>
    </w:p>
    <w:p w14:paraId="3371CFEB" w14:textId="77777777" w:rsidR="00966C73" w:rsidRDefault="00966C73" w:rsidP="00F117EB">
      <w:pPr>
        <w:widowControl/>
      </w:pPr>
    </w:p>
    <w:p w14:paraId="0966C32F" w14:textId="6D500F8F" w:rsidR="00FF19B8" w:rsidRPr="00112790" w:rsidRDefault="009C64DE" w:rsidP="00F117EB">
      <w:pPr>
        <w:widowControl/>
      </w:pPr>
      <w:r>
        <w:t xml:space="preserve">Ultimately, </w:t>
      </w:r>
      <w:r w:rsidR="00FF19B8" w:rsidRPr="00335B69">
        <w:t xml:space="preserve">it’s all about the questions you ask. </w:t>
      </w:r>
      <w:r w:rsidR="00FF19B8" w:rsidRPr="00B141C2">
        <w:t>Bryson</w:t>
      </w:r>
      <w:r w:rsidR="00FF19B8">
        <w:t>’s</w:t>
      </w:r>
      <w:r w:rsidR="00FF19B8" w:rsidRPr="00B141C2">
        <w:t xml:space="preserve"> </w:t>
      </w:r>
      <w:r w:rsidR="00FF19B8">
        <w:t xml:space="preserve">first </w:t>
      </w:r>
      <w:r w:rsidR="00FF19B8" w:rsidRPr="00B141C2">
        <w:t xml:space="preserve">two </w:t>
      </w:r>
      <w:r w:rsidR="00FF19B8">
        <w:t xml:space="preserve">questions of his five-question method </w:t>
      </w:r>
      <w:r w:rsidR="00FF19B8" w:rsidRPr="00B141C2">
        <w:t>are relevant:</w:t>
      </w:r>
    </w:p>
    <w:p w14:paraId="465AA7C2" w14:textId="77777777" w:rsidR="00FF19B8" w:rsidRPr="00B141C2" w:rsidRDefault="00FF19B8" w:rsidP="00F117EB">
      <w:pPr>
        <w:widowControl/>
      </w:pPr>
    </w:p>
    <w:p w14:paraId="1EE29478" w14:textId="58352D8D" w:rsidR="00FF19B8" w:rsidRPr="00112790" w:rsidRDefault="007C7C3D" w:rsidP="00F117EB">
      <w:pPr>
        <w:widowControl/>
        <w:ind w:left="1080" w:hanging="360"/>
        <w:rPr>
          <w:iCs/>
        </w:rPr>
      </w:pPr>
      <w:r>
        <w:t>1.</w:t>
      </w:r>
      <w:r>
        <w:tab/>
      </w:r>
      <w:r w:rsidR="00FF19B8" w:rsidRPr="00B141C2">
        <w:t xml:space="preserve">What are the practical alternatives, dreams, or visions we might pursue to address this strategic issue, achieve this goal, or realize this scenario? </w:t>
      </w:r>
    </w:p>
    <w:p w14:paraId="75669502" w14:textId="0B214D3F" w:rsidR="00FF19B8" w:rsidRPr="00112790" w:rsidRDefault="007C7C3D" w:rsidP="00F117EB">
      <w:pPr>
        <w:widowControl/>
        <w:ind w:left="1080" w:hanging="360"/>
        <w:rPr>
          <w:iCs/>
        </w:rPr>
      </w:pPr>
      <w:r>
        <w:lastRenderedPageBreak/>
        <w:t>2.</w:t>
      </w:r>
      <w:r>
        <w:tab/>
      </w:r>
      <w:r w:rsidR="00FF19B8" w:rsidRPr="00B141C2">
        <w:t>What are the barriers to the realization of these alternatives, dreams, or visions?</w:t>
      </w:r>
      <w:r w:rsidR="00FF19B8" w:rsidRPr="00B141C2">
        <w:rPr>
          <w:rStyle w:val="EndnoteReference"/>
        </w:rPr>
        <w:endnoteReference w:id="97"/>
      </w:r>
    </w:p>
    <w:p w14:paraId="7B6F709F" w14:textId="77777777" w:rsidR="00FF19B8" w:rsidRDefault="00FF19B8" w:rsidP="00F117EB">
      <w:pPr>
        <w:widowControl/>
      </w:pPr>
    </w:p>
    <w:p w14:paraId="7D40908C" w14:textId="02CE125C" w:rsidR="00FF19B8" w:rsidRPr="00112790" w:rsidRDefault="00FF19B8" w:rsidP="00F117EB">
      <w:pPr>
        <w:widowControl/>
        <w:rPr>
          <w:iCs/>
        </w:rPr>
      </w:pPr>
      <w:r w:rsidRPr="00B141C2">
        <w:t xml:space="preserve">Peter Drucker also uses a two-part method when he </w:t>
      </w:r>
      <w:r w:rsidR="004920B7" w:rsidRPr="00B141C2">
        <w:t>says</w:t>
      </w:r>
      <w:r w:rsidRPr="00B141C2">
        <w:t xml:space="preserve"> “genuinely entrepreneurial businesses have two ‘first pages’ – a problem page and an opportunity page – and managers spend equal time on both.”</w:t>
      </w:r>
      <w:r w:rsidRPr="00B141C2">
        <w:rPr>
          <w:rStyle w:val="EndnoteReference"/>
        </w:rPr>
        <w:endnoteReference w:id="98"/>
      </w:r>
      <w:r w:rsidRPr="00B141C2">
        <w:t xml:space="preserve"> </w:t>
      </w:r>
      <w:r w:rsidRPr="00FC4DA6">
        <w:rPr>
          <w:b/>
        </w:rPr>
        <w:t xml:space="preserve">Put simply, </w:t>
      </w:r>
      <w:r w:rsidRPr="00FC4DA6">
        <w:rPr>
          <w:b/>
          <w:i/>
        </w:rPr>
        <w:t xml:space="preserve">what holds you back </w:t>
      </w:r>
      <w:r w:rsidRPr="00FC4DA6">
        <w:rPr>
          <w:b/>
        </w:rPr>
        <w:t>and</w:t>
      </w:r>
      <w:r w:rsidRPr="00FC4DA6">
        <w:rPr>
          <w:b/>
          <w:i/>
        </w:rPr>
        <w:t xml:space="preserve"> what takes you forward</w:t>
      </w:r>
      <w:r w:rsidRPr="00FC4DA6">
        <w:rPr>
          <w:b/>
        </w:rPr>
        <w:t xml:space="preserve">? </w:t>
      </w:r>
      <w:r w:rsidRPr="00B141C2">
        <w:t>These two questions also implicitly address Michael Porter’s assertion that “</w:t>
      </w:r>
      <w:r w:rsidR="009104CA">
        <w:t>o</w:t>
      </w:r>
      <w:r w:rsidRPr="00B141C2">
        <w:t>perational effectiveness and strategy are both essential.”</w:t>
      </w:r>
      <w:r w:rsidRPr="00B141C2">
        <w:rPr>
          <w:rStyle w:val="EndnoteReference"/>
        </w:rPr>
        <w:endnoteReference w:id="99"/>
      </w:r>
      <w:r w:rsidR="0019116A">
        <w:t xml:space="preserve"> </w:t>
      </w:r>
    </w:p>
    <w:p w14:paraId="691BFEE0" w14:textId="77777777" w:rsidR="009C64DE" w:rsidRDefault="009C64DE" w:rsidP="00F117EB">
      <w:pPr>
        <w:widowControl/>
      </w:pPr>
    </w:p>
    <w:p w14:paraId="756AE262" w14:textId="7CFB2AEB" w:rsidR="00FF19B8" w:rsidRPr="00112790" w:rsidRDefault="0074693C" w:rsidP="00F117EB">
      <w:pPr>
        <w:widowControl/>
      </w:pPr>
      <w:r>
        <w:t>I often use the BAM process to generate ideas from the Drucker</w:t>
      </w:r>
      <w:r w:rsidR="00CF2CBE">
        <w:t xml:space="preserve"> Two a</w:t>
      </w:r>
      <w:r w:rsidR="00FF19B8" w:rsidRPr="00B141C2">
        <w:t>pproach</w:t>
      </w:r>
      <w:r w:rsidR="00D07B97">
        <w:t>.</w:t>
      </w:r>
      <w:r w:rsidR="00CF2CBE">
        <w:t xml:space="preserve"> This process </w:t>
      </w:r>
      <w:r w:rsidR="00FF19B8">
        <w:t>generated the results shown below f</w:t>
      </w:r>
      <w:r w:rsidR="00FF19B8" w:rsidRPr="00B141C2">
        <w:t xml:space="preserve">or a </w:t>
      </w:r>
      <w:r w:rsidR="00FF19B8" w:rsidRPr="00335B69">
        <w:t>theatre company in Chicago</w:t>
      </w:r>
      <w:r w:rsidR="00324D18">
        <w:t xml:space="preserve">. Before grouping, the participants generated </w:t>
      </w:r>
      <w:r w:rsidR="005F3DBA">
        <w:t>76</w:t>
      </w:r>
      <w:r w:rsidR="00324D18">
        <w:t xml:space="preserve"> ideas; after grouping, there are 14 credible ideas worthy of further discussion. Not bad for a process that engaged a great many people and took roughly </w:t>
      </w:r>
      <w:r w:rsidR="00D07B97">
        <w:t>45 minutes</w:t>
      </w:r>
      <w:r w:rsidR="00324D18">
        <w:t xml:space="preserve"> to conduct</w:t>
      </w:r>
      <w:r w:rsidR="001821C0">
        <w:t>:</w:t>
      </w:r>
      <w:r w:rsidR="00FF19B8">
        <w:rPr>
          <w:rStyle w:val="EndnoteReference"/>
        </w:rPr>
        <w:endnoteReference w:id="100"/>
      </w:r>
    </w:p>
    <w:p w14:paraId="7F4799CA" w14:textId="77777777" w:rsidR="00F54E05" w:rsidRPr="003C0E67" w:rsidRDefault="00F54E05" w:rsidP="00F54E05">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776"/>
        <w:gridCol w:w="2800"/>
      </w:tblGrid>
      <w:tr w:rsidR="00F54E05" w:rsidRPr="003C0E67" w14:paraId="0729B052" w14:textId="77777777" w:rsidTr="0038600A">
        <w:trPr>
          <w:cantSplit/>
          <w:tblHeader/>
          <w:jc w:val="center"/>
        </w:trPr>
        <w:tc>
          <w:tcPr>
            <w:tcW w:w="6776" w:type="dxa"/>
            <w:shd w:val="clear" w:color="auto" w:fill="D9D9D9" w:themeFill="background1" w:themeFillShade="D9"/>
          </w:tcPr>
          <w:p w14:paraId="78E3CFB8" w14:textId="0E2E11A6" w:rsidR="00F54E05" w:rsidRPr="003C0E67" w:rsidRDefault="00F54E05" w:rsidP="0038600A">
            <w:pPr>
              <w:widowControl/>
              <w:jc w:val="center"/>
              <w:rPr>
                <w:rFonts w:cs="Arial"/>
              </w:rPr>
            </w:pPr>
            <w:r>
              <w:rPr>
                <w:rFonts w:cs="Arial"/>
                <w:bCs/>
              </w:rPr>
              <w:t>Ideas</w:t>
            </w:r>
          </w:p>
        </w:tc>
        <w:tc>
          <w:tcPr>
            <w:tcW w:w="2800" w:type="dxa"/>
            <w:shd w:val="clear" w:color="auto" w:fill="D9D9D9" w:themeFill="background1" w:themeFillShade="D9"/>
          </w:tcPr>
          <w:p w14:paraId="56A4B111" w14:textId="77777777" w:rsidR="00F54E05" w:rsidRPr="003C0E67" w:rsidRDefault="00F54E05" w:rsidP="0038600A">
            <w:pPr>
              <w:widowControl/>
              <w:jc w:val="center"/>
              <w:rPr>
                <w:rFonts w:cs="Arial"/>
              </w:rPr>
            </w:pPr>
            <w:r>
              <w:rPr>
                <w:rFonts w:cs="Arial"/>
              </w:rPr>
              <w:t>Vision Ideas</w:t>
            </w:r>
          </w:p>
        </w:tc>
      </w:tr>
      <w:tr w:rsidR="00F54E05" w:rsidRPr="003C0E67" w14:paraId="53699361" w14:textId="77777777" w:rsidTr="0038600A">
        <w:trPr>
          <w:cantSplit/>
          <w:jc w:val="center"/>
        </w:trPr>
        <w:tc>
          <w:tcPr>
            <w:tcW w:w="6776" w:type="dxa"/>
            <w:shd w:val="clear" w:color="auto" w:fill="auto"/>
          </w:tcPr>
          <w:p w14:paraId="655DF6C7" w14:textId="4D4FA6ED" w:rsidR="00F54E05" w:rsidRPr="003C0E67" w:rsidRDefault="00F54E05" w:rsidP="00F54E05">
            <w:pPr>
              <w:pStyle w:val="ListParagraph"/>
              <w:widowControl/>
              <w:numPr>
                <w:ilvl w:val="0"/>
                <w:numId w:val="103"/>
              </w:numPr>
              <w:ind w:left="216" w:hanging="216"/>
            </w:pPr>
            <w:r>
              <w:t>i</w:t>
            </w:r>
            <w:r w:rsidRPr="003C0E67">
              <w:t>ncrease administration space; make exterior look more like a theatre; generate a larger audience by having more seats to sell; increase season of work; add more shows to meet demand: increase available seating; implement a box office; obtain a liquor license; create a resource center for students/life-long learners; expand current programming; build a larger theatre in a new area; gain new donors through a capital campaign</w:t>
            </w:r>
            <w:r>
              <w:t xml:space="preserve"> (19)</w:t>
            </w:r>
            <w:r w:rsidR="005702CA">
              <w:rPr>
                <w:rStyle w:val="FootnoteReference"/>
                <w:rFonts w:cs="Arial"/>
              </w:rPr>
              <w:footnoteReference w:id="2"/>
            </w:r>
          </w:p>
        </w:tc>
        <w:tc>
          <w:tcPr>
            <w:tcW w:w="2800" w:type="dxa"/>
            <w:shd w:val="clear" w:color="auto" w:fill="auto"/>
          </w:tcPr>
          <w:p w14:paraId="60D12AF3" w14:textId="77777777" w:rsidR="00F54E05" w:rsidRPr="003C0E67" w:rsidRDefault="00F54E05" w:rsidP="0038600A">
            <w:pPr>
              <w:widowControl/>
              <w:jc w:val="center"/>
              <w:rPr>
                <w:rFonts w:cs="Arial"/>
                <w:bCs/>
              </w:rPr>
            </w:pPr>
            <w:r w:rsidRPr="003C0E67">
              <w:t>A New Home</w:t>
            </w:r>
          </w:p>
        </w:tc>
      </w:tr>
      <w:tr w:rsidR="00F54E05" w:rsidRPr="003C0E67" w14:paraId="2281BE14" w14:textId="77777777" w:rsidTr="0038600A">
        <w:trPr>
          <w:cantSplit/>
          <w:jc w:val="center"/>
        </w:trPr>
        <w:tc>
          <w:tcPr>
            <w:tcW w:w="6776" w:type="dxa"/>
            <w:shd w:val="clear" w:color="auto" w:fill="auto"/>
          </w:tcPr>
          <w:p w14:paraId="1447C7AF" w14:textId="77777777" w:rsidR="00F54E05" w:rsidRPr="003C0E67" w:rsidRDefault="00F54E05" w:rsidP="00F54E05">
            <w:pPr>
              <w:pStyle w:val="ListParagraph"/>
              <w:widowControl/>
              <w:numPr>
                <w:ilvl w:val="0"/>
                <w:numId w:val="103"/>
              </w:numPr>
              <w:ind w:left="216" w:hanging="216"/>
            </w:pPr>
            <w:r>
              <w:t>g</w:t>
            </w:r>
            <w:r w:rsidRPr="003C0E67">
              <w:t>o after a Regional Tony Award; increase advertising; strengthen branding; advertise Jeff Awards; promote strength of artistic staff; leverage reputation as the only theatre devoted to plays inspired by history; tour productions; report dramaturgical research and audience impact findings to funders</w:t>
            </w:r>
            <w:r>
              <w:t xml:space="preserve"> (17)</w:t>
            </w:r>
          </w:p>
        </w:tc>
        <w:tc>
          <w:tcPr>
            <w:tcW w:w="2800" w:type="dxa"/>
            <w:shd w:val="clear" w:color="auto" w:fill="auto"/>
          </w:tcPr>
          <w:p w14:paraId="20C43714" w14:textId="77777777" w:rsidR="00F54E05" w:rsidRPr="003C0E67" w:rsidRDefault="00F54E05" w:rsidP="0038600A">
            <w:pPr>
              <w:widowControl/>
              <w:jc w:val="center"/>
              <w:rPr>
                <w:rFonts w:cs="Arial"/>
                <w:bCs/>
              </w:rPr>
            </w:pPr>
            <w:r w:rsidRPr="003C0E67">
              <w:t>Strengthen Reputation</w:t>
            </w:r>
          </w:p>
        </w:tc>
      </w:tr>
      <w:tr w:rsidR="00F54E05" w:rsidRPr="003C0E67" w14:paraId="073A4F83" w14:textId="77777777" w:rsidTr="0038600A">
        <w:trPr>
          <w:cantSplit/>
          <w:jc w:val="center"/>
        </w:trPr>
        <w:tc>
          <w:tcPr>
            <w:tcW w:w="6776" w:type="dxa"/>
            <w:shd w:val="clear" w:color="auto" w:fill="auto"/>
          </w:tcPr>
          <w:p w14:paraId="6665C780" w14:textId="77777777" w:rsidR="00F54E05" w:rsidRDefault="00F54E05" w:rsidP="00F54E05">
            <w:pPr>
              <w:pStyle w:val="ListParagraph"/>
              <w:widowControl/>
              <w:numPr>
                <w:ilvl w:val="0"/>
                <w:numId w:val="103"/>
              </w:numPr>
              <w:ind w:left="216" w:hanging="216"/>
            </w:pPr>
            <w:r>
              <w:t>c</w:t>
            </w:r>
            <w:r w:rsidRPr="003C0E67">
              <w:t xml:space="preserve">reate a festival of plays around a </w:t>
            </w:r>
            <w:r>
              <w:t>historical holiday</w:t>
            </w:r>
          </w:p>
          <w:p w14:paraId="69A36937" w14:textId="77777777" w:rsidR="00F54E05" w:rsidRDefault="00F54E05" w:rsidP="00F54E05">
            <w:pPr>
              <w:pStyle w:val="ListParagraph"/>
              <w:widowControl/>
              <w:numPr>
                <w:ilvl w:val="0"/>
                <w:numId w:val="103"/>
              </w:numPr>
              <w:ind w:left="216" w:hanging="216"/>
            </w:pPr>
            <w:r>
              <w:t>p</w:t>
            </w:r>
            <w:r w:rsidRPr="003C0E67">
              <w:t>artner with other social/health causes</w:t>
            </w:r>
          </w:p>
          <w:p w14:paraId="3D085C84" w14:textId="77777777" w:rsidR="00F54E05" w:rsidRPr="003C0E67" w:rsidRDefault="00F54E05" w:rsidP="00F54E05">
            <w:pPr>
              <w:pStyle w:val="ListParagraph"/>
              <w:widowControl/>
              <w:numPr>
                <w:ilvl w:val="0"/>
                <w:numId w:val="103"/>
              </w:numPr>
              <w:ind w:left="216" w:hanging="216"/>
            </w:pPr>
            <w:r w:rsidRPr="003C0E67">
              <w:t>begin an annual playwriting competition</w:t>
            </w:r>
            <w:r>
              <w:t xml:space="preserve"> (15)</w:t>
            </w:r>
          </w:p>
        </w:tc>
        <w:tc>
          <w:tcPr>
            <w:tcW w:w="2800" w:type="dxa"/>
            <w:shd w:val="clear" w:color="auto" w:fill="auto"/>
          </w:tcPr>
          <w:p w14:paraId="04D1FF43" w14:textId="77777777" w:rsidR="00F54E05" w:rsidRPr="003C0E67" w:rsidRDefault="00F54E05" w:rsidP="0038600A">
            <w:pPr>
              <w:widowControl/>
              <w:jc w:val="center"/>
            </w:pPr>
            <w:r>
              <w:t>Extraordinary Events</w:t>
            </w:r>
          </w:p>
        </w:tc>
      </w:tr>
      <w:tr w:rsidR="00F54E05" w:rsidRPr="003C0E67" w14:paraId="784B92F9" w14:textId="77777777" w:rsidTr="0038600A">
        <w:trPr>
          <w:cantSplit/>
          <w:jc w:val="center"/>
        </w:trPr>
        <w:tc>
          <w:tcPr>
            <w:tcW w:w="6776" w:type="dxa"/>
            <w:shd w:val="clear" w:color="auto" w:fill="auto"/>
          </w:tcPr>
          <w:p w14:paraId="63090178" w14:textId="77777777" w:rsidR="00F54E05" w:rsidRDefault="00F54E05" w:rsidP="00F54E05">
            <w:pPr>
              <w:pStyle w:val="ListParagraph"/>
              <w:widowControl/>
              <w:numPr>
                <w:ilvl w:val="0"/>
                <w:numId w:val="103"/>
              </w:numPr>
              <w:ind w:left="216" w:hanging="216"/>
            </w:pPr>
            <w:r>
              <w:t>s</w:t>
            </w:r>
            <w:r w:rsidRPr="003C0E67">
              <w:t xml:space="preserve">earch for new hires with diverse backgrounds; cut new work reading series; </w:t>
            </w:r>
            <w:r>
              <w:rPr>
                <w:rFonts w:ascii="Helvetica" w:hAnsi="Helvetica" w:cs="Helvetica"/>
              </w:rPr>
              <w:t>i</w:t>
            </w:r>
            <w:r w:rsidRPr="006B0D5C">
              <w:rPr>
                <w:rFonts w:ascii="Helvetica" w:hAnsi="Helvetica" w:cs="Helvetica"/>
              </w:rPr>
              <w:t>ncrease program of work to increase subscriptions</w:t>
            </w:r>
          </w:p>
          <w:p w14:paraId="6B8A513A" w14:textId="77777777" w:rsidR="00F54E05" w:rsidRDefault="00F54E05" w:rsidP="00F54E05">
            <w:pPr>
              <w:pStyle w:val="ListParagraph"/>
              <w:widowControl/>
              <w:numPr>
                <w:ilvl w:val="0"/>
                <w:numId w:val="103"/>
              </w:numPr>
              <w:ind w:left="216" w:hanging="216"/>
            </w:pPr>
            <w:r>
              <w:t>i</w:t>
            </w:r>
            <w:r w:rsidRPr="003C0E67">
              <w:t xml:space="preserve">dentify additional funding opportunities; raise endowment funds; provide annual reports to funders; invite major funders to opening performances and rehearsals; </w:t>
            </w:r>
          </w:p>
          <w:p w14:paraId="345B08D8" w14:textId="77777777" w:rsidR="00F54E05" w:rsidRPr="003C0E67" w:rsidRDefault="00F54E05" w:rsidP="00F54E05">
            <w:pPr>
              <w:pStyle w:val="ListParagraph"/>
              <w:widowControl/>
              <w:numPr>
                <w:ilvl w:val="0"/>
                <w:numId w:val="103"/>
              </w:numPr>
              <w:ind w:left="216" w:hanging="216"/>
            </w:pPr>
            <w:r w:rsidRPr="003C0E67">
              <w:t>ask bigger theatres for advice; partner with other storefront theatres on events to lessen financial burdens</w:t>
            </w:r>
            <w:r>
              <w:t xml:space="preserve"> (15)</w:t>
            </w:r>
          </w:p>
        </w:tc>
        <w:tc>
          <w:tcPr>
            <w:tcW w:w="2800" w:type="dxa"/>
            <w:shd w:val="clear" w:color="auto" w:fill="auto"/>
          </w:tcPr>
          <w:p w14:paraId="236F1A2A" w14:textId="77777777" w:rsidR="00F54E05" w:rsidRPr="003C0E67" w:rsidRDefault="00F54E05" w:rsidP="0038600A">
            <w:pPr>
              <w:widowControl/>
              <w:jc w:val="center"/>
            </w:pPr>
            <w:r w:rsidRPr="003C0E67">
              <w:t>Get in the Black</w:t>
            </w:r>
          </w:p>
        </w:tc>
      </w:tr>
      <w:tr w:rsidR="00F54E05" w:rsidRPr="003C0E67" w14:paraId="3DEB5BCF" w14:textId="77777777" w:rsidTr="0038600A">
        <w:trPr>
          <w:cantSplit/>
          <w:jc w:val="center"/>
        </w:trPr>
        <w:tc>
          <w:tcPr>
            <w:tcW w:w="6776" w:type="dxa"/>
            <w:shd w:val="clear" w:color="auto" w:fill="auto"/>
          </w:tcPr>
          <w:p w14:paraId="065252DF" w14:textId="77777777" w:rsidR="00F54E05" w:rsidRPr="006B0D5C" w:rsidRDefault="00F54E05" w:rsidP="00F54E05">
            <w:pPr>
              <w:pStyle w:val="ListParagraph"/>
              <w:widowControl/>
              <w:numPr>
                <w:ilvl w:val="0"/>
                <w:numId w:val="103"/>
              </w:numPr>
              <w:ind w:left="216" w:hanging="216"/>
              <w:rPr>
                <w:rFonts w:cs="Arial"/>
                <w:bCs/>
              </w:rPr>
            </w:pPr>
            <w:r>
              <w:t>c</w:t>
            </w:r>
            <w:r w:rsidRPr="003C0E67">
              <w:t>ut unnecessary programs; implement staff incentives; create a structured volunteer program; hire additional interns; invest in HR, develop employee reviews</w:t>
            </w:r>
            <w:r>
              <w:t xml:space="preserve"> (10)</w:t>
            </w:r>
          </w:p>
        </w:tc>
        <w:tc>
          <w:tcPr>
            <w:tcW w:w="2800" w:type="dxa"/>
            <w:shd w:val="clear" w:color="auto" w:fill="auto"/>
          </w:tcPr>
          <w:p w14:paraId="1F41E498" w14:textId="77777777" w:rsidR="00F54E05" w:rsidRPr="003C0E67" w:rsidRDefault="00F54E05" w:rsidP="0038600A">
            <w:pPr>
              <w:widowControl/>
              <w:jc w:val="center"/>
            </w:pPr>
            <w:r w:rsidRPr="003C0E67">
              <w:t>Prevent Staff Burnout</w:t>
            </w:r>
          </w:p>
        </w:tc>
      </w:tr>
    </w:tbl>
    <w:p w14:paraId="47D68868" w14:textId="77777777" w:rsidR="00FF19B8" w:rsidRPr="00112790" w:rsidRDefault="00FF19B8" w:rsidP="00F117EB">
      <w:pPr>
        <w:pStyle w:val="Heading3"/>
        <w:widowControl/>
      </w:pPr>
      <w:bookmarkStart w:id="33" w:name="_Toc394304604"/>
      <w:bookmarkStart w:id="34" w:name="_Toc440369816"/>
      <w:bookmarkStart w:id="35" w:name="_Toc444854716"/>
      <w:bookmarkStart w:id="36" w:name="_Toc481340284"/>
      <w:r w:rsidRPr="00AB287B">
        <w:lastRenderedPageBreak/>
        <w:t>Vision Statement</w:t>
      </w:r>
      <w:bookmarkEnd w:id="33"/>
      <w:bookmarkEnd w:id="34"/>
      <w:bookmarkEnd w:id="35"/>
      <w:bookmarkEnd w:id="36"/>
    </w:p>
    <w:p w14:paraId="0C3BE27D" w14:textId="77777777" w:rsidR="00FF19B8" w:rsidRDefault="00FF19B8" w:rsidP="00F117EB">
      <w:pPr>
        <w:widowControl/>
      </w:pPr>
    </w:p>
    <w:p w14:paraId="706C8DAE" w14:textId="360E6C9C" w:rsidR="00FF19B8" w:rsidRPr="00112790" w:rsidRDefault="00FF19B8" w:rsidP="00F117EB">
      <w:pPr>
        <w:widowControl/>
        <w:rPr>
          <w:bCs/>
          <w:iCs/>
        </w:rPr>
      </w:pPr>
      <w:r>
        <w:t xml:space="preserve">You have used some or all of the </w:t>
      </w:r>
      <w:r w:rsidR="00D45605">
        <w:t>four</w:t>
      </w:r>
      <w:r>
        <w:t xml:space="preserve"> tools to generate dozens of </w:t>
      </w:r>
      <w:r w:rsidR="002C5659">
        <w:t xml:space="preserve">strategy </w:t>
      </w:r>
      <w:r>
        <w:t xml:space="preserve">ideas, which will be very useful as you decide the best ones to use moving forward. Before doing this, however, you need to </w:t>
      </w:r>
      <w:r w:rsidR="00FC3718">
        <w:t>construct</w:t>
      </w:r>
      <w:r>
        <w:t xml:space="preserve"> your vision statement.</w:t>
      </w:r>
      <w:r w:rsidRPr="00B94341">
        <w:t xml:space="preserve"> </w:t>
      </w:r>
      <w:r>
        <w:t>The v</w:t>
      </w:r>
      <w:r w:rsidRPr="00B141C2">
        <w:t xml:space="preserve">ision </w:t>
      </w:r>
      <w:r>
        <w:t>s</w:t>
      </w:r>
      <w:r w:rsidRPr="00B141C2">
        <w:t>tatement i</w:t>
      </w:r>
      <w:r>
        <w:t>s a “guidepost showing the way.”</w:t>
      </w:r>
      <w:r w:rsidRPr="00B141C2">
        <w:rPr>
          <w:rStyle w:val="EndnoteReference"/>
        </w:rPr>
        <w:endnoteReference w:id="101"/>
      </w:r>
      <w:r w:rsidRPr="00B141C2">
        <w:t xml:space="preserve"> It doesn’t have to be leng</w:t>
      </w:r>
      <w:r>
        <w:t>thy or particularly descriptive. Recall Henry Mintzberg’s advice, “</w:t>
      </w:r>
      <w:r w:rsidRPr="00B141C2">
        <w:t>vision – expressed even in imagery, or metaphorically – may prove a greater incentive to action than a plan that is formally detailed, simply because it may be more attractive and less constraining.”</w:t>
      </w:r>
      <w:r w:rsidRPr="00B141C2">
        <w:rPr>
          <w:rStyle w:val="EndnoteReference"/>
        </w:rPr>
        <w:endnoteReference w:id="102"/>
      </w:r>
    </w:p>
    <w:p w14:paraId="669BF846" w14:textId="77777777" w:rsidR="00D70304" w:rsidRDefault="00D70304" w:rsidP="00F117EB">
      <w:pPr>
        <w:widowControl/>
      </w:pPr>
    </w:p>
    <w:p w14:paraId="5E131741" w14:textId="77777777" w:rsidR="00FF19B8" w:rsidRPr="00112790" w:rsidRDefault="00FF19B8" w:rsidP="00F117EB">
      <w:pPr>
        <w:widowControl/>
      </w:pPr>
      <w:r>
        <w:t xml:space="preserve">Sustainable strategy </w:t>
      </w:r>
      <w:r w:rsidRPr="00B141C2">
        <w:t xml:space="preserve">splits the </w:t>
      </w:r>
      <w:r>
        <w:t>vision</w:t>
      </w:r>
      <w:r w:rsidRPr="00B141C2">
        <w:t xml:space="preserve"> into </w:t>
      </w:r>
      <w:r>
        <w:t>three</w:t>
      </w:r>
      <w:r w:rsidRPr="00B141C2">
        <w:t xml:space="preserve"> elements: </w:t>
      </w:r>
    </w:p>
    <w:p w14:paraId="1D700CC1" w14:textId="77777777" w:rsidR="00FF19B8" w:rsidRDefault="00FF19B8" w:rsidP="00F117EB">
      <w:pPr>
        <w:widowControl/>
      </w:pPr>
    </w:p>
    <w:p w14:paraId="6EA6106B" w14:textId="29E99D25" w:rsidR="00FF19B8" w:rsidRPr="00112790" w:rsidRDefault="007C7C3D" w:rsidP="00F117EB">
      <w:pPr>
        <w:widowControl/>
        <w:ind w:left="1080" w:hanging="360"/>
      </w:pPr>
      <w:r>
        <w:t>1.</w:t>
      </w:r>
      <w:r>
        <w:tab/>
      </w:r>
      <w:r w:rsidR="00FF19B8" w:rsidRPr="00204C99">
        <w:t>The vision statement that is a clear picture of the future and is typically idealistic in te</w:t>
      </w:r>
      <w:r w:rsidR="00AB287B">
        <w:t xml:space="preserve">xture. The vision statement usually has a </w:t>
      </w:r>
      <w:r w:rsidR="00FF19B8">
        <w:t>three</w:t>
      </w:r>
      <w:r w:rsidR="00FF19B8" w:rsidRPr="00204C99">
        <w:t xml:space="preserve"> </w:t>
      </w:r>
      <w:r w:rsidR="00AB287B">
        <w:t xml:space="preserve">to five </w:t>
      </w:r>
      <w:r w:rsidR="00FF19B8" w:rsidRPr="00204C99">
        <w:t>year</w:t>
      </w:r>
      <w:r w:rsidR="00AB287B">
        <w:t xml:space="preserve"> timeframe </w:t>
      </w:r>
      <w:r w:rsidR="00D70304">
        <w:t>(</w:t>
      </w:r>
      <w:r w:rsidR="00AB287B">
        <w:t>give or take</w:t>
      </w:r>
      <w:r w:rsidR="00D70304">
        <w:t>)</w:t>
      </w:r>
      <w:r w:rsidR="00AB287B">
        <w:t>.</w:t>
      </w:r>
    </w:p>
    <w:p w14:paraId="73D0BD92" w14:textId="649CB15D" w:rsidR="00FF19B8" w:rsidRPr="00112790" w:rsidRDefault="007C7C3D" w:rsidP="00F117EB">
      <w:pPr>
        <w:widowControl/>
        <w:ind w:left="1080" w:hanging="360"/>
      </w:pPr>
      <w:r>
        <w:t>2.</w:t>
      </w:r>
      <w:r>
        <w:tab/>
      </w:r>
      <w:r w:rsidR="00FF19B8" w:rsidRPr="00204C99">
        <w:t xml:space="preserve">The vision strategies bring the picture to life and are typically pragmatic. </w:t>
      </w:r>
      <w:r w:rsidR="00AB287B">
        <w:t xml:space="preserve">Vision strategies usually have a shorter timeframe of one to two years. </w:t>
      </w:r>
    </w:p>
    <w:p w14:paraId="2A058F0A" w14:textId="6A4D22FC" w:rsidR="00FF19B8" w:rsidRPr="00112790" w:rsidRDefault="007C7C3D" w:rsidP="00F117EB">
      <w:pPr>
        <w:widowControl/>
        <w:ind w:left="1080" w:hanging="360"/>
      </w:pPr>
      <w:r>
        <w:t>3.</w:t>
      </w:r>
      <w:r>
        <w:tab/>
      </w:r>
      <w:r w:rsidR="00FF19B8" w:rsidRPr="00204C99">
        <w:t xml:space="preserve">The </w:t>
      </w:r>
      <w:r w:rsidR="00FF19B8">
        <w:t>vision</w:t>
      </w:r>
      <w:r w:rsidR="00FF19B8" w:rsidRPr="00204C99">
        <w:t xml:space="preserve"> </w:t>
      </w:r>
      <w:r w:rsidR="00FF19B8">
        <w:t>g</w:t>
      </w:r>
      <w:r w:rsidR="00FF19B8" w:rsidRPr="00204C99">
        <w:t xml:space="preserve">oals </w:t>
      </w:r>
      <w:r w:rsidR="00AB287B">
        <w:t xml:space="preserve">for each strategy have a timeframe of </w:t>
      </w:r>
      <w:r w:rsidR="00FF19B8" w:rsidRPr="00204C99">
        <w:t>no more than a year.</w:t>
      </w:r>
      <w:r w:rsidR="00AB287B">
        <w:t xml:space="preserve"> These goals become part of the operating plan.</w:t>
      </w:r>
      <w:r w:rsidR="00FF19B8" w:rsidRPr="00204C99">
        <w:t xml:space="preserve">  </w:t>
      </w:r>
    </w:p>
    <w:p w14:paraId="324D35FF" w14:textId="77777777" w:rsidR="00FF19B8" w:rsidRPr="00204C99" w:rsidRDefault="00FF19B8" w:rsidP="00F117EB">
      <w:pPr>
        <w:widowControl/>
      </w:pPr>
    </w:p>
    <w:p w14:paraId="571D366D" w14:textId="62695BAF" w:rsidR="00FF19B8" w:rsidRPr="00112790" w:rsidRDefault="00FF19B8" w:rsidP="00F117EB">
      <w:pPr>
        <w:widowControl/>
      </w:pPr>
      <w:r>
        <w:t>In sum, the vision statement</w:t>
      </w:r>
      <w:r w:rsidRPr="006503BC">
        <w:t xml:space="preserve"> tells you what direction you’re heading in; the </w:t>
      </w:r>
      <w:r>
        <w:t>v</w:t>
      </w:r>
      <w:r w:rsidRPr="006503BC">
        <w:t xml:space="preserve">ision </w:t>
      </w:r>
      <w:r>
        <w:t>s</w:t>
      </w:r>
      <w:r w:rsidRPr="006503BC">
        <w:t>trategies provide specific directions</w:t>
      </w:r>
      <w:r w:rsidR="00943047">
        <w:t>;</w:t>
      </w:r>
      <w:r w:rsidRPr="006503BC">
        <w:t xml:space="preserve"> and the </w:t>
      </w:r>
      <w:r>
        <w:t>v</w:t>
      </w:r>
      <w:r w:rsidRPr="006503BC">
        <w:t xml:space="preserve">ision </w:t>
      </w:r>
      <w:r>
        <w:t>g</w:t>
      </w:r>
      <w:r w:rsidRPr="006503BC">
        <w:t xml:space="preserve">oals tell how </w:t>
      </w:r>
      <w:r w:rsidR="00AB287B">
        <w:t>you will make progress towards achieving the strategies in the shorter term.</w:t>
      </w:r>
      <w:r w:rsidRPr="006503BC">
        <w:t xml:space="preserve">   </w:t>
      </w:r>
    </w:p>
    <w:p w14:paraId="16BDD5AE" w14:textId="77777777" w:rsidR="00FF19B8" w:rsidRDefault="00FF19B8" w:rsidP="00F117EB">
      <w:pPr>
        <w:widowControl/>
      </w:pPr>
      <w:bookmarkStart w:id="37" w:name="_Toc264127201"/>
      <w:bookmarkStart w:id="38" w:name="_Toc264188303"/>
    </w:p>
    <w:p w14:paraId="0BBB4523" w14:textId="77777777" w:rsidR="00FF19B8" w:rsidRPr="00112790" w:rsidRDefault="00FF19B8" w:rsidP="00F117EB">
      <w:pPr>
        <w:widowControl/>
      </w:pPr>
      <w:r>
        <w:t xml:space="preserve">Like it or not, making a vision statement </w:t>
      </w:r>
      <w:r w:rsidRPr="00B141C2">
        <w:t>requires that you “</w:t>
      </w:r>
      <w:r w:rsidRPr="00B141C2">
        <w:rPr>
          <w:i/>
        </w:rPr>
        <w:t xml:space="preserve">see </w:t>
      </w:r>
      <w:r w:rsidRPr="00B141C2">
        <w:t xml:space="preserve">and </w:t>
      </w:r>
      <w:r w:rsidRPr="00B141C2">
        <w:rPr>
          <w:i/>
        </w:rPr>
        <w:t>feel</w:t>
      </w:r>
      <w:r w:rsidRPr="00B141C2">
        <w:t xml:space="preserve"> . . . it requires a mental capacity for synthesis.”</w:t>
      </w:r>
      <w:r w:rsidRPr="00B141C2">
        <w:rPr>
          <w:rStyle w:val="EndnoteReference"/>
        </w:rPr>
        <w:endnoteReference w:id="103"/>
      </w:r>
      <w:r w:rsidRPr="00B141C2">
        <w:t xml:space="preserve"> </w:t>
      </w:r>
      <w:r>
        <w:t xml:space="preserve">It is not so much a deductive process as it is an art. Sometimes you will find the vision statement in just one idea out of the dozens you generated. Sometimes you will step back and see a theme emerge from all of the ideas </w:t>
      </w:r>
      <w:r w:rsidR="004920B7">
        <w:t>–</w:t>
      </w:r>
      <w:r>
        <w:t xml:space="preserve"> the</w:t>
      </w:r>
      <w:r w:rsidR="004920B7">
        <w:t xml:space="preserve"> </w:t>
      </w:r>
      <w:r>
        <w:t>“</w:t>
      </w:r>
      <w:r w:rsidRPr="006170AB">
        <w:rPr>
          <w:b/>
        </w:rPr>
        <w:t>shared picture of the future</w:t>
      </w:r>
      <w:r>
        <w:t>.”</w:t>
      </w:r>
      <w:r>
        <w:rPr>
          <w:rStyle w:val="EndnoteReference"/>
        </w:rPr>
        <w:endnoteReference w:id="104"/>
      </w:r>
    </w:p>
    <w:p w14:paraId="2A5809C9" w14:textId="77777777" w:rsidR="00FF19B8" w:rsidRDefault="00FF19B8" w:rsidP="00F117EB">
      <w:pPr>
        <w:widowControl/>
      </w:pPr>
    </w:p>
    <w:p w14:paraId="0E7C3518" w14:textId="77777777" w:rsidR="00FF19B8" w:rsidRPr="00112790" w:rsidRDefault="00FF19B8" w:rsidP="00F117EB">
      <w:pPr>
        <w:widowControl/>
      </w:pPr>
      <w:r>
        <w:t xml:space="preserve">Thinking back to the types of visions, you will recall that visions are often idealistic or pragmatic. Here are four </w:t>
      </w:r>
      <w:r w:rsidRPr="00C8215B">
        <w:rPr>
          <w:b/>
        </w:rPr>
        <w:t>idealistic</w:t>
      </w:r>
      <w:r>
        <w:t xml:space="preserve"> vision statement</w:t>
      </w:r>
      <w:r w:rsidRPr="00B141C2">
        <w:t>s:</w:t>
      </w:r>
    </w:p>
    <w:p w14:paraId="4E0DA1B9" w14:textId="77777777" w:rsidR="00FF19B8" w:rsidRDefault="00FF19B8" w:rsidP="00F117EB">
      <w:pPr>
        <w:widowControl/>
      </w:pPr>
    </w:p>
    <w:p w14:paraId="7C022566" w14:textId="77777777" w:rsidR="00FF19B8" w:rsidRPr="00112790" w:rsidRDefault="00FF19B8" w:rsidP="00CB18FC">
      <w:pPr>
        <w:pStyle w:val="ListParagraph"/>
        <w:widowControl/>
        <w:numPr>
          <w:ilvl w:val="0"/>
          <w:numId w:val="54"/>
        </w:numPr>
        <w:ind w:left="1080"/>
      </w:pPr>
      <w:r w:rsidRPr="00B141C2">
        <w:t>Be the best practice nationally that delivers comprehensive solutions</w:t>
      </w:r>
    </w:p>
    <w:p w14:paraId="7961A92C" w14:textId="77777777" w:rsidR="00FF19B8" w:rsidRPr="00112790" w:rsidRDefault="00FF19B8" w:rsidP="00CB18FC">
      <w:pPr>
        <w:pStyle w:val="ListParagraph"/>
        <w:widowControl/>
        <w:numPr>
          <w:ilvl w:val="0"/>
          <w:numId w:val="54"/>
        </w:numPr>
        <w:ind w:left="1080"/>
      </w:pPr>
      <w:r w:rsidRPr="00B141C2">
        <w:t>To the next level of excellence through creativity and leadership</w:t>
      </w:r>
    </w:p>
    <w:p w14:paraId="32A3E536" w14:textId="77777777" w:rsidR="00FF19B8" w:rsidRPr="00112790" w:rsidRDefault="00FF19B8" w:rsidP="00CB18FC">
      <w:pPr>
        <w:pStyle w:val="ListParagraph"/>
        <w:widowControl/>
        <w:numPr>
          <w:ilvl w:val="0"/>
          <w:numId w:val="54"/>
        </w:numPr>
        <w:ind w:left="1080"/>
      </w:pPr>
      <w:r w:rsidRPr="00B141C2">
        <w:t xml:space="preserve">The </w:t>
      </w:r>
      <w:r>
        <w:t>b</w:t>
      </w:r>
      <w:r w:rsidRPr="00B141C2">
        <w:t xml:space="preserve">est of </w:t>
      </w:r>
      <w:r>
        <w:t>a</w:t>
      </w:r>
      <w:r w:rsidRPr="00B141C2">
        <w:t>ll</w:t>
      </w:r>
    </w:p>
    <w:p w14:paraId="549D1591" w14:textId="77777777" w:rsidR="00FF19B8" w:rsidRPr="00112790" w:rsidRDefault="00FF19B8" w:rsidP="00CB18FC">
      <w:pPr>
        <w:pStyle w:val="ListParagraph"/>
        <w:widowControl/>
        <w:numPr>
          <w:ilvl w:val="0"/>
          <w:numId w:val="54"/>
        </w:numPr>
        <w:ind w:left="1080"/>
      </w:pPr>
      <w:r w:rsidRPr="00B141C2">
        <w:t>Iconographic</w:t>
      </w:r>
    </w:p>
    <w:p w14:paraId="29514A6C" w14:textId="77777777" w:rsidR="00FF19B8" w:rsidRDefault="00FF19B8" w:rsidP="00F117EB">
      <w:pPr>
        <w:widowControl/>
        <w:rPr>
          <w:highlight w:val="yellow"/>
        </w:rPr>
      </w:pPr>
    </w:p>
    <w:p w14:paraId="2EA0D68B" w14:textId="77777777" w:rsidR="00FF19B8" w:rsidRPr="00112790" w:rsidRDefault="00FC3718" w:rsidP="00F117EB">
      <w:pPr>
        <w:widowControl/>
      </w:pPr>
      <w:r>
        <w:t>H</w:t>
      </w:r>
      <w:r w:rsidR="00FF19B8" w:rsidRPr="00786A16">
        <w:t xml:space="preserve">ere are four </w:t>
      </w:r>
      <w:r w:rsidR="00FF19B8" w:rsidRPr="00C8215B">
        <w:rPr>
          <w:b/>
        </w:rPr>
        <w:t xml:space="preserve">pragmatic </w:t>
      </w:r>
      <w:r w:rsidR="00FF19B8" w:rsidRPr="00786A16">
        <w:t xml:space="preserve">ones: </w:t>
      </w:r>
    </w:p>
    <w:p w14:paraId="6B536D02" w14:textId="77777777" w:rsidR="00FF19B8" w:rsidRPr="00786A16" w:rsidRDefault="00FF19B8" w:rsidP="00F117EB">
      <w:pPr>
        <w:widowControl/>
      </w:pPr>
    </w:p>
    <w:p w14:paraId="7A89CFBF" w14:textId="77777777" w:rsidR="00FF19B8" w:rsidRPr="00112790" w:rsidRDefault="00FF19B8" w:rsidP="00CB18FC">
      <w:pPr>
        <w:pStyle w:val="ListParagraph"/>
        <w:widowControl/>
        <w:numPr>
          <w:ilvl w:val="0"/>
          <w:numId w:val="55"/>
        </w:numPr>
        <w:ind w:left="1080"/>
      </w:pPr>
      <w:r w:rsidRPr="00786A16">
        <w:t>Stabilize the core with diversified funding sources</w:t>
      </w:r>
    </w:p>
    <w:p w14:paraId="13F3D37E" w14:textId="77777777" w:rsidR="00FF19B8" w:rsidRPr="00112790" w:rsidRDefault="00FF19B8" w:rsidP="00CB18FC">
      <w:pPr>
        <w:pStyle w:val="ListParagraph"/>
        <w:widowControl/>
        <w:numPr>
          <w:ilvl w:val="0"/>
          <w:numId w:val="55"/>
        </w:numPr>
        <w:ind w:left="1080"/>
      </w:pPr>
      <w:r w:rsidRPr="00786A16">
        <w:t>Consolidate operations to prepare for the next level</w:t>
      </w:r>
    </w:p>
    <w:p w14:paraId="0C053B0E" w14:textId="77777777" w:rsidR="00FF19B8" w:rsidRPr="00112790" w:rsidRDefault="00FF19B8" w:rsidP="00CB18FC">
      <w:pPr>
        <w:pStyle w:val="ListParagraph"/>
        <w:widowControl/>
        <w:numPr>
          <w:ilvl w:val="0"/>
          <w:numId w:val="55"/>
        </w:numPr>
        <w:ind w:left="1080"/>
      </w:pPr>
      <w:r w:rsidRPr="00786A16">
        <w:t xml:space="preserve">Make </w:t>
      </w:r>
      <w:r>
        <w:t>e</w:t>
      </w:r>
      <w:r w:rsidRPr="00786A16">
        <w:t xml:space="preserve">ffectiveness </w:t>
      </w:r>
      <w:r>
        <w:t>c</w:t>
      </w:r>
      <w:r w:rsidRPr="00786A16">
        <w:t>ount</w:t>
      </w:r>
    </w:p>
    <w:p w14:paraId="3FB736FE" w14:textId="77777777" w:rsidR="00FF19B8" w:rsidRPr="00112790" w:rsidRDefault="00FF19B8" w:rsidP="00CB18FC">
      <w:pPr>
        <w:pStyle w:val="ListParagraph"/>
        <w:widowControl/>
        <w:numPr>
          <w:ilvl w:val="0"/>
          <w:numId w:val="55"/>
        </w:numPr>
        <w:ind w:left="1080"/>
      </w:pPr>
      <w:r w:rsidRPr="00786A16">
        <w:t xml:space="preserve">More </w:t>
      </w:r>
      <w:r>
        <w:t>f</w:t>
      </w:r>
      <w:r w:rsidRPr="00786A16">
        <w:t xml:space="preserve">unding – </w:t>
      </w:r>
      <w:r>
        <w:t>m</w:t>
      </w:r>
      <w:r w:rsidRPr="00786A16">
        <w:t xml:space="preserve">ore </w:t>
      </w:r>
      <w:r>
        <w:t>a</w:t>
      </w:r>
      <w:r w:rsidRPr="00786A16">
        <w:t>dvocates</w:t>
      </w:r>
    </w:p>
    <w:p w14:paraId="72C57CDF" w14:textId="77777777" w:rsidR="00BE5487" w:rsidRDefault="00BE5487" w:rsidP="00F117EB">
      <w:pPr>
        <w:widowControl/>
      </w:pPr>
    </w:p>
    <w:p w14:paraId="1D54659C" w14:textId="7C12766A" w:rsidR="00BE5487" w:rsidRPr="00112790" w:rsidRDefault="00BE5487" w:rsidP="00F117EB">
      <w:pPr>
        <w:widowControl/>
      </w:pPr>
      <w:r>
        <w:lastRenderedPageBreak/>
        <w:t xml:space="preserve">The </w:t>
      </w:r>
      <w:r w:rsidRPr="00BE5487">
        <w:rPr>
          <w:b/>
        </w:rPr>
        <w:t xml:space="preserve">first step is to gather together all of your </w:t>
      </w:r>
      <w:r w:rsidR="00676F71">
        <w:rPr>
          <w:b/>
        </w:rPr>
        <w:t>information</w:t>
      </w:r>
      <w:r>
        <w:t xml:space="preserve"> </w:t>
      </w:r>
      <w:r w:rsidRPr="00676F71">
        <w:t xml:space="preserve">from the </w:t>
      </w:r>
      <w:r w:rsidR="0018432E">
        <w:t>four</w:t>
      </w:r>
      <w:r w:rsidRPr="00676F71">
        <w:t xml:space="preserve"> tools: Stakeholders, BOBs, </w:t>
      </w:r>
      <w:r w:rsidR="0018432E">
        <w:t xml:space="preserve">Stop Fix, and </w:t>
      </w:r>
      <w:r w:rsidRPr="00676F71">
        <w:t>Great Questions</w:t>
      </w:r>
      <w:r w:rsidR="0018432E">
        <w:t xml:space="preserve">. </w:t>
      </w:r>
      <w:r>
        <w:t xml:space="preserve">Usually you do this immediately following </w:t>
      </w:r>
      <w:r w:rsidR="00676F71">
        <w:t xml:space="preserve">the BAM using post-it notes. </w:t>
      </w:r>
    </w:p>
    <w:p w14:paraId="49CAC90B" w14:textId="77777777" w:rsidR="00BE5487" w:rsidRDefault="00BE5487" w:rsidP="00F117EB">
      <w:pPr>
        <w:widowControl/>
      </w:pPr>
    </w:p>
    <w:p w14:paraId="038F8DC1" w14:textId="15B6C508" w:rsidR="00FF19B8" w:rsidRPr="00112790" w:rsidRDefault="00BE5487" w:rsidP="00F117EB">
      <w:pPr>
        <w:widowControl/>
      </w:pPr>
      <w:r>
        <w:rPr>
          <w:b/>
        </w:rPr>
        <w:t>Second</w:t>
      </w:r>
      <w:r w:rsidR="00FF19B8" w:rsidRPr="00C8215B">
        <w:rPr>
          <w:b/>
        </w:rPr>
        <w:t xml:space="preserve">, look for dominant themes by reviewing what you </w:t>
      </w:r>
      <w:r w:rsidR="00676F71">
        <w:rPr>
          <w:b/>
        </w:rPr>
        <w:t>learned from the ideation tools.</w:t>
      </w:r>
      <w:r w:rsidR="00FF19B8" w:rsidRPr="00C8215B">
        <w:rPr>
          <w:b/>
        </w:rPr>
        <w:t xml:space="preserve"> </w:t>
      </w:r>
      <w:r w:rsidR="00FF19B8">
        <w:t xml:space="preserve">As you review the work, are there any prevailing ideas that arise? Perhaps you see a pattern of fixing things to ready your agency for the next level? Maybe you’re actually at a point of going to that level?  </w:t>
      </w:r>
    </w:p>
    <w:p w14:paraId="353DE806" w14:textId="77777777" w:rsidR="00FF19B8" w:rsidRDefault="00FF19B8" w:rsidP="00F117EB">
      <w:pPr>
        <w:widowControl/>
      </w:pPr>
    </w:p>
    <w:p w14:paraId="22FB0FE3" w14:textId="52C0A405" w:rsidR="00FF19B8" w:rsidRPr="00112790" w:rsidRDefault="00FF19B8" w:rsidP="00F117EB">
      <w:pPr>
        <w:widowControl/>
      </w:pPr>
      <w:r>
        <w:t>A particularly good place to look for themes is the affinity-grouped BAM ideas. It could be that one or two of your affinity groups form the vision statement</w:t>
      </w:r>
      <w:r w:rsidR="00676F71">
        <w:t>,</w:t>
      </w:r>
      <w:r>
        <w:t xml:space="preserve"> or that there is a wild card within all of the ideas that adds up to the vision. For example, out of more than 60 ideas to the question “what takes us forward</w:t>
      </w:r>
      <w:r w:rsidR="003B67EB">
        <w:t>?</w:t>
      </w:r>
      <w:r>
        <w:t xml:space="preserve">” a housing agency focused on just one idea for its vision statement: </w:t>
      </w:r>
      <w:r w:rsidRPr="00C8215B">
        <w:rPr>
          <w:i/>
        </w:rPr>
        <w:t>to be the model for fair housing</w:t>
      </w:r>
      <w:r>
        <w:t xml:space="preserve">.    </w:t>
      </w:r>
    </w:p>
    <w:p w14:paraId="149D4BE9" w14:textId="77777777" w:rsidR="00FF19B8" w:rsidRDefault="00FF19B8" w:rsidP="00F117EB">
      <w:pPr>
        <w:widowControl/>
      </w:pPr>
    </w:p>
    <w:p w14:paraId="7175F851" w14:textId="77777777" w:rsidR="00FF19B8" w:rsidRPr="00112790" w:rsidRDefault="00676F71" w:rsidP="00F117EB">
      <w:pPr>
        <w:widowControl/>
      </w:pPr>
      <w:r>
        <w:rPr>
          <w:b/>
        </w:rPr>
        <w:t>Third</w:t>
      </w:r>
      <w:r w:rsidR="00FF19B8" w:rsidRPr="00C8215B">
        <w:rPr>
          <w:b/>
        </w:rPr>
        <w:t xml:space="preserve">, ideate specifically for the </w:t>
      </w:r>
      <w:r w:rsidR="00FF19B8">
        <w:rPr>
          <w:b/>
        </w:rPr>
        <w:t>vision statement</w:t>
      </w:r>
      <w:r w:rsidR="00FF19B8" w:rsidRPr="00C8215B">
        <w:rPr>
          <w:b/>
        </w:rPr>
        <w:t>.</w:t>
      </w:r>
      <w:r w:rsidR="00FF19B8">
        <w:t xml:space="preserve"> C</w:t>
      </w:r>
      <w:r w:rsidR="00FF19B8" w:rsidRPr="00627C12">
        <w:t>ome up with ideas to fill in the blank</w:t>
      </w:r>
      <w:r>
        <w:t>s</w:t>
      </w:r>
      <w:r w:rsidR="00FF19B8">
        <w:t xml:space="preserve"> for </w:t>
      </w:r>
      <w:r w:rsidR="00FF19B8" w:rsidRPr="00627C12">
        <w:t xml:space="preserve">the following: </w:t>
      </w:r>
    </w:p>
    <w:p w14:paraId="55C430FD" w14:textId="77777777" w:rsidR="00FF19B8" w:rsidRDefault="00FF19B8" w:rsidP="00F117EB">
      <w:pPr>
        <w:widowControl/>
      </w:pPr>
    </w:p>
    <w:p w14:paraId="62983399" w14:textId="26BABCDC" w:rsidR="00FF19B8" w:rsidRPr="00112790" w:rsidRDefault="00FF19B8" w:rsidP="00CB18FC">
      <w:pPr>
        <w:pStyle w:val="ListParagraph"/>
        <w:widowControl/>
        <w:numPr>
          <w:ilvl w:val="0"/>
          <w:numId w:val="56"/>
        </w:numPr>
      </w:pPr>
      <w:r w:rsidRPr="00627C12">
        <w:t>In three years, our agency will be</w:t>
      </w:r>
      <w:r w:rsidR="001821C0">
        <w:t xml:space="preserve"> ___________.</w:t>
      </w:r>
      <w:r>
        <w:t xml:space="preserve"> </w:t>
      </w:r>
    </w:p>
    <w:p w14:paraId="1D3D1AD8" w14:textId="22F79363" w:rsidR="00FF19B8" w:rsidRPr="00112790" w:rsidRDefault="00FF19B8" w:rsidP="00CB18FC">
      <w:pPr>
        <w:pStyle w:val="ListParagraph"/>
        <w:widowControl/>
        <w:numPr>
          <w:ilvl w:val="0"/>
          <w:numId w:val="56"/>
        </w:numPr>
      </w:pPr>
      <w:r>
        <w:t>T</w:t>
      </w:r>
      <w:r w:rsidRPr="00627C12">
        <w:t xml:space="preserve">he difference between our agency </w:t>
      </w:r>
      <w:r w:rsidR="001821C0">
        <w:t xml:space="preserve">now and in </w:t>
      </w:r>
      <w:r w:rsidRPr="00627C12">
        <w:t xml:space="preserve">three </w:t>
      </w:r>
      <w:r w:rsidRPr="00727983">
        <w:t xml:space="preserve">years </w:t>
      </w:r>
      <w:r w:rsidR="001821C0">
        <w:t xml:space="preserve">will be ___________. </w:t>
      </w:r>
    </w:p>
    <w:p w14:paraId="4C3B9DF2" w14:textId="77777777" w:rsidR="00FF19B8" w:rsidRPr="00727983" w:rsidRDefault="00FF19B8" w:rsidP="00F117EB">
      <w:pPr>
        <w:widowControl/>
      </w:pPr>
    </w:p>
    <w:p w14:paraId="18F997A6" w14:textId="5EE449F2" w:rsidR="006A3379" w:rsidRDefault="00676F71" w:rsidP="00F117EB">
      <w:pPr>
        <w:widowControl/>
      </w:pPr>
      <w:r>
        <w:t>Fourth</w:t>
      </w:r>
      <w:r w:rsidR="00FF19B8" w:rsidRPr="00C8215B">
        <w:t>, polish your best candidates and put them into statements</w:t>
      </w:r>
      <w:r w:rsidR="00FF19B8">
        <w:t xml:space="preserve"> of </w:t>
      </w:r>
      <w:r w:rsidR="00FF19B8" w:rsidRPr="003A0EE8">
        <w:rPr>
          <w:i/>
        </w:rPr>
        <w:t xml:space="preserve">no more than </w:t>
      </w:r>
      <w:r>
        <w:rPr>
          <w:i/>
        </w:rPr>
        <w:t xml:space="preserve">five </w:t>
      </w:r>
      <w:r w:rsidR="00FF19B8" w:rsidRPr="003A0EE8">
        <w:rPr>
          <w:i/>
        </w:rPr>
        <w:t>words</w:t>
      </w:r>
      <w:r w:rsidR="00FF19B8">
        <w:t xml:space="preserve"> give or take and</w:t>
      </w:r>
      <w:r w:rsidR="00FF19B8" w:rsidRPr="006B7A91">
        <w:t xml:space="preserve"> make sure </w:t>
      </w:r>
      <w:r w:rsidR="00FF19B8">
        <w:t xml:space="preserve">each has a definite </w:t>
      </w:r>
      <w:r w:rsidR="00FF19B8" w:rsidRPr="003A0EE8">
        <w:rPr>
          <w:i/>
        </w:rPr>
        <w:t>future tense</w:t>
      </w:r>
      <w:r w:rsidR="00FF19B8">
        <w:t>.</w:t>
      </w:r>
      <w:r w:rsidR="00FF19B8" w:rsidRPr="006B7A91">
        <w:t xml:space="preserve"> </w:t>
      </w:r>
      <w:bookmarkEnd w:id="37"/>
      <w:bookmarkEnd w:id="38"/>
    </w:p>
    <w:p w14:paraId="76F59EDB" w14:textId="77777777" w:rsidR="00966C73" w:rsidRDefault="00966C73" w:rsidP="00F117EB">
      <w:pPr>
        <w:widowControl/>
      </w:pPr>
    </w:p>
    <w:p w14:paraId="635295AF" w14:textId="77777777" w:rsidR="00FF19B8" w:rsidRPr="00112790" w:rsidRDefault="00676F71" w:rsidP="00F117EB">
      <w:pPr>
        <w:widowControl/>
      </w:pPr>
      <w:r>
        <w:t>Fifth</w:t>
      </w:r>
      <w:r w:rsidR="00FF19B8" w:rsidRPr="00C8215B">
        <w:t>, test each statement against the following checklist</w:t>
      </w:r>
      <w:r w:rsidR="00FF19B8">
        <w:t xml:space="preserve"> from </w:t>
      </w:r>
      <w:r w:rsidR="00FF19B8" w:rsidRPr="00A2095D">
        <w:t xml:space="preserve">Jim Collins and Jerry Porras: </w:t>
      </w:r>
    </w:p>
    <w:p w14:paraId="7245524F" w14:textId="77777777" w:rsidR="00FF19B8" w:rsidRPr="00A2095D" w:rsidRDefault="00FF19B8" w:rsidP="00F117EB">
      <w:pPr>
        <w:widowControl/>
      </w:pPr>
    </w:p>
    <w:p w14:paraId="68738494" w14:textId="77777777" w:rsidR="00FF19B8" w:rsidRPr="00112790" w:rsidRDefault="00FF19B8" w:rsidP="00CB18FC">
      <w:pPr>
        <w:pStyle w:val="ListParagraph"/>
        <w:widowControl/>
        <w:numPr>
          <w:ilvl w:val="0"/>
          <w:numId w:val="57"/>
        </w:numPr>
      </w:pPr>
      <w:r w:rsidRPr="00A2095D">
        <w:t xml:space="preserve">Does it stimulate forward progress? </w:t>
      </w:r>
    </w:p>
    <w:p w14:paraId="32B2008D" w14:textId="77777777" w:rsidR="00FF19B8" w:rsidRPr="00112790" w:rsidRDefault="00FF19B8" w:rsidP="00CB18FC">
      <w:pPr>
        <w:pStyle w:val="ListParagraph"/>
        <w:widowControl/>
        <w:numPr>
          <w:ilvl w:val="0"/>
          <w:numId w:val="57"/>
        </w:numPr>
      </w:pPr>
      <w:r w:rsidRPr="00A2095D">
        <w:t xml:space="preserve">Does it create momentum? </w:t>
      </w:r>
    </w:p>
    <w:p w14:paraId="71CBF271" w14:textId="77777777" w:rsidR="00FF19B8" w:rsidRPr="00112790" w:rsidRDefault="00FF19B8" w:rsidP="00CB18FC">
      <w:pPr>
        <w:pStyle w:val="ListParagraph"/>
        <w:widowControl/>
        <w:numPr>
          <w:ilvl w:val="0"/>
          <w:numId w:val="57"/>
        </w:numPr>
      </w:pPr>
      <w:r w:rsidRPr="00A2095D">
        <w:t xml:space="preserve">Does it get people going? </w:t>
      </w:r>
    </w:p>
    <w:p w14:paraId="3820D55C" w14:textId="77777777" w:rsidR="00FF19B8" w:rsidRPr="00112790" w:rsidRDefault="00FF19B8" w:rsidP="00CB18FC">
      <w:pPr>
        <w:pStyle w:val="ListParagraph"/>
        <w:widowControl/>
        <w:numPr>
          <w:ilvl w:val="0"/>
          <w:numId w:val="57"/>
        </w:numPr>
      </w:pPr>
      <w:r w:rsidRPr="00A2095D">
        <w:t xml:space="preserve">Does it get people’s juices flowing? </w:t>
      </w:r>
    </w:p>
    <w:p w14:paraId="5EA5EB15" w14:textId="77777777" w:rsidR="00FF19B8" w:rsidRPr="00112790" w:rsidRDefault="00FF19B8" w:rsidP="00CB18FC">
      <w:pPr>
        <w:pStyle w:val="ListParagraph"/>
        <w:widowControl/>
        <w:numPr>
          <w:ilvl w:val="0"/>
          <w:numId w:val="57"/>
        </w:numPr>
      </w:pPr>
      <w:r w:rsidRPr="00A2095D">
        <w:t xml:space="preserve">Do they find it stimulating, exciting, adventurous? </w:t>
      </w:r>
    </w:p>
    <w:p w14:paraId="1E387B78" w14:textId="77777777" w:rsidR="00FF19B8" w:rsidRPr="00112790" w:rsidRDefault="00FF19B8" w:rsidP="00CB18FC">
      <w:pPr>
        <w:pStyle w:val="ListParagraph"/>
        <w:widowControl/>
        <w:numPr>
          <w:ilvl w:val="0"/>
          <w:numId w:val="57"/>
        </w:numPr>
      </w:pPr>
      <w:r w:rsidRPr="00A2095D">
        <w:t>Are they willing to throw their creative talents and human energies into it?</w:t>
      </w:r>
      <w:r w:rsidRPr="00A2095D">
        <w:rPr>
          <w:rStyle w:val="EndnoteReference"/>
        </w:rPr>
        <w:endnoteReference w:id="105"/>
      </w:r>
      <w:r w:rsidRPr="00A2095D">
        <w:t xml:space="preserve"> </w:t>
      </w:r>
    </w:p>
    <w:p w14:paraId="77E56137" w14:textId="77777777" w:rsidR="00FF19B8" w:rsidRDefault="00FF19B8" w:rsidP="00F117EB">
      <w:pPr>
        <w:widowControl/>
      </w:pPr>
    </w:p>
    <w:p w14:paraId="35CF64C8" w14:textId="77777777" w:rsidR="00FF19B8" w:rsidRPr="00112790" w:rsidRDefault="00FF19B8" w:rsidP="00F117EB">
      <w:pPr>
        <w:widowControl/>
      </w:pPr>
      <w:r>
        <w:t xml:space="preserve">Finally, if you’re not satisfied with your choices, start over. If you are satisfied, choose the best one and move forward to your vision ideas. </w:t>
      </w:r>
      <w:r w:rsidR="00676F71">
        <w:t xml:space="preserve">By no means should you discard any of the information you’ve collected – you will </w:t>
      </w:r>
      <w:r w:rsidR="00487F55">
        <w:t xml:space="preserve">use </w:t>
      </w:r>
      <w:r w:rsidR="00676F71">
        <w:t>it all shortly.</w:t>
      </w:r>
      <w:r>
        <w:t xml:space="preserve"> </w:t>
      </w:r>
    </w:p>
    <w:p w14:paraId="662A6940" w14:textId="6709996B" w:rsidR="00010640" w:rsidRDefault="00010640" w:rsidP="00F117EB">
      <w:pPr>
        <w:widowControl/>
        <w:rPr>
          <w:b/>
        </w:rPr>
      </w:pPr>
      <w:bookmarkStart w:id="39" w:name="_Toc440369817"/>
      <w:bookmarkStart w:id="40" w:name="_Toc444854717"/>
    </w:p>
    <w:p w14:paraId="4A814A78" w14:textId="47536A86" w:rsidR="00FF19B8" w:rsidRPr="00112790" w:rsidRDefault="00FF19B8" w:rsidP="00F117EB">
      <w:pPr>
        <w:pStyle w:val="Heading2"/>
        <w:widowControl/>
      </w:pPr>
      <w:bookmarkStart w:id="41" w:name="_Toc481340285"/>
      <w:r>
        <w:t>Vision Ideas</w:t>
      </w:r>
      <w:bookmarkEnd w:id="39"/>
      <w:bookmarkEnd w:id="40"/>
      <w:bookmarkEnd w:id="41"/>
    </w:p>
    <w:p w14:paraId="02F63247" w14:textId="77777777" w:rsidR="00FF19B8" w:rsidRDefault="00FF19B8" w:rsidP="00F117EB">
      <w:pPr>
        <w:widowControl/>
        <w:jc w:val="right"/>
      </w:pPr>
    </w:p>
    <w:p w14:paraId="39F3720F" w14:textId="6B902B3C" w:rsidR="00FF19B8" w:rsidRPr="00112790" w:rsidRDefault="00FF19B8" w:rsidP="00F117EB">
      <w:pPr>
        <w:pStyle w:val="Heading3"/>
        <w:widowControl/>
      </w:pPr>
      <w:bookmarkStart w:id="42" w:name="_Toc440369818"/>
      <w:bookmarkStart w:id="43" w:name="_Toc444854718"/>
      <w:bookmarkStart w:id="44" w:name="_Toc481340286"/>
      <w:r>
        <w:t>Collect</w:t>
      </w:r>
      <w:bookmarkEnd w:id="42"/>
      <w:bookmarkEnd w:id="43"/>
      <w:bookmarkEnd w:id="44"/>
    </w:p>
    <w:p w14:paraId="4B6B7FFE" w14:textId="77777777" w:rsidR="00FF19B8" w:rsidRDefault="00FF19B8" w:rsidP="00F117EB">
      <w:pPr>
        <w:widowControl/>
      </w:pPr>
    </w:p>
    <w:p w14:paraId="761A1C3F" w14:textId="436137FF" w:rsidR="00FF19B8" w:rsidRPr="00112790" w:rsidRDefault="00FF19B8" w:rsidP="00F117EB">
      <w:pPr>
        <w:widowControl/>
      </w:pPr>
      <w:r>
        <w:t>The first thing to do at this point is bring together all of the credible ideas from the ideation</w:t>
      </w:r>
      <w:r w:rsidR="001F2DCE">
        <w:t xml:space="preserve"> process</w:t>
      </w:r>
      <w:r>
        <w:t>. Ask yourself the following questions:</w:t>
      </w:r>
    </w:p>
    <w:p w14:paraId="62BA8915" w14:textId="77777777" w:rsidR="00FF19B8" w:rsidRDefault="00FF19B8" w:rsidP="00F117EB">
      <w:pPr>
        <w:widowControl/>
      </w:pPr>
    </w:p>
    <w:p w14:paraId="2929CF8F" w14:textId="77777777" w:rsidR="00FF19B8" w:rsidRPr="007C7C3D" w:rsidRDefault="00FF19B8" w:rsidP="00CB18FC">
      <w:pPr>
        <w:pStyle w:val="ListParagraph"/>
        <w:widowControl/>
        <w:numPr>
          <w:ilvl w:val="0"/>
          <w:numId w:val="58"/>
        </w:numPr>
        <w:rPr>
          <w:b/>
        </w:rPr>
      </w:pPr>
      <w:r>
        <w:lastRenderedPageBreak/>
        <w:t xml:space="preserve">What ideas did you get from talking to your </w:t>
      </w:r>
      <w:r w:rsidR="00676F71" w:rsidRPr="007C7C3D">
        <w:rPr>
          <w:b/>
        </w:rPr>
        <w:t>stakeholders</w:t>
      </w:r>
      <w:r>
        <w:t>?</w:t>
      </w:r>
    </w:p>
    <w:p w14:paraId="4E3B25BD" w14:textId="77777777" w:rsidR="002439B7" w:rsidRDefault="00FF19B8" w:rsidP="00CB18FC">
      <w:pPr>
        <w:pStyle w:val="ListParagraph"/>
        <w:widowControl/>
        <w:numPr>
          <w:ilvl w:val="0"/>
          <w:numId w:val="58"/>
        </w:numPr>
      </w:pPr>
      <w:r>
        <w:t xml:space="preserve">What ideas did you get from </w:t>
      </w:r>
      <w:r w:rsidRPr="00B55C65">
        <w:t xml:space="preserve">your </w:t>
      </w:r>
      <w:r w:rsidRPr="007C7C3D">
        <w:rPr>
          <w:b/>
        </w:rPr>
        <w:t>BOBs</w:t>
      </w:r>
      <w:r>
        <w:t xml:space="preserve">? Any things you’re doing that the </w:t>
      </w:r>
    </w:p>
    <w:p w14:paraId="2BE99EEA" w14:textId="4E2390E9" w:rsidR="00FF19B8" w:rsidRPr="00112790" w:rsidRDefault="00FF19B8" w:rsidP="00CB18FC">
      <w:pPr>
        <w:pStyle w:val="ListParagraph"/>
        <w:widowControl/>
        <w:numPr>
          <w:ilvl w:val="0"/>
          <w:numId w:val="58"/>
        </w:numPr>
      </w:pPr>
      <w:r>
        <w:t xml:space="preserve">BOBs aren’t doing? Anything your BOBs are doing that you’re not? </w:t>
      </w:r>
    </w:p>
    <w:p w14:paraId="457B1EE6" w14:textId="532AAAA0" w:rsidR="002439B7" w:rsidRPr="00CB18FC" w:rsidRDefault="002439B7" w:rsidP="00CB18FC">
      <w:pPr>
        <w:pStyle w:val="ListParagraph"/>
        <w:widowControl/>
        <w:numPr>
          <w:ilvl w:val="0"/>
          <w:numId w:val="58"/>
        </w:numPr>
        <w:rPr>
          <w:b/>
        </w:rPr>
      </w:pPr>
      <w:r w:rsidRPr="00AB5AB6">
        <w:t xml:space="preserve">In terms of </w:t>
      </w:r>
      <w:r w:rsidRPr="007C7C3D">
        <w:rPr>
          <w:b/>
        </w:rPr>
        <w:t>Stop Fix</w:t>
      </w:r>
      <w:r w:rsidRPr="00AB5AB6">
        <w:t xml:space="preserve">, what ideas did you find? Anything you should stop doing? Start doing? Fix? </w:t>
      </w:r>
    </w:p>
    <w:p w14:paraId="3C822FF4" w14:textId="77777777" w:rsidR="00FF19B8" w:rsidRPr="007C7C3D" w:rsidRDefault="00FF19B8" w:rsidP="00CB18FC">
      <w:pPr>
        <w:pStyle w:val="ListParagraph"/>
        <w:widowControl/>
        <w:numPr>
          <w:ilvl w:val="0"/>
          <w:numId w:val="58"/>
        </w:numPr>
        <w:rPr>
          <w:b/>
        </w:rPr>
      </w:pPr>
      <w:r w:rsidRPr="00AB5AB6">
        <w:t xml:space="preserve">What ideas came from </w:t>
      </w:r>
      <w:r w:rsidR="00676F71" w:rsidRPr="007C7C3D">
        <w:rPr>
          <w:b/>
        </w:rPr>
        <w:t>Great Questions</w:t>
      </w:r>
      <w:r w:rsidRPr="00AB5AB6">
        <w:t>?</w:t>
      </w:r>
    </w:p>
    <w:p w14:paraId="7ADFCED2" w14:textId="77777777" w:rsidR="00FF19B8" w:rsidRDefault="00FF19B8" w:rsidP="00F117EB">
      <w:pPr>
        <w:widowControl/>
      </w:pPr>
    </w:p>
    <w:p w14:paraId="770E4BDE" w14:textId="77777777" w:rsidR="00FF19B8" w:rsidRPr="00112790" w:rsidRDefault="00FF19B8" w:rsidP="00F117EB">
      <w:pPr>
        <w:widowControl/>
      </w:pPr>
      <w:r>
        <w:t>Here for example are 28 ideas culled from a theatrical agency:</w:t>
      </w:r>
      <w:r>
        <w:rPr>
          <w:rStyle w:val="EndnoteReference"/>
        </w:rPr>
        <w:endnoteReference w:id="106"/>
      </w:r>
    </w:p>
    <w:p w14:paraId="7A7ED56A" w14:textId="219F5FD5" w:rsidR="002439B7" w:rsidRDefault="002439B7" w:rsidP="005702CA"/>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29EC833C" w14:textId="77777777" w:rsidTr="00650ACF">
        <w:trPr>
          <w:tblHeader/>
          <w:jc w:val="center"/>
        </w:trPr>
        <w:tc>
          <w:tcPr>
            <w:tcW w:w="9576" w:type="dxa"/>
            <w:gridSpan w:val="2"/>
            <w:shd w:val="clear" w:color="auto" w:fill="D9D9D9" w:themeFill="background1" w:themeFillShade="D9"/>
          </w:tcPr>
          <w:p w14:paraId="55DA11DF" w14:textId="7BC61E21" w:rsidR="00FF19B8" w:rsidRPr="00112790" w:rsidRDefault="00FF19B8" w:rsidP="00F117EB">
            <w:pPr>
              <w:widowControl/>
              <w:jc w:val="center"/>
            </w:pPr>
            <w:r w:rsidRPr="00D8667C">
              <w:t>All Ideas</w:t>
            </w:r>
          </w:p>
        </w:tc>
      </w:tr>
      <w:tr w:rsidR="00FF19B8" w:rsidRPr="00D8667C" w14:paraId="7FE7D99D" w14:textId="77777777" w:rsidTr="00650ACF">
        <w:trPr>
          <w:jc w:val="center"/>
        </w:trPr>
        <w:tc>
          <w:tcPr>
            <w:tcW w:w="4788" w:type="dxa"/>
            <w:shd w:val="clear" w:color="auto" w:fill="auto"/>
          </w:tcPr>
          <w:p w14:paraId="71736BDC" w14:textId="77777777" w:rsidR="00FF19B8" w:rsidRPr="00A17472" w:rsidRDefault="00FF19B8" w:rsidP="00C91FB3">
            <w:pPr>
              <w:pStyle w:val="ListParagraph"/>
              <w:widowControl/>
              <w:numPr>
                <w:ilvl w:val="0"/>
                <w:numId w:val="104"/>
              </w:numPr>
              <w:ind w:left="216" w:hanging="216"/>
              <w:rPr>
                <w:b/>
                <w:bCs/>
                <w:i/>
                <w:iCs/>
              </w:rPr>
            </w:pPr>
            <w:r w:rsidRPr="00112790">
              <w:t>A new venue</w:t>
            </w:r>
          </w:p>
          <w:p w14:paraId="73FDD9AB" w14:textId="77777777" w:rsidR="00FF19B8" w:rsidRPr="00A17472" w:rsidRDefault="00FF19B8" w:rsidP="00C91FB3">
            <w:pPr>
              <w:pStyle w:val="ListParagraph"/>
              <w:widowControl/>
              <w:numPr>
                <w:ilvl w:val="0"/>
                <w:numId w:val="104"/>
              </w:numPr>
              <w:ind w:left="216" w:hanging="216"/>
              <w:rPr>
                <w:b/>
                <w:bCs/>
                <w:i/>
                <w:iCs/>
              </w:rPr>
            </w:pPr>
            <w:r w:rsidRPr="00112790">
              <w:t>Advertise subscriptions</w:t>
            </w:r>
          </w:p>
          <w:p w14:paraId="6C9473F9" w14:textId="77777777" w:rsidR="00FF19B8" w:rsidRPr="00A17472" w:rsidRDefault="00FF19B8" w:rsidP="00C91FB3">
            <w:pPr>
              <w:pStyle w:val="ListParagraph"/>
              <w:widowControl/>
              <w:numPr>
                <w:ilvl w:val="0"/>
                <w:numId w:val="104"/>
              </w:numPr>
              <w:ind w:left="216" w:hanging="216"/>
              <w:rPr>
                <w:b/>
                <w:bCs/>
                <w:i/>
                <w:iCs/>
              </w:rPr>
            </w:pPr>
            <w:r w:rsidRPr="00112790">
              <w:t>Ask bigger theatres for advice</w:t>
            </w:r>
          </w:p>
          <w:p w14:paraId="1632053B" w14:textId="77777777" w:rsidR="00FF19B8" w:rsidRPr="00A17472" w:rsidRDefault="00FF19B8" w:rsidP="00C91FB3">
            <w:pPr>
              <w:pStyle w:val="ListParagraph"/>
              <w:widowControl/>
              <w:numPr>
                <w:ilvl w:val="0"/>
                <w:numId w:val="104"/>
              </w:numPr>
              <w:ind w:left="216" w:hanging="216"/>
              <w:rPr>
                <w:b/>
                <w:bCs/>
                <w:i/>
                <w:iCs/>
              </w:rPr>
            </w:pPr>
            <w:r w:rsidRPr="00112790">
              <w:t>Become part of the citywide cultural plan</w:t>
            </w:r>
          </w:p>
          <w:p w14:paraId="17FF5FF5" w14:textId="77777777" w:rsidR="00FF19B8" w:rsidRPr="00A17472" w:rsidRDefault="00FF19B8" w:rsidP="00C91FB3">
            <w:pPr>
              <w:pStyle w:val="ListParagraph"/>
              <w:widowControl/>
              <w:numPr>
                <w:ilvl w:val="0"/>
                <w:numId w:val="104"/>
              </w:numPr>
              <w:ind w:left="216" w:hanging="216"/>
              <w:rPr>
                <w:b/>
                <w:bCs/>
                <w:i/>
                <w:iCs/>
              </w:rPr>
            </w:pPr>
            <w:r w:rsidRPr="00112790">
              <w:t>Cut reading series</w:t>
            </w:r>
          </w:p>
          <w:p w14:paraId="3B110455" w14:textId="77777777" w:rsidR="00FF19B8" w:rsidRPr="00A17472" w:rsidRDefault="00FF19B8" w:rsidP="00C91FB3">
            <w:pPr>
              <w:pStyle w:val="ListParagraph"/>
              <w:widowControl/>
              <w:numPr>
                <w:ilvl w:val="0"/>
                <w:numId w:val="104"/>
              </w:numPr>
              <w:ind w:left="216" w:hanging="216"/>
              <w:rPr>
                <w:b/>
                <w:bCs/>
                <w:i/>
                <w:iCs/>
              </w:rPr>
            </w:pPr>
            <w:r w:rsidRPr="00112790">
              <w:t>Cut unnecessary LOBs</w:t>
            </w:r>
          </w:p>
          <w:p w14:paraId="16E011EA" w14:textId="77777777" w:rsidR="00FF19B8" w:rsidRPr="00A17472" w:rsidRDefault="00FF19B8" w:rsidP="00C91FB3">
            <w:pPr>
              <w:pStyle w:val="ListParagraph"/>
              <w:widowControl/>
              <w:numPr>
                <w:ilvl w:val="0"/>
                <w:numId w:val="104"/>
              </w:numPr>
              <w:ind w:left="216" w:hanging="216"/>
              <w:rPr>
                <w:b/>
                <w:bCs/>
                <w:i/>
                <w:iCs/>
              </w:rPr>
            </w:pPr>
            <w:r w:rsidRPr="00112790">
              <w:t>Festival around historical holiday</w:t>
            </w:r>
          </w:p>
          <w:p w14:paraId="2D1BFA1A" w14:textId="77777777" w:rsidR="00FF19B8" w:rsidRPr="00A17472" w:rsidRDefault="00FF19B8" w:rsidP="00C91FB3">
            <w:pPr>
              <w:pStyle w:val="ListParagraph"/>
              <w:widowControl/>
              <w:numPr>
                <w:ilvl w:val="0"/>
                <w:numId w:val="104"/>
              </w:numPr>
              <w:ind w:left="216" w:hanging="216"/>
              <w:rPr>
                <w:b/>
                <w:bCs/>
                <w:i/>
                <w:iCs/>
              </w:rPr>
            </w:pPr>
            <w:r w:rsidRPr="00112790">
              <w:t>History trivia nights</w:t>
            </w:r>
          </w:p>
          <w:p w14:paraId="255684D9" w14:textId="77777777" w:rsidR="00FF19B8" w:rsidRPr="00A17472" w:rsidRDefault="00FF19B8" w:rsidP="00C91FB3">
            <w:pPr>
              <w:pStyle w:val="ListParagraph"/>
              <w:widowControl/>
              <w:numPr>
                <w:ilvl w:val="0"/>
                <w:numId w:val="104"/>
              </w:numPr>
              <w:ind w:left="216" w:hanging="216"/>
              <w:rPr>
                <w:b/>
                <w:bCs/>
                <w:i/>
                <w:iCs/>
              </w:rPr>
            </w:pPr>
            <w:r w:rsidRPr="00112790">
              <w:t>Implement staff incentives</w:t>
            </w:r>
          </w:p>
          <w:p w14:paraId="033344AA" w14:textId="77777777" w:rsidR="00FF19B8" w:rsidRPr="00A17472" w:rsidRDefault="00FF19B8" w:rsidP="00C91FB3">
            <w:pPr>
              <w:pStyle w:val="ListParagraph"/>
              <w:widowControl/>
              <w:numPr>
                <w:ilvl w:val="0"/>
                <w:numId w:val="104"/>
              </w:numPr>
              <w:ind w:left="216" w:hanging="216"/>
              <w:rPr>
                <w:b/>
                <w:bCs/>
                <w:i/>
                <w:iCs/>
              </w:rPr>
            </w:pPr>
            <w:r w:rsidRPr="00112790">
              <w:t>Improve strategies for scholar events and programming for audiences under 35</w:t>
            </w:r>
          </w:p>
          <w:p w14:paraId="60DDDA57" w14:textId="77777777" w:rsidR="00FF19B8" w:rsidRPr="00A17472" w:rsidRDefault="00FF19B8" w:rsidP="00C91FB3">
            <w:pPr>
              <w:pStyle w:val="ListParagraph"/>
              <w:widowControl/>
              <w:numPr>
                <w:ilvl w:val="0"/>
                <w:numId w:val="104"/>
              </w:numPr>
              <w:ind w:left="216" w:hanging="216"/>
              <w:rPr>
                <w:b/>
                <w:bCs/>
                <w:i/>
                <w:iCs/>
              </w:rPr>
            </w:pPr>
            <w:r w:rsidRPr="00112790">
              <w:t>Increase season offerings</w:t>
            </w:r>
          </w:p>
          <w:p w14:paraId="3A0E185F" w14:textId="77777777" w:rsidR="00FF19B8" w:rsidRPr="00A17472" w:rsidRDefault="00FF19B8" w:rsidP="00C91FB3">
            <w:pPr>
              <w:pStyle w:val="ListParagraph"/>
              <w:widowControl/>
              <w:numPr>
                <w:ilvl w:val="0"/>
                <w:numId w:val="104"/>
              </w:numPr>
              <w:ind w:left="216" w:hanging="216"/>
              <w:rPr>
                <w:b/>
                <w:bCs/>
                <w:i/>
                <w:iCs/>
              </w:rPr>
            </w:pPr>
            <w:r w:rsidRPr="00112790">
              <w:t xml:space="preserve">Late night historical satire </w:t>
            </w:r>
          </w:p>
          <w:p w14:paraId="49C9BA0B" w14:textId="77777777" w:rsidR="00FF19B8" w:rsidRPr="00A17472" w:rsidRDefault="00FF19B8" w:rsidP="00C91FB3">
            <w:pPr>
              <w:pStyle w:val="ListParagraph"/>
              <w:widowControl/>
              <w:numPr>
                <w:ilvl w:val="0"/>
                <w:numId w:val="104"/>
              </w:numPr>
              <w:ind w:left="216" w:hanging="216"/>
              <w:rPr>
                <w:b/>
                <w:bCs/>
                <w:i/>
                <w:iCs/>
              </w:rPr>
            </w:pPr>
            <w:r w:rsidRPr="00112790">
              <w:t xml:space="preserve">Look for more low-cost, low-staff LOBs </w:t>
            </w:r>
          </w:p>
          <w:p w14:paraId="5AF3276A" w14:textId="77777777" w:rsidR="00FF19B8" w:rsidRPr="00A17472" w:rsidRDefault="00FF19B8" w:rsidP="00C91FB3">
            <w:pPr>
              <w:pStyle w:val="ListParagraph"/>
              <w:widowControl/>
              <w:numPr>
                <w:ilvl w:val="0"/>
                <w:numId w:val="104"/>
              </w:numPr>
              <w:ind w:left="216" w:hanging="216"/>
              <w:rPr>
                <w:b/>
                <w:bCs/>
                <w:i/>
                <w:iCs/>
              </w:rPr>
            </w:pPr>
            <w:r w:rsidRPr="00112790">
              <w:t>Look for PR opportunities and capitalize on being the only theatre solely dedicated to presenting plays inspired by history</w:t>
            </w:r>
          </w:p>
          <w:p w14:paraId="3D3BEB2B" w14:textId="77777777" w:rsidR="00FF19B8" w:rsidRPr="00A17472" w:rsidRDefault="00FF19B8" w:rsidP="00C91FB3">
            <w:pPr>
              <w:pStyle w:val="ListParagraph"/>
              <w:widowControl/>
              <w:numPr>
                <w:ilvl w:val="0"/>
                <w:numId w:val="104"/>
              </w:numPr>
              <w:ind w:left="216" w:hanging="216"/>
              <w:rPr>
                <w:b/>
                <w:bCs/>
                <w:i/>
                <w:iCs/>
              </w:rPr>
            </w:pPr>
            <w:r w:rsidRPr="00112790">
              <w:t xml:space="preserve">Partner with other causes </w:t>
            </w:r>
          </w:p>
        </w:tc>
        <w:tc>
          <w:tcPr>
            <w:tcW w:w="4788" w:type="dxa"/>
            <w:shd w:val="clear" w:color="auto" w:fill="auto"/>
          </w:tcPr>
          <w:p w14:paraId="3EB9AC69" w14:textId="77777777" w:rsidR="00FF19B8" w:rsidRPr="00A17472" w:rsidRDefault="00FF19B8" w:rsidP="00C91FB3">
            <w:pPr>
              <w:pStyle w:val="ListParagraph"/>
              <w:widowControl/>
              <w:numPr>
                <w:ilvl w:val="0"/>
                <w:numId w:val="104"/>
              </w:numPr>
              <w:ind w:left="216" w:hanging="216"/>
              <w:rPr>
                <w:b/>
                <w:bCs/>
                <w:i/>
                <w:iCs/>
              </w:rPr>
            </w:pPr>
            <w:r w:rsidRPr="00112790">
              <w:t xml:space="preserve">Partner with universities and city colleges (to recruit staff, volunteers, interns and performers) </w:t>
            </w:r>
          </w:p>
          <w:p w14:paraId="7417FF2C" w14:textId="77777777" w:rsidR="00FF19B8" w:rsidRPr="00A17472" w:rsidRDefault="00FF19B8" w:rsidP="00C91FB3">
            <w:pPr>
              <w:pStyle w:val="ListParagraph"/>
              <w:widowControl/>
              <w:numPr>
                <w:ilvl w:val="0"/>
                <w:numId w:val="104"/>
              </w:numPr>
              <w:ind w:left="216" w:hanging="216"/>
              <w:rPr>
                <w:b/>
                <w:bCs/>
                <w:i/>
                <w:iCs/>
              </w:rPr>
            </w:pPr>
            <w:r w:rsidRPr="00112790">
              <w:t>Apply for more funding</w:t>
            </w:r>
          </w:p>
          <w:p w14:paraId="57A542AE" w14:textId="77777777" w:rsidR="00FF19B8" w:rsidRPr="00A17472" w:rsidRDefault="00FF19B8" w:rsidP="00C91FB3">
            <w:pPr>
              <w:pStyle w:val="ListParagraph"/>
              <w:widowControl/>
              <w:numPr>
                <w:ilvl w:val="0"/>
                <w:numId w:val="104"/>
              </w:numPr>
              <w:ind w:left="216" w:hanging="216"/>
              <w:rPr>
                <w:b/>
                <w:bCs/>
                <w:i/>
                <w:iCs/>
              </w:rPr>
            </w:pPr>
            <w:r w:rsidRPr="00112790">
              <w:t>Patron/student blog</w:t>
            </w:r>
          </w:p>
          <w:p w14:paraId="79FBE540" w14:textId="77777777" w:rsidR="00FF19B8" w:rsidRPr="00A17472" w:rsidRDefault="00FF19B8" w:rsidP="00C91FB3">
            <w:pPr>
              <w:pStyle w:val="ListParagraph"/>
              <w:widowControl/>
              <w:numPr>
                <w:ilvl w:val="0"/>
                <w:numId w:val="104"/>
              </w:numPr>
              <w:ind w:left="216" w:hanging="216"/>
              <w:rPr>
                <w:b/>
                <w:bCs/>
                <w:i/>
                <w:iCs/>
              </w:rPr>
            </w:pPr>
            <w:r w:rsidRPr="00112790">
              <w:t>Revamp education program</w:t>
            </w:r>
          </w:p>
          <w:p w14:paraId="4F96B27F" w14:textId="77777777" w:rsidR="00FF19B8" w:rsidRPr="00A17472" w:rsidRDefault="00FF19B8" w:rsidP="00C91FB3">
            <w:pPr>
              <w:pStyle w:val="ListParagraph"/>
              <w:widowControl/>
              <w:numPr>
                <w:ilvl w:val="0"/>
                <w:numId w:val="104"/>
              </w:numPr>
              <w:ind w:left="216" w:hanging="216"/>
              <w:rPr>
                <w:b/>
                <w:bCs/>
                <w:i/>
                <w:iCs/>
              </w:rPr>
            </w:pPr>
            <w:r w:rsidRPr="00112790">
              <w:t>Seek additional sponsorships</w:t>
            </w:r>
          </w:p>
          <w:p w14:paraId="634AA1DA" w14:textId="77777777" w:rsidR="00FF19B8" w:rsidRPr="00A17472" w:rsidRDefault="00FF19B8" w:rsidP="00C91FB3">
            <w:pPr>
              <w:pStyle w:val="ListParagraph"/>
              <w:widowControl/>
              <w:numPr>
                <w:ilvl w:val="0"/>
                <w:numId w:val="104"/>
              </w:numPr>
              <w:ind w:left="216" w:hanging="216"/>
              <w:rPr>
                <w:b/>
                <w:bCs/>
                <w:i/>
                <w:iCs/>
              </w:rPr>
            </w:pPr>
            <w:r w:rsidRPr="00112790">
              <w:t>Set up a resource center for patrons to visit the theatre outside of scheduled performances to encourage further learning</w:t>
            </w:r>
          </w:p>
          <w:p w14:paraId="413021BB" w14:textId="77777777" w:rsidR="00FF19B8" w:rsidRPr="00A17472" w:rsidRDefault="00FF19B8" w:rsidP="00C91FB3">
            <w:pPr>
              <w:pStyle w:val="ListParagraph"/>
              <w:widowControl/>
              <w:numPr>
                <w:ilvl w:val="0"/>
                <w:numId w:val="104"/>
              </w:numPr>
              <w:ind w:left="216" w:hanging="216"/>
              <w:rPr>
                <w:b/>
                <w:bCs/>
                <w:i/>
                <w:iCs/>
              </w:rPr>
            </w:pPr>
            <w:r w:rsidRPr="00112790">
              <w:t>Start a theatre camp</w:t>
            </w:r>
          </w:p>
          <w:p w14:paraId="6E8ACE3C" w14:textId="77777777" w:rsidR="00FF19B8" w:rsidRPr="00A17472" w:rsidRDefault="00FF19B8" w:rsidP="00C91FB3">
            <w:pPr>
              <w:pStyle w:val="ListParagraph"/>
              <w:widowControl/>
              <w:numPr>
                <w:ilvl w:val="0"/>
                <w:numId w:val="104"/>
              </w:numPr>
              <w:ind w:left="216" w:hanging="216"/>
              <w:rPr>
                <w:b/>
                <w:bCs/>
                <w:i/>
                <w:iCs/>
              </w:rPr>
            </w:pPr>
            <w:r w:rsidRPr="00112790">
              <w:t>Start an administration volunteer program</w:t>
            </w:r>
          </w:p>
          <w:p w14:paraId="5E16C2B0" w14:textId="77777777" w:rsidR="00FF19B8" w:rsidRPr="00A17472" w:rsidRDefault="00FF19B8" w:rsidP="00C91FB3">
            <w:pPr>
              <w:pStyle w:val="ListParagraph"/>
              <w:widowControl/>
              <w:numPr>
                <w:ilvl w:val="0"/>
                <w:numId w:val="104"/>
              </w:numPr>
              <w:ind w:left="216" w:hanging="216"/>
              <w:rPr>
                <w:b/>
                <w:bCs/>
                <w:i/>
                <w:iCs/>
              </w:rPr>
            </w:pPr>
            <w:r w:rsidRPr="00112790">
              <w:t>Strengthen reputation</w:t>
            </w:r>
          </w:p>
          <w:p w14:paraId="2A37D38C" w14:textId="77777777" w:rsidR="00FF19B8" w:rsidRPr="00A17472" w:rsidRDefault="00FF19B8" w:rsidP="00C91FB3">
            <w:pPr>
              <w:pStyle w:val="ListParagraph"/>
              <w:widowControl/>
              <w:numPr>
                <w:ilvl w:val="0"/>
                <w:numId w:val="104"/>
              </w:numPr>
              <w:ind w:left="216" w:hanging="216"/>
              <w:rPr>
                <w:b/>
                <w:bCs/>
                <w:i/>
                <w:iCs/>
              </w:rPr>
            </w:pPr>
            <w:r w:rsidRPr="00112790">
              <w:t>Student matinees</w:t>
            </w:r>
          </w:p>
          <w:p w14:paraId="3ABB7422" w14:textId="77777777" w:rsidR="00FF19B8" w:rsidRPr="00A17472" w:rsidRDefault="00FF19B8" w:rsidP="00C91FB3">
            <w:pPr>
              <w:pStyle w:val="ListParagraph"/>
              <w:widowControl/>
              <w:numPr>
                <w:ilvl w:val="0"/>
                <w:numId w:val="104"/>
              </w:numPr>
              <w:ind w:left="216" w:hanging="216"/>
              <w:rPr>
                <w:b/>
                <w:bCs/>
                <w:i/>
                <w:iCs/>
              </w:rPr>
            </w:pPr>
            <w:r w:rsidRPr="00112790">
              <w:t>Tour productions</w:t>
            </w:r>
          </w:p>
          <w:p w14:paraId="446300C3" w14:textId="77777777" w:rsidR="00FF19B8" w:rsidRPr="00A17472" w:rsidRDefault="00FF19B8" w:rsidP="00C91FB3">
            <w:pPr>
              <w:pStyle w:val="ListParagraph"/>
              <w:widowControl/>
              <w:numPr>
                <w:ilvl w:val="0"/>
                <w:numId w:val="104"/>
              </w:numPr>
              <w:ind w:left="216" w:hanging="216"/>
              <w:rPr>
                <w:b/>
                <w:bCs/>
                <w:i/>
                <w:iCs/>
              </w:rPr>
            </w:pPr>
            <w:r w:rsidRPr="00112790">
              <w:t>Update box office and ticketing system</w:t>
            </w:r>
          </w:p>
          <w:p w14:paraId="25210C76" w14:textId="77777777" w:rsidR="00FF19B8" w:rsidRPr="00A17472" w:rsidRDefault="00FF19B8" w:rsidP="00C91FB3">
            <w:pPr>
              <w:pStyle w:val="ListParagraph"/>
              <w:widowControl/>
              <w:numPr>
                <w:ilvl w:val="0"/>
                <w:numId w:val="104"/>
              </w:numPr>
              <w:ind w:left="216" w:hanging="216"/>
              <w:rPr>
                <w:b/>
                <w:bCs/>
                <w:i/>
                <w:iCs/>
              </w:rPr>
            </w:pPr>
            <w:r w:rsidRPr="00112790">
              <w:t>Update website</w:t>
            </w:r>
          </w:p>
        </w:tc>
      </w:tr>
    </w:tbl>
    <w:p w14:paraId="3902B5FA" w14:textId="6F2CF8AD" w:rsidR="00751644" w:rsidRDefault="00751644" w:rsidP="00F117EB">
      <w:pPr>
        <w:widowControl/>
        <w:rPr>
          <w:b/>
        </w:rPr>
      </w:pPr>
      <w:bookmarkStart w:id="45" w:name="_Toc440369819"/>
      <w:bookmarkStart w:id="46" w:name="_Toc444854719"/>
      <w:bookmarkStart w:id="47" w:name="_Ref444877062"/>
      <w:bookmarkStart w:id="48" w:name="_Toc394304607"/>
    </w:p>
    <w:p w14:paraId="62168851" w14:textId="3FF43A45" w:rsidR="00FF19B8" w:rsidRPr="00112790" w:rsidRDefault="00FF19B8" w:rsidP="00F117EB">
      <w:pPr>
        <w:pStyle w:val="Heading3"/>
        <w:widowControl/>
      </w:pPr>
      <w:bookmarkStart w:id="49" w:name="_Toc481340287"/>
      <w:r>
        <w:t>Evaluate</w:t>
      </w:r>
      <w:bookmarkEnd w:id="45"/>
      <w:bookmarkEnd w:id="46"/>
      <w:bookmarkEnd w:id="47"/>
      <w:bookmarkEnd w:id="49"/>
    </w:p>
    <w:p w14:paraId="15787CF2" w14:textId="77777777" w:rsidR="00FF19B8" w:rsidRDefault="00FF19B8" w:rsidP="00F117EB">
      <w:pPr>
        <w:pStyle w:val="Heading3"/>
        <w:widowControl/>
      </w:pPr>
    </w:p>
    <w:p w14:paraId="4A5E0A82" w14:textId="77777777" w:rsidR="00FF19B8" w:rsidRPr="00112790" w:rsidRDefault="00FF19B8" w:rsidP="00F117EB">
      <w:pPr>
        <w:pStyle w:val="Heading4"/>
        <w:widowControl/>
      </w:pPr>
      <w:bookmarkStart w:id="50" w:name="_Toc444854720"/>
      <w:bookmarkStart w:id="51" w:name="_Toc481340288"/>
      <w:r>
        <w:t>Decisions – Decisions</w:t>
      </w:r>
      <w:bookmarkEnd w:id="50"/>
      <w:bookmarkEnd w:id="51"/>
    </w:p>
    <w:p w14:paraId="14C5F8B8" w14:textId="77777777" w:rsidR="00FF19B8" w:rsidRDefault="00FF19B8" w:rsidP="00F117EB">
      <w:pPr>
        <w:widowControl/>
      </w:pPr>
    </w:p>
    <w:p w14:paraId="09E35602" w14:textId="77777777" w:rsidR="00FF19B8" w:rsidRPr="00112790" w:rsidRDefault="00FF19B8" w:rsidP="00F117EB">
      <w:pPr>
        <w:widowControl/>
      </w:pPr>
      <w:r w:rsidRPr="00C64297">
        <w:t xml:space="preserve">Once you have enough </w:t>
      </w:r>
      <w:r>
        <w:t xml:space="preserve">ideas </w:t>
      </w:r>
      <w:r w:rsidRPr="00C64297">
        <w:t xml:space="preserve">identified you need to </w:t>
      </w:r>
      <w:r>
        <w:t>reduce</w:t>
      </w:r>
      <w:r w:rsidRPr="00C64297">
        <w:t xml:space="preserve"> the list to a manageable number that you can then consider more carefully. Just how do you choose? </w:t>
      </w:r>
    </w:p>
    <w:p w14:paraId="71672FD0" w14:textId="77777777" w:rsidR="00FF19B8" w:rsidRDefault="00FF19B8" w:rsidP="00F117EB">
      <w:pPr>
        <w:widowControl/>
      </w:pPr>
    </w:p>
    <w:p w14:paraId="1EA23B65" w14:textId="49593919" w:rsidR="00FF19B8" w:rsidRPr="00112790" w:rsidRDefault="00FF19B8" w:rsidP="00F117EB">
      <w:pPr>
        <w:widowControl/>
      </w:pPr>
      <w:r w:rsidRPr="00C64297">
        <w:t xml:space="preserve">The way </w:t>
      </w:r>
      <w:r w:rsidR="00A52ABB">
        <w:t>you finalize</w:t>
      </w:r>
      <w:r w:rsidRPr="00C64297">
        <w:t xml:space="preserve"> </w:t>
      </w:r>
      <w:r w:rsidR="00A52ABB">
        <w:t xml:space="preserve">and ready </w:t>
      </w:r>
      <w:r w:rsidRPr="00C64297">
        <w:t xml:space="preserve">vision statements and strategies for feasibility studies can range </w:t>
      </w:r>
      <w:r>
        <w:t>f</w:t>
      </w:r>
      <w:r w:rsidRPr="00C64297">
        <w:t xml:space="preserve">rom “Take it to Vegas” multi-voting </w:t>
      </w:r>
      <w:r>
        <w:t xml:space="preserve">style in the BAM process </w:t>
      </w:r>
      <w:r w:rsidRPr="00C64297">
        <w:t xml:space="preserve">to more nuanced ranking matrixes, </w:t>
      </w:r>
      <w:r>
        <w:t xml:space="preserve">and </w:t>
      </w:r>
      <w:r w:rsidRPr="00C64297">
        <w:t xml:space="preserve">from feasibility studies to full-blown business plans. Interestingly, the exemplars in my study of high-performing executives were quite informal about this matter. Just one </w:t>
      </w:r>
      <w:r>
        <w:t>method</w:t>
      </w:r>
      <w:r w:rsidRPr="00C64297">
        <w:t xml:space="preserve"> stood out for the participants: “You kick around a final draft of the vision with others including staff and board; it’s a way of floating trial balloons and building ownership.”</w:t>
      </w:r>
      <w:r w:rsidRPr="00C64297">
        <w:rPr>
          <w:rStyle w:val="EndnoteReference"/>
        </w:rPr>
        <w:endnoteReference w:id="107"/>
      </w:r>
    </w:p>
    <w:p w14:paraId="50CD5CD8" w14:textId="77777777" w:rsidR="00FF19B8" w:rsidRDefault="00FF19B8" w:rsidP="00F117EB">
      <w:pPr>
        <w:widowControl/>
      </w:pPr>
    </w:p>
    <w:p w14:paraId="716FAB6C" w14:textId="432C65C2" w:rsidR="00FF19B8" w:rsidRPr="00112790" w:rsidRDefault="00FF19B8" w:rsidP="00F117EB">
      <w:pPr>
        <w:widowControl/>
      </w:pPr>
      <w:r w:rsidRPr="00C64297">
        <w:t xml:space="preserve">All things being equal, we human beings prefer the intuitive to the analytic. An analytic approach greatly improves accuracy, but “the gain in precision which accompanies an </w:t>
      </w:r>
      <w:r w:rsidRPr="00C64297">
        <w:lastRenderedPageBreak/>
        <w:t>analytic approach to decision-making strategy may be offset by the danger of extreme error.”</w:t>
      </w:r>
      <w:r w:rsidRPr="00C64297">
        <w:rPr>
          <w:rStyle w:val="EndnoteReference"/>
        </w:rPr>
        <w:endnoteReference w:id="108"/>
      </w:r>
      <w:r w:rsidRPr="00C64297">
        <w:t xml:space="preserve"> In other words, when we use an analytic approach, we are either perfectly right most of the time or we are utterly wrong. Intuitive decision makers, on the other hand, are approximately correct all of the time without the extreme errors</w:t>
      </w:r>
      <w:r w:rsidR="007041BB">
        <w:t xml:space="preserve">. Perhaps this is why we only use analytic methods when we absolutely cannot use </w:t>
      </w:r>
      <w:r w:rsidRPr="00C64297">
        <w:t>our intuition.</w:t>
      </w:r>
    </w:p>
    <w:p w14:paraId="64105015" w14:textId="77777777" w:rsidR="00FF19B8" w:rsidRDefault="00FF19B8" w:rsidP="00F117EB">
      <w:pPr>
        <w:widowControl/>
      </w:pPr>
    </w:p>
    <w:p w14:paraId="60DD2D96" w14:textId="52574344" w:rsidR="00FF19B8" w:rsidRPr="00112790" w:rsidRDefault="001821C0" w:rsidP="00F117EB">
      <w:pPr>
        <w:widowControl/>
      </w:pPr>
      <w:r>
        <w:t xml:space="preserve">Some scholars call this </w:t>
      </w:r>
      <w:r w:rsidR="0079214D">
        <w:t>left-brain</w:t>
      </w:r>
      <w:r>
        <w:t xml:space="preserve"> and right</w:t>
      </w:r>
      <w:r w:rsidR="0079214D">
        <w:t>-</w:t>
      </w:r>
      <w:r>
        <w:t>brain thinking</w:t>
      </w:r>
      <w:r w:rsidR="00DB1DDD">
        <w:t xml:space="preserve">. </w:t>
      </w:r>
      <w:r w:rsidR="00E3262F">
        <w:t xml:space="preserve">As </w:t>
      </w:r>
      <w:r w:rsidR="00FF19B8" w:rsidRPr="00C64297">
        <w:t>Dorothy Leonard and Susa</w:t>
      </w:r>
      <w:r w:rsidR="00FF19B8">
        <w:t>n</w:t>
      </w:r>
      <w:r w:rsidR="00FF19B8" w:rsidRPr="00C64297">
        <w:t xml:space="preserve"> Straus </w:t>
      </w:r>
      <w:r>
        <w:t>write</w:t>
      </w:r>
      <w:r w:rsidR="00FF19B8" w:rsidRPr="00C64297">
        <w:t>, “An analytical, logical, and sequential approach to problem framing and solving (left-brained thinking) clearly differs from an intuitive, values-based, and nonlinear one (right</w:t>
      </w:r>
      <w:r w:rsidR="00786120">
        <w:t>-</w:t>
      </w:r>
      <w:r w:rsidR="00FF19B8" w:rsidRPr="00C64297">
        <w:t>brained thinking).”</w:t>
      </w:r>
      <w:r w:rsidR="00FF19B8" w:rsidRPr="00C64297">
        <w:rPr>
          <w:rStyle w:val="EndnoteReference"/>
        </w:rPr>
        <w:endnoteReference w:id="109"/>
      </w:r>
      <w:r w:rsidR="00FF19B8" w:rsidRPr="00C64297">
        <w:t xml:space="preserve"> Whatever you call it, left brained or right, intuitive or analytic, all decision</w:t>
      </w:r>
      <w:r w:rsidR="00FF19B8">
        <w:t>-</w:t>
      </w:r>
      <w:r w:rsidR="00FF19B8" w:rsidRPr="00C64297">
        <w:t>makin</w:t>
      </w:r>
      <w:r w:rsidR="00FF19B8">
        <w:t>g</w:t>
      </w:r>
      <w:r w:rsidR="00786120">
        <w:t xml:space="preserve"> (</w:t>
      </w:r>
      <w:r w:rsidR="00FF19B8" w:rsidRPr="00C64297">
        <w:t>and research for that matter</w:t>
      </w:r>
      <w:r w:rsidR="00786120">
        <w:t xml:space="preserve">) </w:t>
      </w:r>
      <w:r w:rsidR="00FF19B8" w:rsidRPr="00C64297">
        <w:t>are subject to misinterpretation and misperception:</w:t>
      </w:r>
    </w:p>
    <w:p w14:paraId="202ACC47" w14:textId="77777777" w:rsidR="00FF19B8" w:rsidRPr="00C64297" w:rsidRDefault="00FF19B8" w:rsidP="00F117EB">
      <w:pPr>
        <w:widowControl/>
      </w:pPr>
    </w:p>
    <w:p w14:paraId="24EB9224" w14:textId="57B19C0F" w:rsidR="00FF19B8" w:rsidRPr="00112790" w:rsidRDefault="00FF19B8" w:rsidP="00F117EB">
      <w:pPr>
        <w:widowControl/>
      </w:pPr>
      <w:r w:rsidRPr="00C64297">
        <w:t xml:space="preserve">We are predisposed to see order, pattern, and meaning in the world, and we find randomness, chaos, and meaninglessness unsatisfying. Human nature abhors a lack of predictability and the absence of meaning. </w:t>
      </w:r>
      <w:r w:rsidR="0091242E" w:rsidRPr="00C64297">
        <w:t>Consequently</w:t>
      </w:r>
      <w:r w:rsidRPr="00C64297">
        <w:t xml:space="preserve">, we tend to “see” order where there is none, and we </w:t>
      </w:r>
      <w:r w:rsidR="00792120">
        <w:t>SWOT</w:t>
      </w:r>
      <w:r w:rsidRPr="00C64297">
        <w:t xml:space="preserve"> meaningful patterns where only the v</w:t>
      </w:r>
      <w:r>
        <w:t>agaries of chance are operating.</w:t>
      </w:r>
      <w:r w:rsidRPr="00C64297">
        <w:rPr>
          <w:rStyle w:val="EndnoteReference"/>
        </w:rPr>
        <w:endnoteReference w:id="110"/>
      </w:r>
      <w:r w:rsidRPr="00C64297">
        <w:t xml:space="preserve"> </w:t>
      </w:r>
    </w:p>
    <w:p w14:paraId="7C523A74" w14:textId="77777777" w:rsidR="00FF19B8" w:rsidRDefault="00FF19B8" w:rsidP="00F117EB">
      <w:pPr>
        <w:widowControl/>
      </w:pPr>
    </w:p>
    <w:p w14:paraId="79996A00" w14:textId="77777777" w:rsidR="00FF19B8" w:rsidRPr="00112790" w:rsidRDefault="00FF19B8" w:rsidP="00F117EB">
      <w:pPr>
        <w:widowControl/>
      </w:pPr>
      <w:r w:rsidRPr="00C64297">
        <w:t>Though simple matters are best decided through conscious thinking, we should “delegate thinking about complex matters to the unconscious.”</w:t>
      </w:r>
      <w:r w:rsidRPr="00C64297">
        <w:rPr>
          <w:rStyle w:val="EndnoteReference"/>
        </w:rPr>
        <w:endnoteReference w:id="111"/>
      </w:r>
      <w:r w:rsidRPr="00C64297">
        <w:t xml:space="preserve"> In other words, let the decision simmer:  </w:t>
      </w:r>
    </w:p>
    <w:p w14:paraId="0D847791" w14:textId="77777777" w:rsidR="00FF19B8" w:rsidRPr="00C64297" w:rsidRDefault="00FF19B8" w:rsidP="00F117EB">
      <w:pPr>
        <w:widowControl/>
      </w:pPr>
    </w:p>
    <w:p w14:paraId="2DEBA901" w14:textId="77777777" w:rsidR="00FF19B8" w:rsidRPr="00112790" w:rsidRDefault="00FF19B8" w:rsidP="00F117EB">
      <w:pPr>
        <w:widowControl/>
        <w:ind w:left="720"/>
      </w:pPr>
      <w:r w:rsidRPr="00C64297">
        <w:t>Use your conscious mind to acquire all the information for making a decision – but don’t try to analyze the information. Instead, go on a holiday while your unconscious mind digests it for a day or two. Whatever your intuition then tells you is almost certainly going to be the best choice.</w:t>
      </w:r>
      <w:r w:rsidRPr="00C64297">
        <w:rPr>
          <w:rStyle w:val="EndnoteReference"/>
        </w:rPr>
        <w:endnoteReference w:id="112"/>
      </w:r>
    </w:p>
    <w:p w14:paraId="44BF4F19" w14:textId="77777777" w:rsidR="00FF19B8" w:rsidRDefault="00FF19B8" w:rsidP="00F117EB">
      <w:pPr>
        <w:widowControl/>
      </w:pPr>
    </w:p>
    <w:p w14:paraId="7A4A53B6" w14:textId="129F0FA9" w:rsidR="00FF19B8" w:rsidRPr="00112790" w:rsidRDefault="00FF19B8" w:rsidP="00F117EB">
      <w:pPr>
        <w:widowControl/>
      </w:pPr>
      <w:r w:rsidRPr="00C64297">
        <w:t xml:space="preserve">Like so many things in life, the resolution to the question of analytical versus intuitive is paradoxical. It is both/and as opposed to either/or. Analysis and intuition go hand in hand. Dorothy Leonard and Susan Straus </w:t>
      </w:r>
      <w:r>
        <w:t>elaborate that</w:t>
      </w:r>
      <w:r w:rsidRPr="00C64297">
        <w:t>, “Rightly harnessed, the energy released by the intersection of different thought processes will propel innovation.”</w:t>
      </w:r>
      <w:r w:rsidRPr="00C64297">
        <w:rPr>
          <w:rStyle w:val="EndnoteReference"/>
        </w:rPr>
        <w:endnoteReference w:id="113"/>
      </w:r>
      <w:r w:rsidRPr="00C64297">
        <w:t xml:space="preserve"> And Herbert Simon argues, </w:t>
      </w:r>
      <w:r w:rsidRPr="00FC4DA6">
        <w:rPr>
          <w:b/>
        </w:rPr>
        <w:t>the effective manager must be capable in both decision</w:t>
      </w:r>
      <w:r w:rsidR="00DB1DDD">
        <w:rPr>
          <w:b/>
        </w:rPr>
        <w:t>-</w:t>
      </w:r>
      <w:r w:rsidRPr="00FC4DA6">
        <w:rPr>
          <w:b/>
        </w:rPr>
        <w:t>making approaches – the analytic and intuitive</w:t>
      </w:r>
      <w:r>
        <w:rPr>
          <w:b/>
        </w:rPr>
        <w:t>.</w:t>
      </w:r>
      <w:r w:rsidRPr="00C64297">
        <w:rPr>
          <w:rStyle w:val="EndnoteReference"/>
        </w:rPr>
        <w:endnoteReference w:id="114"/>
      </w:r>
      <w:r>
        <w:rPr>
          <w:b/>
        </w:rPr>
        <w:t xml:space="preserve"> </w:t>
      </w:r>
      <w:r>
        <w:t>The point is that you must u</w:t>
      </w:r>
      <w:r w:rsidRPr="00C64297">
        <w:t xml:space="preserve">se your head and your gut, but don’t trust either exclusively. </w:t>
      </w:r>
    </w:p>
    <w:bookmarkEnd w:id="48"/>
    <w:p w14:paraId="107A60F6" w14:textId="77777777" w:rsidR="00FF19B8" w:rsidRDefault="00FF19B8" w:rsidP="00F117EB">
      <w:pPr>
        <w:widowControl/>
      </w:pPr>
    </w:p>
    <w:p w14:paraId="41E669F3" w14:textId="77777777" w:rsidR="00FF19B8" w:rsidRPr="00112790" w:rsidRDefault="00FF19B8" w:rsidP="00F117EB">
      <w:pPr>
        <w:pStyle w:val="Heading4"/>
        <w:widowControl/>
      </w:pPr>
      <w:bookmarkStart w:id="52" w:name="_Toc444854721"/>
      <w:bookmarkStart w:id="53" w:name="_Toc481340289"/>
      <w:r>
        <w:t>First Cut</w:t>
      </w:r>
      <w:bookmarkEnd w:id="52"/>
      <w:bookmarkEnd w:id="53"/>
    </w:p>
    <w:p w14:paraId="3F7B6C0A" w14:textId="77777777" w:rsidR="00FF19B8" w:rsidRDefault="00FF19B8" w:rsidP="00F117EB">
      <w:pPr>
        <w:widowControl/>
      </w:pPr>
    </w:p>
    <w:p w14:paraId="7CEC9086" w14:textId="78BC59E5" w:rsidR="00FF19B8" w:rsidRPr="00112790" w:rsidRDefault="00FF19B8" w:rsidP="00F117EB">
      <w:pPr>
        <w:widowControl/>
      </w:pPr>
      <w:r w:rsidRPr="00C64297">
        <w:t>Many decisions we make are characterized by a “ready, fire, aim” variety popular with entrepreneurs.</w:t>
      </w:r>
      <w:r w:rsidRPr="00C64297">
        <w:rPr>
          <w:rStyle w:val="EndnoteReference"/>
        </w:rPr>
        <w:endnoteReference w:id="115"/>
      </w:r>
      <w:r w:rsidRPr="00C64297">
        <w:t xml:space="preserve"> </w:t>
      </w:r>
      <w:r w:rsidR="00AB5AB6">
        <w:t>W</w:t>
      </w:r>
      <w:r w:rsidRPr="00C64297">
        <w:t xml:space="preserve">hy not? In his best-selling book, </w:t>
      </w:r>
      <w:r w:rsidRPr="00C64297">
        <w:rPr>
          <w:i/>
        </w:rPr>
        <w:t>Blink</w:t>
      </w:r>
      <w:r w:rsidRPr="00C64297">
        <w:t>, Malcolm Gladwell argues that our snap judgments can be every bit as good as those decisions we carefully deliberate. Much of this is due to thin slicing, which is the ability to size up a situation quickly with very little information.</w:t>
      </w:r>
      <w:r w:rsidRPr="00C64297">
        <w:rPr>
          <w:rStyle w:val="EndnoteReference"/>
        </w:rPr>
        <w:endnoteReference w:id="116"/>
      </w:r>
      <w:r w:rsidRPr="00C64297">
        <w:t xml:space="preserve"> </w:t>
      </w:r>
    </w:p>
    <w:p w14:paraId="1A715D2B" w14:textId="77777777" w:rsidR="00FF19B8" w:rsidRDefault="00FF19B8" w:rsidP="00F117EB">
      <w:pPr>
        <w:widowControl/>
      </w:pPr>
    </w:p>
    <w:p w14:paraId="0A0FF119" w14:textId="414EBCA9" w:rsidR="00FF19B8" w:rsidRPr="00112790" w:rsidRDefault="00FF19B8" w:rsidP="00F117EB">
      <w:pPr>
        <w:widowControl/>
      </w:pPr>
      <w:r w:rsidRPr="00C64297">
        <w:t xml:space="preserve">It turns out that snap judgments based on thin slices aren’t </w:t>
      </w:r>
      <w:r w:rsidR="00AB5AB6" w:rsidRPr="00C64297">
        <w:t>very</w:t>
      </w:r>
      <w:r w:rsidRPr="00C64297">
        <w:t xml:space="preserve"> astonishing. When studying chess masters</w:t>
      </w:r>
      <w:r w:rsidR="00291BBB">
        <w:t>, we see them</w:t>
      </w:r>
      <w:r w:rsidRPr="00C64297">
        <w:t xml:space="preserve"> simultaneously play many opponents, make split-</w:t>
      </w:r>
      <w:r w:rsidRPr="00C64297">
        <w:lastRenderedPageBreak/>
        <w:t>second moves, and beat all comers</w:t>
      </w:r>
      <w:r>
        <w:t>.</w:t>
      </w:r>
      <w:r w:rsidRPr="00C64297">
        <w:t xml:space="preserve"> </w:t>
      </w:r>
      <w:r>
        <w:t>T</w:t>
      </w:r>
      <w:r w:rsidRPr="00C64297">
        <w:t>he experience and learning from a lifetime of playing makes this possible</w:t>
      </w:r>
      <w:r w:rsidR="00291BBB" w:rsidRPr="00CB18FC">
        <w:t xml:space="preserve">. </w:t>
      </w:r>
      <w:r w:rsidR="00291BBB">
        <w:rPr>
          <w:b/>
        </w:rPr>
        <w:t>I</w:t>
      </w:r>
      <w:r w:rsidRPr="00FC4DA6">
        <w:rPr>
          <w:b/>
        </w:rPr>
        <w:t>ntuition is simply another word for vast experience</w:t>
      </w:r>
      <w:r w:rsidRPr="00C64297">
        <w:t>, for “analyses frozen into habit.”</w:t>
      </w:r>
      <w:r w:rsidRPr="00C64297">
        <w:rPr>
          <w:rStyle w:val="EndnoteReference"/>
        </w:rPr>
        <w:endnoteReference w:id="117"/>
      </w:r>
      <w:r w:rsidRPr="00C64297">
        <w:t xml:space="preserve"> </w:t>
      </w:r>
    </w:p>
    <w:p w14:paraId="20A10195" w14:textId="77777777" w:rsidR="00FF19B8" w:rsidRDefault="00FF19B8" w:rsidP="00F117EB">
      <w:pPr>
        <w:widowControl/>
      </w:pPr>
    </w:p>
    <w:p w14:paraId="5BC67F21" w14:textId="4F147AE6" w:rsidR="00FF19B8" w:rsidRPr="00112790" w:rsidRDefault="00FF19B8" w:rsidP="00F117EB">
      <w:pPr>
        <w:widowControl/>
      </w:pPr>
      <w:r>
        <w:t xml:space="preserve">The </w:t>
      </w:r>
      <w:r w:rsidR="00291BBB">
        <w:t>f</w:t>
      </w:r>
      <w:r>
        <w:t xml:space="preserve">irst </w:t>
      </w:r>
      <w:r w:rsidR="00291BBB">
        <w:t>c</w:t>
      </w:r>
      <w:r>
        <w:t xml:space="preserve">ut is a vetting process to reduce the volume of strategies to a smaller number. </w:t>
      </w:r>
      <w:r w:rsidRPr="00B55C65">
        <w:t>In the first cut, winnow down all of your ideas to 12</w:t>
      </w:r>
      <w:r>
        <w:t xml:space="preserve"> or so using intuition as shown in the following example:</w:t>
      </w:r>
      <w:r>
        <w:rPr>
          <w:rStyle w:val="EndnoteReference"/>
        </w:rPr>
        <w:endnoteReference w:id="118"/>
      </w:r>
    </w:p>
    <w:p w14:paraId="62BD6251" w14:textId="2A39D377" w:rsidR="00454E56" w:rsidRDefault="00454E56" w:rsidP="005702CA"/>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FF19B8" w:rsidRPr="00D8667C" w14:paraId="5EEE3268" w14:textId="77777777" w:rsidTr="00BD329A">
        <w:trPr>
          <w:tblHeader/>
          <w:jc w:val="center"/>
        </w:trPr>
        <w:tc>
          <w:tcPr>
            <w:tcW w:w="9576" w:type="dxa"/>
            <w:gridSpan w:val="2"/>
            <w:shd w:val="clear" w:color="auto" w:fill="D9D9D9" w:themeFill="background1" w:themeFillShade="D9"/>
          </w:tcPr>
          <w:p w14:paraId="70E366DD" w14:textId="0AD9DB43" w:rsidR="00FF19B8" w:rsidRPr="00112790" w:rsidRDefault="00FF19B8" w:rsidP="00F117EB">
            <w:pPr>
              <w:widowControl/>
              <w:jc w:val="center"/>
            </w:pPr>
            <w:r w:rsidRPr="00D8667C">
              <w:t>First Cut</w:t>
            </w:r>
          </w:p>
        </w:tc>
      </w:tr>
      <w:tr w:rsidR="00FF19B8" w:rsidRPr="00D8667C" w14:paraId="508F1450" w14:textId="77777777" w:rsidTr="00BD329A">
        <w:trPr>
          <w:jc w:val="center"/>
        </w:trPr>
        <w:tc>
          <w:tcPr>
            <w:tcW w:w="4788" w:type="dxa"/>
            <w:shd w:val="clear" w:color="auto" w:fill="auto"/>
          </w:tcPr>
          <w:p w14:paraId="73109F03" w14:textId="77777777" w:rsidR="00FF19B8" w:rsidRPr="00166D2F" w:rsidRDefault="00FF19B8" w:rsidP="00CB18FC">
            <w:pPr>
              <w:pStyle w:val="ListParagraph"/>
              <w:widowControl/>
              <w:numPr>
                <w:ilvl w:val="0"/>
                <w:numId w:val="61"/>
              </w:numPr>
              <w:ind w:left="216" w:hanging="216"/>
              <w:rPr>
                <w:b/>
                <w:bCs/>
                <w:i/>
                <w:iCs/>
              </w:rPr>
            </w:pPr>
            <w:r w:rsidRPr="00112790">
              <w:t>A new venue</w:t>
            </w:r>
          </w:p>
          <w:p w14:paraId="5FB1311F" w14:textId="77777777" w:rsidR="00FF19B8" w:rsidRPr="00166D2F" w:rsidRDefault="00FF19B8" w:rsidP="00CB18FC">
            <w:pPr>
              <w:pStyle w:val="ListParagraph"/>
              <w:widowControl/>
              <w:numPr>
                <w:ilvl w:val="0"/>
                <w:numId w:val="61"/>
              </w:numPr>
              <w:ind w:left="216" w:hanging="216"/>
              <w:rPr>
                <w:b/>
                <w:bCs/>
                <w:i/>
                <w:iCs/>
              </w:rPr>
            </w:pPr>
            <w:r w:rsidRPr="00112790">
              <w:t>Become part of the citywide cultural plan</w:t>
            </w:r>
          </w:p>
          <w:p w14:paraId="2BB655FE" w14:textId="77777777" w:rsidR="00FF19B8" w:rsidRPr="00166D2F" w:rsidRDefault="00FF19B8" w:rsidP="00CB18FC">
            <w:pPr>
              <w:pStyle w:val="ListParagraph"/>
              <w:widowControl/>
              <w:numPr>
                <w:ilvl w:val="0"/>
                <w:numId w:val="61"/>
              </w:numPr>
              <w:ind w:left="216" w:hanging="216"/>
              <w:rPr>
                <w:b/>
                <w:bCs/>
                <w:i/>
                <w:iCs/>
              </w:rPr>
            </w:pPr>
            <w:r w:rsidRPr="00112790">
              <w:t>Cut unnecessary LOBs</w:t>
            </w:r>
          </w:p>
          <w:p w14:paraId="0D0DC20D" w14:textId="77777777" w:rsidR="00FF19B8" w:rsidRPr="00166D2F" w:rsidRDefault="00FF19B8" w:rsidP="00CB18FC">
            <w:pPr>
              <w:pStyle w:val="ListParagraph"/>
              <w:widowControl/>
              <w:numPr>
                <w:ilvl w:val="0"/>
                <w:numId w:val="61"/>
              </w:numPr>
              <w:ind w:left="216" w:hanging="216"/>
              <w:rPr>
                <w:b/>
                <w:bCs/>
                <w:i/>
                <w:iCs/>
              </w:rPr>
            </w:pPr>
            <w:r w:rsidRPr="00112790">
              <w:t>Festival around historical holiday</w:t>
            </w:r>
          </w:p>
          <w:p w14:paraId="63DA18DB" w14:textId="77777777" w:rsidR="00FF19B8" w:rsidRPr="00166D2F" w:rsidRDefault="00FF19B8" w:rsidP="00CB18FC">
            <w:pPr>
              <w:pStyle w:val="ListParagraph"/>
              <w:widowControl/>
              <w:numPr>
                <w:ilvl w:val="0"/>
                <w:numId w:val="61"/>
              </w:numPr>
              <w:ind w:left="216" w:hanging="216"/>
              <w:rPr>
                <w:b/>
                <w:bCs/>
                <w:i/>
                <w:iCs/>
              </w:rPr>
            </w:pPr>
            <w:r w:rsidRPr="00112790">
              <w:t>Increase season offerings</w:t>
            </w:r>
          </w:p>
          <w:p w14:paraId="40F862E0" w14:textId="77777777" w:rsidR="00FF19B8" w:rsidRPr="00166D2F" w:rsidRDefault="00FF19B8" w:rsidP="00CB18FC">
            <w:pPr>
              <w:pStyle w:val="ListParagraph"/>
              <w:widowControl/>
              <w:numPr>
                <w:ilvl w:val="0"/>
                <w:numId w:val="61"/>
              </w:numPr>
              <w:ind w:left="216" w:hanging="216"/>
              <w:rPr>
                <w:b/>
                <w:bCs/>
                <w:i/>
                <w:iCs/>
              </w:rPr>
            </w:pPr>
            <w:r w:rsidRPr="00112790">
              <w:t xml:space="preserve">Late night historical satire </w:t>
            </w:r>
          </w:p>
        </w:tc>
        <w:tc>
          <w:tcPr>
            <w:tcW w:w="4788" w:type="dxa"/>
            <w:shd w:val="clear" w:color="auto" w:fill="auto"/>
          </w:tcPr>
          <w:p w14:paraId="13F5F2A3" w14:textId="77777777" w:rsidR="00FF19B8" w:rsidRPr="00166D2F" w:rsidRDefault="00FF19B8" w:rsidP="00CB18FC">
            <w:pPr>
              <w:pStyle w:val="ListParagraph"/>
              <w:widowControl/>
              <w:numPr>
                <w:ilvl w:val="0"/>
                <w:numId w:val="61"/>
              </w:numPr>
              <w:ind w:left="216" w:hanging="216"/>
              <w:rPr>
                <w:b/>
                <w:bCs/>
                <w:i/>
                <w:iCs/>
              </w:rPr>
            </w:pPr>
            <w:r w:rsidRPr="00112790">
              <w:t xml:space="preserve">Look for PR opportunities </w:t>
            </w:r>
          </w:p>
          <w:p w14:paraId="5D6A00B9" w14:textId="77777777" w:rsidR="00FF19B8" w:rsidRPr="00166D2F" w:rsidRDefault="00FF19B8" w:rsidP="00CB18FC">
            <w:pPr>
              <w:pStyle w:val="ListParagraph"/>
              <w:widowControl/>
              <w:numPr>
                <w:ilvl w:val="0"/>
                <w:numId w:val="61"/>
              </w:numPr>
              <w:ind w:left="216" w:hanging="216"/>
              <w:rPr>
                <w:b/>
                <w:bCs/>
                <w:i/>
                <w:iCs/>
              </w:rPr>
            </w:pPr>
            <w:r w:rsidRPr="00112790">
              <w:t>Obtain more funding</w:t>
            </w:r>
          </w:p>
          <w:p w14:paraId="46AAAB2C" w14:textId="77777777" w:rsidR="00FF19B8" w:rsidRPr="00166D2F" w:rsidRDefault="00FF19B8" w:rsidP="00CB18FC">
            <w:pPr>
              <w:pStyle w:val="ListParagraph"/>
              <w:widowControl/>
              <w:numPr>
                <w:ilvl w:val="0"/>
                <w:numId w:val="61"/>
              </w:numPr>
              <w:ind w:left="216" w:hanging="216"/>
              <w:rPr>
                <w:b/>
                <w:bCs/>
                <w:i/>
                <w:iCs/>
              </w:rPr>
            </w:pPr>
            <w:r w:rsidRPr="00112790">
              <w:t>Partner with other causes</w:t>
            </w:r>
          </w:p>
          <w:p w14:paraId="1C759B64" w14:textId="77777777" w:rsidR="00FF19B8" w:rsidRPr="00166D2F" w:rsidRDefault="00FF19B8" w:rsidP="00CB18FC">
            <w:pPr>
              <w:pStyle w:val="ListParagraph"/>
              <w:widowControl/>
              <w:numPr>
                <w:ilvl w:val="0"/>
                <w:numId w:val="61"/>
              </w:numPr>
              <w:ind w:left="216" w:hanging="216"/>
              <w:rPr>
                <w:b/>
                <w:bCs/>
                <w:i/>
                <w:iCs/>
              </w:rPr>
            </w:pPr>
            <w:r w:rsidRPr="00112790">
              <w:t>Start an administration volunteer program</w:t>
            </w:r>
          </w:p>
          <w:p w14:paraId="21DFA58A" w14:textId="77777777" w:rsidR="00166D2F" w:rsidRPr="00166D2F" w:rsidRDefault="00FF19B8" w:rsidP="00CB18FC">
            <w:pPr>
              <w:pStyle w:val="ListParagraph"/>
              <w:widowControl/>
              <w:numPr>
                <w:ilvl w:val="0"/>
                <w:numId w:val="61"/>
              </w:numPr>
              <w:ind w:left="216" w:hanging="216"/>
              <w:rPr>
                <w:b/>
                <w:bCs/>
                <w:i/>
                <w:iCs/>
              </w:rPr>
            </w:pPr>
            <w:r w:rsidRPr="00112790">
              <w:t>Strengthen reputation</w:t>
            </w:r>
          </w:p>
          <w:p w14:paraId="63445C20" w14:textId="1BDE6BA3" w:rsidR="00FF19B8" w:rsidRPr="00166D2F" w:rsidRDefault="00FF19B8" w:rsidP="00CB18FC">
            <w:pPr>
              <w:pStyle w:val="ListParagraph"/>
              <w:widowControl/>
              <w:numPr>
                <w:ilvl w:val="0"/>
                <w:numId w:val="61"/>
              </w:numPr>
              <w:ind w:left="216" w:hanging="216"/>
              <w:rPr>
                <w:b/>
                <w:bCs/>
                <w:i/>
                <w:iCs/>
              </w:rPr>
            </w:pPr>
            <w:r w:rsidRPr="00112790">
              <w:t>Student matinees</w:t>
            </w:r>
          </w:p>
        </w:tc>
      </w:tr>
    </w:tbl>
    <w:p w14:paraId="1C0B0EFE" w14:textId="77777777" w:rsidR="00FF19B8" w:rsidRPr="00112790" w:rsidRDefault="00FF19B8" w:rsidP="00F117EB">
      <w:pPr>
        <w:widowControl/>
      </w:pPr>
      <w:r>
        <w:t xml:space="preserve"> </w:t>
      </w:r>
    </w:p>
    <w:p w14:paraId="6F4AD626" w14:textId="77777777" w:rsidR="00FF19B8" w:rsidRPr="00112790" w:rsidRDefault="00FF19B8" w:rsidP="00F117EB">
      <w:pPr>
        <w:pStyle w:val="Heading4"/>
        <w:widowControl/>
      </w:pPr>
      <w:bookmarkStart w:id="54" w:name="_Toc394304609"/>
      <w:bookmarkStart w:id="55" w:name="_Toc444854722"/>
      <w:bookmarkStart w:id="56" w:name="_Toc481340290"/>
      <w:r>
        <w:t>Contenders</w:t>
      </w:r>
      <w:bookmarkEnd w:id="54"/>
      <w:bookmarkEnd w:id="55"/>
      <w:bookmarkEnd w:id="56"/>
    </w:p>
    <w:p w14:paraId="250672A2" w14:textId="77777777" w:rsidR="00FF19B8" w:rsidRDefault="00FF19B8" w:rsidP="00F117EB">
      <w:pPr>
        <w:widowControl/>
      </w:pPr>
    </w:p>
    <w:p w14:paraId="03686A07" w14:textId="6CD1B05B" w:rsidR="00FF19B8" w:rsidRPr="00112790" w:rsidRDefault="00FF19B8" w:rsidP="00F117EB">
      <w:pPr>
        <w:widowControl/>
      </w:pPr>
      <w:r>
        <w:t xml:space="preserve">Ideas need to </w:t>
      </w:r>
      <w:r w:rsidRPr="00C64297">
        <w:t>percolate, which is why time is one of the key situational variables when it comes to decision</w:t>
      </w:r>
      <w:r>
        <w:t>-</w:t>
      </w:r>
      <w:r w:rsidRPr="00C64297">
        <w:t xml:space="preserve">making. Herbert Simon offers two </w:t>
      </w:r>
      <w:r w:rsidR="00AB5AB6" w:rsidRPr="00C64297">
        <w:t>decision-making</w:t>
      </w:r>
      <w:r w:rsidRPr="00C64297">
        <w:t xml:space="preserve"> approaches that are temporal in texture: Logical </w:t>
      </w:r>
      <w:r w:rsidR="00751644" w:rsidRPr="00C64297">
        <w:t>decision-making</w:t>
      </w:r>
      <w:r w:rsidRPr="00C64297">
        <w:t xml:space="preserve"> is where “goals and alternatives are made explicit [while] judgmental decision making [is where] the response to the need for a decision is usually rapid, too rapid to allow for an orderly sequential analysis of the situation.”</w:t>
      </w:r>
      <w:r w:rsidRPr="00C64297">
        <w:rPr>
          <w:rStyle w:val="EndnoteReference"/>
        </w:rPr>
        <w:endnoteReference w:id="119"/>
      </w:r>
      <w:r w:rsidRPr="00C64297">
        <w:t xml:space="preserve"> Among the</w:t>
      </w:r>
      <w:r>
        <w:t xml:space="preserve"> fast methods for deciding is</w:t>
      </w:r>
      <w:r w:rsidRPr="00C64297">
        <w:t xml:space="preserve"> the Payoff Matrix popularized at General Electric and shown </w:t>
      </w:r>
      <w:r>
        <w:t>below:</w:t>
      </w:r>
      <w:r w:rsidRPr="00C64297">
        <w:rPr>
          <w:rStyle w:val="EndnoteReference"/>
        </w:rPr>
        <w:endnoteReference w:id="120"/>
      </w:r>
    </w:p>
    <w:p w14:paraId="1EF10122" w14:textId="77777777" w:rsidR="00FF19B8" w:rsidRDefault="00FF19B8"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78"/>
        <w:gridCol w:w="4149"/>
        <w:gridCol w:w="4149"/>
      </w:tblGrid>
      <w:tr w:rsidR="00484672" w14:paraId="657B4678" w14:textId="77777777" w:rsidTr="00C644D6">
        <w:trPr>
          <w:cantSplit/>
          <w:tblHeader/>
          <w:jc w:val="center"/>
        </w:trPr>
        <w:tc>
          <w:tcPr>
            <w:tcW w:w="1278" w:type="dxa"/>
            <w:tcBorders>
              <w:top w:val="nil"/>
              <w:left w:val="nil"/>
              <w:bottom w:val="single" w:sz="4" w:space="0" w:color="auto"/>
              <w:right w:val="single" w:sz="4" w:space="0" w:color="auto"/>
            </w:tcBorders>
          </w:tcPr>
          <w:p w14:paraId="2D123C8F" w14:textId="77777777" w:rsidR="00484672" w:rsidRPr="00112790" w:rsidRDefault="00484672" w:rsidP="00F117EB">
            <w:pPr>
              <w:widowControl/>
            </w:pPr>
          </w:p>
        </w:tc>
        <w:tc>
          <w:tcPr>
            <w:tcW w:w="4149" w:type="dxa"/>
            <w:tcBorders>
              <w:left w:val="single" w:sz="4" w:space="0" w:color="auto"/>
            </w:tcBorders>
            <w:shd w:val="clear" w:color="auto" w:fill="D9D9D9" w:themeFill="background1" w:themeFillShade="D9"/>
            <w:vAlign w:val="center"/>
          </w:tcPr>
          <w:p w14:paraId="2FAA0A33" w14:textId="582BEE69" w:rsidR="00484672" w:rsidRPr="00112790" w:rsidRDefault="00D250D5" w:rsidP="00F117EB">
            <w:pPr>
              <w:widowControl/>
              <w:jc w:val="center"/>
            </w:pPr>
            <w:r>
              <w:t>Hard to</w:t>
            </w:r>
            <w:r w:rsidR="00484672">
              <w:t xml:space="preserve"> </w:t>
            </w:r>
            <w:r>
              <w:t>Do</w:t>
            </w:r>
          </w:p>
        </w:tc>
        <w:tc>
          <w:tcPr>
            <w:tcW w:w="4149" w:type="dxa"/>
            <w:shd w:val="clear" w:color="auto" w:fill="D9D9D9" w:themeFill="background1" w:themeFillShade="D9"/>
            <w:vAlign w:val="center"/>
          </w:tcPr>
          <w:p w14:paraId="29560E9C" w14:textId="28661846" w:rsidR="00484672" w:rsidRPr="00112790" w:rsidRDefault="00484672" w:rsidP="00F117EB">
            <w:pPr>
              <w:widowControl/>
              <w:jc w:val="center"/>
            </w:pPr>
            <w:r w:rsidRPr="00D8667C">
              <w:t>Easy to</w:t>
            </w:r>
            <w:r>
              <w:t xml:space="preserve"> </w:t>
            </w:r>
            <w:r w:rsidR="00D250D5">
              <w:t>Do</w:t>
            </w:r>
          </w:p>
        </w:tc>
      </w:tr>
      <w:tr w:rsidR="00484672" w14:paraId="3A17DDA2" w14:textId="77777777" w:rsidTr="00C644D6">
        <w:trPr>
          <w:cantSplit/>
          <w:jc w:val="center"/>
        </w:trPr>
        <w:tc>
          <w:tcPr>
            <w:tcW w:w="1278" w:type="dxa"/>
            <w:tcBorders>
              <w:top w:val="single" w:sz="4" w:space="0" w:color="auto"/>
            </w:tcBorders>
            <w:shd w:val="clear" w:color="auto" w:fill="D9D9D9" w:themeFill="background1" w:themeFillShade="D9"/>
          </w:tcPr>
          <w:p w14:paraId="454B5497" w14:textId="77777777" w:rsidR="00484672" w:rsidRPr="00112790" w:rsidRDefault="00484672" w:rsidP="00F117EB">
            <w:pPr>
              <w:widowControl/>
              <w:jc w:val="center"/>
            </w:pPr>
            <w:r w:rsidRPr="00D8667C">
              <w:t xml:space="preserve">Big </w:t>
            </w:r>
            <w:r w:rsidRPr="00D8667C">
              <w:br/>
              <w:t>Payoff</w:t>
            </w:r>
          </w:p>
        </w:tc>
        <w:tc>
          <w:tcPr>
            <w:tcW w:w="4149" w:type="dxa"/>
            <w:vAlign w:val="center"/>
          </w:tcPr>
          <w:p w14:paraId="2210BBE7" w14:textId="19A77B98" w:rsidR="00484672" w:rsidRPr="00112790" w:rsidRDefault="00484672" w:rsidP="00F117EB">
            <w:pPr>
              <w:widowControl/>
              <w:jc w:val="center"/>
              <w:rPr>
                <w:rFonts w:cs="Arial"/>
                <w:b/>
                <w:bCs/>
              </w:rPr>
            </w:pPr>
            <w:r>
              <w:t>Special Efforts</w:t>
            </w:r>
          </w:p>
        </w:tc>
        <w:tc>
          <w:tcPr>
            <w:tcW w:w="4149" w:type="dxa"/>
            <w:vAlign w:val="center"/>
          </w:tcPr>
          <w:p w14:paraId="044A8689" w14:textId="493D2499" w:rsidR="00484672" w:rsidRPr="00112790" w:rsidRDefault="00484672" w:rsidP="00F117EB">
            <w:pPr>
              <w:widowControl/>
              <w:jc w:val="center"/>
            </w:pPr>
            <w:r w:rsidRPr="001E7B85">
              <w:t>Quick Win</w:t>
            </w:r>
            <w:r>
              <w:t>s</w:t>
            </w:r>
          </w:p>
        </w:tc>
      </w:tr>
      <w:tr w:rsidR="00484672" w14:paraId="66B0A5D4" w14:textId="77777777" w:rsidTr="00C644D6">
        <w:trPr>
          <w:cantSplit/>
          <w:jc w:val="center"/>
        </w:trPr>
        <w:tc>
          <w:tcPr>
            <w:tcW w:w="1278" w:type="dxa"/>
            <w:shd w:val="clear" w:color="auto" w:fill="D9D9D9" w:themeFill="background1" w:themeFillShade="D9"/>
          </w:tcPr>
          <w:p w14:paraId="409E5B9B" w14:textId="77777777" w:rsidR="00484672" w:rsidRPr="00112790" w:rsidRDefault="00484672" w:rsidP="00F117EB">
            <w:pPr>
              <w:widowControl/>
              <w:jc w:val="center"/>
            </w:pPr>
            <w:r>
              <w:t>Small</w:t>
            </w:r>
            <w:r w:rsidRPr="00D8667C">
              <w:br/>
              <w:t>Payoff</w:t>
            </w:r>
          </w:p>
        </w:tc>
        <w:tc>
          <w:tcPr>
            <w:tcW w:w="4149" w:type="dxa"/>
            <w:vAlign w:val="center"/>
          </w:tcPr>
          <w:p w14:paraId="162D154A" w14:textId="49B1EC21" w:rsidR="00484672" w:rsidRPr="00112790" w:rsidRDefault="00484672" w:rsidP="00F117EB">
            <w:pPr>
              <w:widowControl/>
              <w:jc w:val="center"/>
              <w:rPr>
                <w:b/>
                <w:bCs/>
              </w:rPr>
            </w:pPr>
            <w:r>
              <w:t>T</w:t>
            </w:r>
            <w:r w:rsidRPr="001E7B85">
              <w:t>ime Wasters</w:t>
            </w:r>
          </w:p>
        </w:tc>
        <w:tc>
          <w:tcPr>
            <w:tcW w:w="4149" w:type="dxa"/>
            <w:vAlign w:val="center"/>
          </w:tcPr>
          <w:p w14:paraId="58AFADF0" w14:textId="49BC9311" w:rsidR="00484672" w:rsidRPr="00112790" w:rsidRDefault="00484672" w:rsidP="00F117EB">
            <w:pPr>
              <w:widowControl/>
              <w:jc w:val="center"/>
              <w:rPr>
                <w:rFonts w:cs="Arial"/>
                <w:b/>
                <w:bCs/>
              </w:rPr>
            </w:pPr>
            <w:r>
              <w:t>Bonus Opportunities</w:t>
            </w:r>
          </w:p>
        </w:tc>
      </w:tr>
    </w:tbl>
    <w:p w14:paraId="6AFA3860" w14:textId="77777777" w:rsidR="00484672" w:rsidRPr="00112790" w:rsidRDefault="00484672" w:rsidP="00F117EB">
      <w:pPr>
        <w:widowControl/>
      </w:pPr>
    </w:p>
    <w:p w14:paraId="1EC536D7" w14:textId="77777777" w:rsidR="00FF19B8" w:rsidRPr="00112790" w:rsidRDefault="00FF19B8" w:rsidP="00F117EB">
      <w:pPr>
        <w:widowControl/>
      </w:pPr>
      <w:r>
        <w:t>Use the Payoff Matrix to reduce your ideas (six or so will do it</w:t>
      </w:r>
      <w:bookmarkStart w:id="57" w:name="_Toc394304610"/>
      <w:r>
        <w:t>). The following example highlights (bolded and italicized) the ideas that will move forward to finalists:</w:t>
      </w:r>
      <w:r>
        <w:rPr>
          <w:rStyle w:val="EndnoteReference"/>
        </w:rPr>
        <w:endnoteReference w:id="121"/>
      </w:r>
    </w:p>
    <w:p w14:paraId="0ED5A682" w14:textId="77777777" w:rsidR="00FF19B8" w:rsidRDefault="00FF19B8" w:rsidP="00F117EB">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3"/>
        <w:gridCol w:w="1230"/>
        <w:gridCol w:w="43"/>
        <w:gridCol w:w="4087"/>
        <w:gridCol w:w="43"/>
        <w:gridCol w:w="4087"/>
        <w:gridCol w:w="43"/>
      </w:tblGrid>
      <w:tr w:rsidR="00FF19B8" w14:paraId="1AA950ED" w14:textId="77777777" w:rsidTr="007C7C3D">
        <w:trPr>
          <w:gridBefore w:val="1"/>
          <w:wBefore w:w="43" w:type="dxa"/>
          <w:cantSplit/>
          <w:tblHeader/>
          <w:jc w:val="center"/>
        </w:trPr>
        <w:tc>
          <w:tcPr>
            <w:tcW w:w="1278" w:type="dxa"/>
            <w:gridSpan w:val="2"/>
            <w:tcBorders>
              <w:top w:val="nil"/>
              <w:left w:val="nil"/>
              <w:bottom w:val="single" w:sz="4" w:space="0" w:color="auto"/>
              <w:right w:val="single" w:sz="4" w:space="0" w:color="auto"/>
            </w:tcBorders>
          </w:tcPr>
          <w:p w14:paraId="356178E2" w14:textId="77777777" w:rsidR="00FF19B8" w:rsidRPr="00112790" w:rsidRDefault="00FF19B8" w:rsidP="00F117EB">
            <w:pPr>
              <w:widowControl/>
            </w:pPr>
          </w:p>
        </w:tc>
        <w:tc>
          <w:tcPr>
            <w:tcW w:w="4149" w:type="dxa"/>
            <w:gridSpan w:val="2"/>
            <w:tcBorders>
              <w:left w:val="single" w:sz="4" w:space="0" w:color="auto"/>
            </w:tcBorders>
            <w:shd w:val="clear" w:color="auto" w:fill="D9D9D9" w:themeFill="background1" w:themeFillShade="D9"/>
            <w:vAlign w:val="center"/>
          </w:tcPr>
          <w:p w14:paraId="77673DA8" w14:textId="66ECD7CD" w:rsidR="00FF19B8" w:rsidRPr="00112790" w:rsidRDefault="00D250D5" w:rsidP="00F117EB">
            <w:pPr>
              <w:widowControl/>
              <w:jc w:val="center"/>
            </w:pPr>
            <w:r>
              <w:t>Hard to Do</w:t>
            </w:r>
          </w:p>
        </w:tc>
        <w:tc>
          <w:tcPr>
            <w:tcW w:w="4149" w:type="dxa"/>
            <w:gridSpan w:val="2"/>
            <w:shd w:val="clear" w:color="auto" w:fill="D9D9D9" w:themeFill="background1" w:themeFillShade="D9"/>
            <w:vAlign w:val="center"/>
          </w:tcPr>
          <w:p w14:paraId="4EB541C7" w14:textId="070353D2" w:rsidR="00FF19B8" w:rsidRPr="00112790" w:rsidRDefault="00D250D5" w:rsidP="00F117EB">
            <w:pPr>
              <w:widowControl/>
              <w:jc w:val="center"/>
            </w:pPr>
            <w:r w:rsidRPr="00D8667C">
              <w:t>Easy to</w:t>
            </w:r>
            <w:r>
              <w:t xml:space="preserve"> Do</w:t>
            </w:r>
          </w:p>
        </w:tc>
      </w:tr>
      <w:tr w:rsidR="00FF19B8" w:rsidRPr="00112790" w14:paraId="6B822C66" w14:textId="77777777" w:rsidTr="0091242E">
        <w:trPr>
          <w:gridAfter w:val="1"/>
          <w:wAfter w:w="43" w:type="dxa"/>
          <w:cantSplit/>
          <w:jc w:val="center"/>
        </w:trPr>
        <w:tc>
          <w:tcPr>
            <w:tcW w:w="1278" w:type="dxa"/>
            <w:gridSpan w:val="2"/>
            <w:tcBorders>
              <w:top w:val="single" w:sz="4" w:space="0" w:color="auto"/>
            </w:tcBorders>
            <w:shd w:val="clear" w:color="auto" w:fill="D9D9D9" w:themeFill="background1" w:themeFillShade="D9"/>
            <w:vAlign w:val="center"/>
          </w:tcPr>
          <w:p w14:paraId="6C926192" w14:textId="05719754" w:rsidR="00FF19B8" w:rsidRPr="00112790" w:rsidRDefault="00FF19B8" w:rsidP="00F117EB">
            <w:pPr>
              <w:widowControl/>
              <w:jc w:val="center"/>
            </w:pPr>
            <w:r w:rsidRPr="00D8667C">
              <w:t xml:space="preserve">Big </w:t>
            </w:r>
            <w:r w:rsidRPr="00D8667C">
              <w:br/>
              <w:t>Payoff</w:t>
            </w:r>
          </w:p>
        </w:tc>
        <w:tc>
          <w:tcPr>
            <w:tcW w:w="4149" w:type="dxa"/>
            <w:gridSpan w:val="2"/>
          </w:tcPr>
          <w:p w14:paraId="46B61733" w14:textId="77777777" w:rsidR="00FF19B8" w:rsidRPr="00CB18FC" w:rsidRDefault="00FF19B8" w:rsidP="00CB18FC">
            <w:pPr>
              <w:pStyle w:val="ListParagraph"/>
              <w:widowControl/>
              <w:numPr>
                <w:ilvl w:val="0"/>
                <w:numId w:val="59"/>
              </w:numPr>
              <w:ind w:left="216" w:hanging="216"/>
              <w:rPr>
                <w:b/>
                <w:bCs/>
                <w:i/>
              </w:rPr>
            </w:pPr>
            <w:r w:rsidRPr="00CB18FC">
              <w:rPr>
                <w:b/>
                <w:i/>
              </w:rPr>
              <w:t>A new venue</w:t>
            </w:r>
          </w:p>
          <w:p w14:paraId="52A4CE6D" w14:textId="77777777" w:rsidR="00FF19B8" w:rsidRPr="00CB18FC" w:rsidRDefault="00FF19B8" w:rsidP="00CB18FC">
            <w:pPr>
              <w:pStyle w:val="ListParagraph"/>
              <w:widowControl/>
              <w:numPr>
                <w:ilvl w:val="0"/>
                <w:numId w:val="59"/>
              </w:numPr>
              <w:ind w:left="216" w:hanging="216"/>
              <w:rPr>
                <w:b/>
                <w:bCs/>
                <w:i/>
              </w:rPr>
            </w:pPr>
            <w:r w:rsidRPr="00CB18FC">
              <w:rPr>
                <w:b/>
                <w:i/>
              </w:rPr>
              <w:t>Festival around historical holiday</w:t>
            </w:r>
          </w:p>
          <w:p w14:paraId="17900FB4" w14:textId="77777777" w:rsidR="00FF19B8" w:rsidRPr="007C7C3D" w:rsidRDefault="00FF19B8" w:rsidP="00CB18FC">
            <w:pPr>
              <w:pStyle w:val="ListParagraph"/>
              <w:widowControl/>
              <w:numPr>
                <w:ilvl w:val="0"/>
                <w:numId w:val="59"/>
              </w:numPr>
              <w:ind w:left="216" w:hanging="216"/>
              <w:rPr>
                <w:bCs/>
              </w:rPr>
            </w:pPr>
            <w:r w:rsidRPr="00CB18FC">
              <w:rPr>
                <w:b/>
                <w:i/>
              </w:rPr>
              <w:t>Increase season offerings</w:t>
            </w:r>
          </w:p>
          <w:p w14:paraId="0CB739A5" w14:textId="77777777" w:rsidR="00FF19B8" w:rsidRPr="007C7C3D" w:rsidRDefault="00FF19B8" w:rsidP="00CB18FC">
            <w:pPr>
              <w:pStyle w:val="ListParagraph"/>
              <w:widowControl/>
              <w:numPr>
                <w:ilvl w:val="0"/>
                <w:numId w:val="59"/>
              </w:numPr>
              <w:ind w:left="216" w:hanging="216"/>
              <w:rPr>
                <w:b/>
                <w:bCs/>
              </w:rPr>
            </w:pPr>
            <w:r w:rsidRPr="00112790">
              <w:t xml:space="preserve">Obtain more funding </w:t>
            </w:r>
          </w:p>
          <w:p w14:paraId="6C2B2CD4" w14:textId="77777777" w:rsidR="00FF19B8" w:rsidRPr="007C7C3D" w:rsidRDefault="00FF19B8" w:rsidP="00CB18FC">
            <w:pPr>
              <w:pStyle w:val="ListParagraph"/>
              <w:widowControl/>
              <w:numPr>
                <w:ilvl w:val="0"/>
                <w:numId w:val="59"/>
              </w:numPr>
              <w:ind w:left="216" w:hanging="216"/>
              <w:rPr>
                <w:b/>
                <w:bCs/>
              </w:rPr>
            </w:pPr>
            <w:r w:rsidRPr="00112790">
              <w:t>Partner with other causes</w:t>
            </w:r>
          </w:p>
          <w:p w14:paraId="4F63C291" w14:textId="77777777" w:rsidR="00FF19B8" w:rsidRPr="007C7C3D" w:rsidRDefault="00FF19B8" w:rsidP="00CB18FC">
            <w:pPr>
              <w:pStyle w:val="ListParagraph"/>
              <w:widowControl/>
              <w:numPr>
                <w:ilvl w:val="0"/>
                <w:numId w:val="59"/>
              </w:numPr>
              <w:ind w:left="216" w:hanging="216"/>
              <w:rPr>
                <w:b/>
                <w:bCs/>
              </w:rPr>
            </w:pPr>
            <w:r w:rsidRPr="00112790">
              <w:t>Strengthen reputation</w:t>
            </w:r>
          </w:p>
        </w:tc>
        <w:tc>
          <w:tcPr>
            <w:tcW w:w="4149" w:type="dxa"/>
            <w:gridSpan w:val="2"/>
          </w:tcPr>
          <w:p w14:paraId="412C10C3" w14:textId="77777777" w:rsidR="00FF19B8" w:rsidRPr="00CB18FC" w:rsidRDefault="00FF19B8" w:rsidP="00CB18FC">
            <w:pPr>
              <w:pStyle w:val="ListParagraph"/>
              <w:widowControl/>
              <w:numPr>
                <w:ilvl w:val="0"/>
                <w:numId w:val="59"/>
              </w:numPr>
              <w:ind w:left="216" w:hanging="216"/>
              <w:rPr>
                <w:b/>
                <w:bCs/>
                <w:i/>
              </w:rPr>
            </w:pPr>
            <w:r w:rsidRPr="00CB18FC">
              <w:rPr>
                <w:b/>
                <w:i/>
              </w:rPr>
              <w:t>Cut unnecessary LOBs</w:t>
            </w:r>
          </w:p>
          <w:p w14:paraId="528BEBBF" w14:textId="77777777" w:rsidR="006842E9" w:rsidRPr="00CB18FC" w:rsidRDefault="00FF19B8" w:rsidP="00CB18FC">
            <w:pPr>
              <w:pStyle w:val="ListParagraph"/>
              <w:widowControl/>
              <w:numPr>
                <w:ilvl w:val="0"/>
                <w:numId w:val="59"/>
              </w:numPr>
              <w:ind w:left="216" w:hanging="216"/>
              <w:rPr>
                <w:b/>
                <w:bCs/>
                <w:i/>
              </w:rPr>
            </w:pPr>
            <w:r w:rsidRPr="00CB18FC">
              <w:rPr>
                <w:b/>
                <w:i/>
              </w:rPr>
              <w:t>Student matinees</w:t>
            </w:r>
          </w:p>
          <w:p w14:paraId="5CDFCF3C" w14:textId="77777777" w:rsidR="00FF19B8" w:rsidRPr="00CB18FC" w:rsidRDefault="00FF19B8" w:rsidP="00CB18FC">
            <w:pPr>
              <w:pStyle w:val="ListParagraph"/>
              <w:widowControl/>
              <w:numPr>
                <w:ilvl w:val="0"/>
                <w:numId w:val="59"/>
              </w:numPr>
              <w:ind w:left="216" w:hanging="216"/>
              <w:rPr>
                <w:b/>
                <w:bCs/>
                <w:i/>
              </w:rPr>
            </w:pPr>
            <w:r w:rsidRPr="00CB18FC">
              <w:rPr>
                <w:b/>
                <w:i/>
              </w:rPr>
              <w:t>Start an administration volunteer program</w:t>
            </w:r>
          </w:p>
          <w:p w14:paraId="111E0A44" w14:textId="77777777" w:rsidR="00FF19B8" w:rsidRPr="007C7C3D" w:rsidRDefault="00FF19B8" w:rsidP="00CB18FC">
            <w:pPr>
              <w:pStyle w:val="ListParagraph"/>
              <w:widowControl/>
              <w:numPr>
                <w:ilvl w:val="0"/>
                <w:numId w:val="59"/>
              </w:numPr>
              <w:ind w:left="216" w:hanging="216"/>
              <w:rPr>
                <w:b/>
                <w:bCs/>
              </w:rPr>
            </w:pPr>
            <w:r w:rsidRPr="00112790">
              <w:t xml:space="preserve">Look for PR opportunities </w:t>
            </w:r>
          </w:p>
          <w:p w14:paraId="487C8188" w14:textId="77777777" w:rsidR="00FF19B8" w:rsidRDefault="00FF19B8" w:rsidP="00F117EB">
            <w:pPr>
              <w:widowControl/>
              <w:ind w:left="216" w:hanging="216"/>
            </w:pPr>
          </w:p>
        </w:tc>
      </w:tr>
      <w:tr w:rsidR="00FF19B8" w14:paraId="6D769333" w14:textId="7D17BC85" w:rsidTr="0091242E">
        <w:trPr>
          <w:gridAfter w:val="1"/>
          <w:wAfter w:w="43" w:type="dxa"/>
          <w:cantSplit/>
          <w:jc w:val="center"/>
        </w:trPr>
        <w:tc>
          <w:tcPr>
            <w:tcW w:w="1278" w:type="dxa"/>
            <w:gridSpan w:val="2"/>
            <w:shd w:val="clear" w:color="auto" w:fill="D9D9D9" w:themeFill="background1" w:themeFillShade="D9"/>
            <w:vAlign w:val="center"/>
          </w:tcPr>
          <w:p w14:paraId="7BEE37C4" w14:textId="71C715C7" w:rsidR="00FF19B8" w:rsidRPr="00112790" w:rsidRDefault="00FF19B8" w:rsidP="00F117EB">
            <w:pPr>
              <w:widowControl/>
              <w:jc w:val="center"/>
            </w:pPr>
            <w:r>
              <w:t>Small</w:t>
            </w:r>
            <w:r w:rsidRPr="00D8667C">
              <w:br/>
              <w:t>Payoff</w:t>
            </w:r>
          </w:p>
        </w:tc>
        <w:tc>
          <w:tcPr>
            <w:tcW w:w="4149" w:type="dxa"/>
            <w:gridSpan w:val="2"/>
          </w:tcPr>
          <w:p w14:paraId="7CDE5E00" w14:textId="77777777" w:rsidR="00FF19B8" w:rsidRPr="007C7C3D" w:rsidRDefault="00FF19B8" w:rsidP="00CB18FC">
            <w:pPr>
              <w:pStyle w:val="ListParagraph"/>
              <w:widowControl/>
              <w:numPr>
                <w:ilvl w:val="0"/>
                <w:numId w:val="59"/>
              </w:numPr>
              <w:ind w:left="216" w:hanging="216"/>
              <w:rPr>
                <w:b/>
                <w:bCs/>
              </w:rPr>
            </w:pPr>
            <w:r w:rsidRPr="00112790">
              <w:t>None</w:t>
            </w:r>
          </w:p>
        </w:tc>
        <w:tc>
          <w:tcPr>
            <w:tcW w:w="4149" w:type="dxa"/>
            <w:gridSpan w:val="2"/>
          </w:tcPr>
          <w:p w14:paraId="79C91351" w14:textId="77777777" w:rsidR="00FF19B8" w:rsidRPr="007C7C3D" w:rsidRDefault="00FF19B8" w:rsidP="00CB18FC">
            <w:pPr>
              <w:pStyle w:val="ListParagraph"/>
              <w:widowControl/>
              <w:numPr>
                <w:ilvl w:val="0"/>
                <w:numId w:val="59"/>
              </w:numPr>
              <w:ind w:left="216" w:hanging="216"/>
              <w:rPr>
                <w:b/>
                <w:bCs/>
              </w:rPr>
            </w:pPr>
            <w:r w:rsidRPr="00112790">
              <w:t xml:space="preserve">Late night historical satire </w:t>
            </w:r>
          </w:p>
          <w:p w14:paraId="31F70B3B" w14:textId="77777777" w:rsidR="00FF19B8" w:rsidRPr="007C7C3D" w:rsidRDefault="00FF19B8" w:rsidP="00CB18FC">
            <w:pPr>
              <w:pStyle w:val="ListParagraph"/>
              <w:widowControl/>
              <w:numPr>
                <w:ilvl w:val="0"/>
                <w:numId w:val="59"/>
              </w:numPr>
              <w:ind w:left="216" w:hanging="216"/>
              <w:rPr>
                <w:b/>
                <w:bCs/>
              </w:rPr>
            </w:pPr>
            <w:r w:rsidRPr="00112790">
              <w:t>Work with the city to become part of the citywide cultural plan</w:t>
            </w:r>
          </w:p>
        </w:tc>
      </w:tr>
    </w:tbl>
    <w:p w14:paraId="78F9F147" w14:textId="77777777" w:rsidR="00FF19B8" w:rsidRPr="00112790" w:rsidRDefault="00FF19B8" w:rsidP="00F117EB">
      <w:pPr>
        <w:widowControl/>
      </w:pPr>
    </w:p>
    <w:p w14:paraId="27AA2469" w14:textId="697B3D77" w:rsidR="00FF19B8" w:rsidRDefault="00FF19B8" w:rsidP="00F117EB">
      <w:pPr>
        <w:pStyle w:val="Heading4"/>
        <w:widowControl/>
      </w:pPr>
      <w:bookmarkStart w:id="58" w:name="_Toc444854723"/>
      <w:bookmarkStart w:id="59" w:name="_Toc481340291"/>
      <w:r>
        <w:lastRenderedPageBreak/>
        <w:t>Finalists</w:t>
      </w:r>
      <w:bookmarkEnd w:id="57"/>
      <w:bookmarkEnd w:id="58"/>
      <w:bookmarkEnd w:id="59"/>
    </w:p>
    <w:p w14:paraId="45438E1C" w14:textId="77777777" w:rsidR="00FF19B8" w:rsidRDefault="00FF19B8" w:rsidP="00F117EB">
      <w:pPr>
        <w:widowControl/>
      </w:pPr>
    </w:p>
    <w:p w14:paraId="4BAFAA54" w14:textId="6E0A5D63" w:rsidR="00FF19B8" w:rsidRDefault="00FF19B8" w:rsidP="00F117EB">
      <w:pPr>
        <w:widowControl/>
      </w:pPr>
      <w:r w:rsidRPr="00C64297">
        <w:t>A slower and perhaps more nuanced method to rank strategies is one suggested by Burt Nanus.</w:t>
      </w:r>
      <w:r w:rsidRPr="00C64297">
        <w:rPr>
          <w:rStyle w:val="FootnoteReference"/>
        </w:rPr>
        <w:endnoteReference w:id="122"/>
      </w:r>
      <w:r w:rsidRPr="00C64297">
        <w:t xml:space="preserve"> </w:t>
      </w:r>
      <w:r w:rsidRPr="00FC4DA6">
        <w:t xml:space="preserve">Step one is to decide what decision criteria you’ll use. </w:t>
      </w:r>
      <w:r w:rsidR="00263E5E" w:rsidRPr="00FC4DA6">
        <w:t>Next,</w:t>
      </w:r>
      <w:r w:rsidRPr="00FC4DA6">
        <w:t xml:space="preserve"> you can weigh the importance of each criterion. Third, you vote and tally.</w:t>
      </w:r>
      <w:r w:rsidRPr="00C64297">
        <w:t xml:space="preserve"> </w:t>
      </w:r>
      <w:r>
        <w:t xml:space="preserve">The </w:t>
      </w:r>
      <w:r w:rsidR="00B7145C">
        <w:t xml:space="preserve">following </w:t>
      </w:r>
      <w:r>
        <w:t xml:space="preserve">table </w:t>
      </w:r>
      <w:r w:rsidRPr="00C64297">
        <w:t>is the output from ranking</w:t>
      </w:r>
      <w:r w:rsidR="00291BBB">
        <w:t xml:space="preserve"> the</w:t>
      </w:r>
      <w:r w:rsidRPr="00C64297">
        <w:t xml:space="preserve"> </w:t>
      </w:r>
      <w:r w:rsidR="00B7145C">
        <w:t>LOBs</w:t>
      </w:r>
      <w:r w:rsidRPr="00C64297">
        <w:t xml:space="preserve"> against weighted selection criteria at a</w:t>
      </w:r>
      <w:r>
        <w:t>n arts organization:</w:t>
      </w:r>
      <w:r>
        <w:rPr>
          <w:rStyle w:val="EndnoteReference"/>
        </w:rPr>
        <w:endnoteReference w:id="123"/>
      </w:r>
    </w:p>
    <w:p w14:paraId="2D263068" w14:textId="77777777" w:rsidR="00FF19B8" w:rsidRDefault="00FF19B8" w:rsidP="00F117EB">
      <w:pPr>
        <w:widowControl/>
      </w:pPr>
    </w:p>
    <w:tbl>
      <w:tblPr>
        <w:tblW w:w="9576" w:type="dxa"/>
        <w:jc w:val="center"/>
        <w:tblLayout w:type="fixed"/>
        <w:tblCellMar>
          <w:left w:w="43" w:type="dxa"/>
          <w:right w:w="43" w:type="dxa"/>
        </w:tblCellMar>
        <w:tblLook w:val="04A0" w:firstRow="1" w:lastRow="0" w:firstColumn="1" w:lastColumn="0" w:noHBand="0" w:noVBand="1"/>
      </w:tblPr>
      <w:tblGrid>
        <w:gridCol w:w="3386"/>
        <w:gridCol w:w="265"/>
        <w:gridCol w:w="988"/>
        <w:gridCol w:w="987"/>
        <w:gridCol w:w="988"/>
        <w:gridCol w:w="987"/>
        <w:gridCol w:w="987"/>
        <w:gridCol w:w="988"/>
      </w:tblGrid>
      <w:tr w:rsidR="00697148" w:rsidRPr="00D8667C" w14:paraId="7975A7C4" w14:textId="77777777" w:rsidTr="003006A3">
        <w:trPr>
          <w:trHeight w:val="54"/>
          <w:tblHeader/>
          <w:jc w:val="center"/>
        </w:trPr>
        <w:tc>
          <w:tcPr>
            <w:tcW w:w="3780" w:type="dxa"/>
            <w:gridSpan w:val="2"/>
            <w:tcBorders>
              <w:bottom w:val="single" w:sz="4" w:space="0" w:color="auto"/>
              <w:right w:val="single" w:sz="4" w:space="0" w:color="auto"/>
            </w:tcBorders>
            <w:shd w:val="clear" w:color="auto" w:fill="auto"/>
            <w:noWrap/>
            <w:vAlign w:val="center"/>
          </w:tcPr>
          <w:p w14:paraId="00CFA496" w14:textId="77777777" w:rsidR="00697148" w:rsidRPr="00D8667C" w:rsidRDefault="00697148" w:rsidP="003006A3">
            <w:pPr>
              <w:widowControl/>
              <w:jc w:val="center"/>
              <w:rPr>
                <w:rFonts w:cs="Arial"/>
              </w:rPr>
            </w:pPr>
          </w:p>
        </w:tc>
        <w:tc>
          <w:tcPr>
            <w:tcW w:w="6128" w:type="dxa"/>
            <w:gridSpan w:val="6"/>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38E9B947" w14:textId="77777777" w:rsidR="00697148" w:rsidRPr="00426E84" w:rsidRDefault="00697148" w:rsidP="003006A3">
            <w:pPr>
              <w:widowControl/>
              <w:jc w:val="center"/>
              <w:rPr>
                <w:rFonts w:cs="Arial"/>
                <w:sz w:val="20"/>
                <w:szCs w:val="20"/>
              </w:rPr>
            </w:pPr>
            <w:r w:rsidRPr="00D8667C">
              <w:rPr>
                <w:rFonts w:cs="Arial"/>
              </w:rPr>
              <w:t>Finalists</w:t>
            </w:r>
          </w:p>
        </w:tc>
      </w:tr>
      <w:tr w:rsidR="00697148" w:rsidRPr="00D8667C" w14:paraId="2FAB02BB" w14:textId="77777777" w:rsidTr="003006A3">
        <w:trPr>
          <w:trHeight w:val="54"/>
          <w:tblHeader/>
          <w:jc w:val="center"/>
        </w:trPr>
        <w:tc>
          <w:tcPr>
            <w:tcW w:w="3510"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31B200BE" w14:textId="77777777" w:rsidR="00697148" w:rsidRPr="00D8667C" w:rsidRDefault="00697148" w:rsidP="003006A3">
            <w:pPr>
              <w:widowControl/>
              <w:jc w:val="center"/>
              <w:rPr>
                <w:rFonts w:cs="Arial"/>
              </w:rPr>
            </w:pPr>
            <w:r w:rsidRPr="00D8667C">
              <w:rPr>
                <w:rFonts w:cs="Arial"/>
              </w:rPr>
              <w:t>Criteria</w:t>
            </w:r>
          </w:p>
        </w:tc>
        <w:tc>
          <w:tcPr>
            <w:tcW w:w="270" w:type="dxa"/>
            <w:tcBorders>
              <w:top w:val="single" w:sz="4" w:space="0" w:color="auto"/>
              <w:left w:val="nil"/>
              <w:bottom w:val="single" w:sz="4" w:space="0" w:color="auto"/>
              <w:right w:val="single" w:sz="4" w:space="0" w:color="auto"/>
            </w:tcBorders>
            <w:shd w:val="clear" w:color="000000" w:fill="D9D9D9"/>
            <w:vAlign w:val="center"/>
          </w:tcPr>
          <w:p w14:paraId="14D33A4A" w14:textId="77777777" w:rsidR="00697148" w:rsidRPr="00D8667C" w:rsidRDefault="00697148" w:rsidP="003006A3">
            <w:pPr>
              <w:widowControl/>
              <w:jc w:val="center"/>
              <w:rPr>
                <w:rFonts w:cs="Arial"/>
              </w:rPr>
            </w:pPr>
            <w:r w:rsidRPr="00D8667C">
              <w:rPr>
                <w:rFonts w:cs="Arial"/>
              </w:rPr>
              <w:t>WT</w:t>
            </w:r>
          </w:p>
        </w:tc>
        <w:tc>
          <w:tcPr>
            <w:tcW w:w="1021" w:type="dxa"/>
            <w:tcBorders>
              <w:top w:val="single" w:sz="4" w:space="0" w:color="auto"/>
              <w:left w:val="nil"/>
              <w:bottom w:val="single" w:sz="4" w:space="0" w:color="auto"/>
              <w:right w:val="single" w:sz="4" w:space="0" w:color="auto"/>
            </w:tcBorders>
            <w:shd w:val="clear" w:color="auto" w:fill="auto"/>
            <w:noWrap/>
            <w:vAlign w:val="center"/>
          </w:tcPr>
          <w:p w14:paraId="066FE461" w14:textId="77777777" w:rsidR="00697148" w:rsidRPr="00426E84" w:rsidRDefault="00697148" w:rsidP="003006A3">
            <w:pPr>
              <w:widowControl/>
              <w:jc w:val="center"/>
              <w:rPr>
                <w:rFonts w:cs="Arial"/>
                <w:sz w:val="20"/>
                <w:szCs w:val="20"/>
              </w:rPr>
            </w:pPr>
            <w:r w:rsidRPr="00426E84">
              <w:rPr>
                <w:rFonts w:cs="Arial"/>
                <w:sz w:val="20"/>
                <w:szCs w:val="20"/>
              </w:rPr>
              <w:t>A New Home</w:t>
            </w:r>
          </w:p>
        </w:tc>
        <w:tc>
          <w:tcPr>
            <w:tcW w:w="1021" w:type="dxa"/>
            <w:tcBorders>
              <w:top w:val="single" w:sz="4" w:space="0" w:color="auto"/>
              <w:left w:val="nil"/>
              <w:bottom w:val="single" w:sz="4" w:space="0" w:color="auto"/>
              <w:right w:val="single" w:sz="4" w:space="0" w:color="auto"/>
            </w:tcBorders>
            <w:shd w:val="clear" w:color="auto" w:fill="auto"/>
            <w:noWrap/>
            <w:vAlign w:val="center"/>
          </w:tcPr>
          <w:p w14:paraId="0D991942" w14:textId="77777777" w:rsidR="00697148" w:rsidRPr="00426E84" w:rsidRDefault="00697148" w:rsidP="003006A3">
            <w:pPr>
              <w:widowControl/>
              <w:jc w:val="center"/>
              <w:rPr>
                <w:rFonts w:cs="Arial"/>
                <w:sz w:val="20"/>
                <w:szCs w:val="20"/>
              </w:rPr>
            </w:pPr>
            <w:r w:rsidRPr="00426E84">
              <w:rPr>
                <w:rFonts w:cs="Arial"/>
                <w:sz w:val="20"/>
                <w:szCs w:val="20"/>
              </w:rPr>
              <w:t>Student Matinees</w:t>
            </w:r>
          </w:p>
        </w:tc>
        <w:tc>
          <w:tcPr>
            <w:tcW w:w="1022" w:type="dxa"/>
            <w:tcBorders>
              <w:top w:val="single" w:sz="4" w:space="0" w:color="auto"/>
              <w:left w:val="nil"/>
              <w:bottom w:val="single" w:sz="4" w:space="0" w:color="auto"/>
              <w:right w:val="single" w:sz="4" w:space="0" w:color="auto"/>
            </w:tcBorders>
            <w:shd w:val="clear" w:color="auto" w:fill="auto"/>
            <w:noWrap/>
            <w:vAlign w:val="center"/>
          </w:tcPr>
          <w:p w14:paraId="456ABF69" w14:textId="77777777" w:rsidR="00697148" w:rsidRPr="00426E84" w:rsidRDefault="00697148" w:rsidP="003006A3">
            <w:pPr>
              <w:widowControl/>
              <w:jc w:val="center"/>
              <w:rPr>
                <w:rFonts w:cs="Arial"/>
                <w:sz w:val="20"/>
                <w:szCs w:val="20"/>
              </w:rPr>
            </w:pPr>
            <w:r w:rsidRPr="00426E84">
              <w:rPr>
                <w:rFonts w:cs="Arial"/>
                <w:sz w:val="20"/>
                <w:szCs w:val="20"/>
              </w:rPr>
              <w:t>Increase</w:t>
            </w:r>
          </w:p>
          <w:p w14:paraId="2B3DEF18" w14:textId="77777777" w:rsidR="00697148" w:rsidRPr="00426E84" w:rsidRDefault="00697148" w:rsidP="003006A3">
            <w:pPr>
              <w:widowControl/>
              <w:jc w:val="center"/>
              <w:rPr>
                <w:rFonts w:cs="Arial"/>
                <w:sz w:val="20"/>
                <w:szCs w:val="20"/>
              </w:rPr>
            </w:pPr>
            <w:r w:rsidRPr="00426E84">
              <w:rPr>
                <w:rFonts w:cs="Arial"/>
                <w:sz w:val="20"/>
                <w:szCs w:val="20"/>
              </w:rPr>
              <w:t>PR</w:t>
            </w:r>
          </w:p>
        </w:tc>
        <w:tc>
          <w:tcPr>
            <w:tcW w:w="1021" w:type="dxa"/>
            <w:tcBorders>
              <w:top w:val="single" w:sz="4" w:space="0" w:color="auto"/>
              <w:left w:val="nil"/>
              <w:bottom w:val="single" w:sz="4" w:space="0" w:color="auto"/>
              <w:right w:val="single" w:sz="4" w:space="0" w:color="auto"/>
            </w:tcBorders>
            <w:shd w:val="clear" w:color="auto" w:fill="auto"/>
            <w:noWrap/>
            <w:vAlign w:val="center"/>
          </w:tcPr>
          <w:p w14:paraId="020A3E4B" w14:textId="77777777" w:rsidR="00697148" w:rsidRPr="00426E84" w:rsidRDefault="00697148" w:rsidP="003006A3">
            <w:pPr>
              <w:widowControl/>
              <w:jc w:val="center"/>
              <w:rPr>
                <w:rFonts w:cs="Arial"/>
                <w:sz w:val="20"/>
                <w:szCs w:val="20"/>
              </w:rPr>
            </w:pPr>
            <w:r w:rsidRPr="00426E84">
              <w:rPr>
                <w:rFonts w:cs="Arial"/>
                <w:sz w:val="20"/>
                <w:szCs w:val="20"/>
              </w:rPr>
              <w:t xml:space="preserve">Cut </w:t>
            </w:r>
            <w:r>
              <w:rPr>
                <w:rFonts w:cs="Arial"/>
                <w:sz w:val="20"/>
                <w:szCs w:val="20"/>
              </w:rPr>
              <w:br/>
            </w:r>
            <w:r w:rsidRPr="00426E84">
              <w:rPr>
                <w:rFonts w:cs="Arial"/>
                <w:sz w:val="20"/>
                <w:szCs w:val="20"/>
              </w:rPr>
              <w:t>LOBs</w:t>
            </w:r>
          </w:p>
        </w:tc>
        <w:tc>
          <w:tcPr>
            <w:tcW w:w="1021" w:type="dxa"/>
            <w:tcBorders>
              <w:top w:val="single" w:sz="4" w:space="0" w:color="auto"/>
              <w:left w:val="nil"/>
              <w:bottom w:val="single" w:sz="4" w:space="0" w:color="auto"/>
              <w:right w:val="nil"/>
            </w:tcBorders>
            <w:shd w:val="clear" w:color="auto" w:fill="auto"/>
            <w:noWrap/>
            <w:vAlign w:val="center"/>
          </w:tcPr>
          <w:p w14:paraId="5E047D2A" w14:textId="77777777" w:rsidR="00697148" w:rsidRPr="00426E84" w:rsidRDefault="00697148" w:rsidP="003006A3">
            <w:pPr>
              <w:widowControl/>
              <w:jc w:val="center"/>
              <w:rPr>
                <w:rFonts w:cs="Arial"/>
                <w:sz w:val="20"/>
                <w:szCs w:val="20"/>
              </w:rPr>
            </w:pPr>
            <w:r w:rsidRPr="00426E84">
              <w:rPr>
                <w:rFonts w:cs="Arial"/>
                <w:sz w:val="20"/>
                <w:szCs w:val="20"/>
              </w:rPr>
              <w:t>Admin. Volunteer Program</w:t>
            </w:r>
          </w:p>
        </w:tc>
        <w:tc>
          <w:tcPr>
            <w:tcW w:w="10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429DC2" w14:textId="77777777" w:rsidR="00697148" w:rsidRPr="00426E84" w:rsidRDefault="00697148" w:rsidP="003006A3">
            <w:pPr>
              <w:widowControl/>
              <w:jc w:val="center"/>
              <w:rPr>
                <w:rFonts w:cs="Arial"/>
                <w:sz w:val="20"/>
                <w:szCs w:val="20"/>
              </w:rPr>
            </w:pPr>
            <w:r w:rsidRPr="00426E84">
              <w:rPr>
                <w:rFonts w:cs="Arial"/>
                <w:sz w:val="20"/>
                <w:szCs w:val="20"/>
              </w:rPr>
              <w:t>Historical Holiday</w:t>
            </w:r>
            <w:r>
              <w:rPr>
                <w:rFonts w:cs="Arial"/>
                <w:sz w:val="20"/>
                <w:szCs w:val="20"/>
              </w:rPr>
              <w:t xml:space="preserve"> Festival</w:t>
            </w:r>
          </w:p>
        </w:tc>
      </w:tr>
      <w:tr w:rsidR="00697148" w:rsidRPr="00D8667C" w14:paraId="49E4F9EC" w14:textId="77777777" w:rsidTr="003006A3">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4E947F19" w14:textId="77777777" w:rsidR="00697148" w:rsidRPr="00D8667C" w:rsidRDefault="00697148" w:rsidP="003006A3">
            <w:pPr>
              <w:widowControl/>
              <w:jc w:val="right"/>
              <w:rPr>
                <w:rFonts w:cs="Arial"/>
              </w:rPr>
            </w:pPr>
            <w:r w:rsidRPr="00D8667C">
              <w:rPr>
                <w:rFonts w:cs="Arial"/>
              </w:rPr>
              <w:t xml:space="preserve">Plays to </w:t>
            </w:r>
            <w:r>
              <w:rPr>
                <w:rFonts w:cs="Arial"/>
              </w:rPr>
              <w:t>competitive advantag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31DCC0A5" w14:textId="77777777" w:rsidR="00697148" w:rsidRPr="00D8667C" w:rsidRDefault="00697148" w:rsidP="003006A3">
            <w:pPr>
              <w:widowControl/>
              <w:jc w:val="center"/>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CD73641" w14:textId="77777777" w:rsidR="00697148" w:rsidRDefault="00697148" w:rsidP="003006A3">
            <w:pPr>
              <w:widowControl/>
              <w:jc w:val="right"/>
              <w:rPr>
                <w:rFonts w:cs="Arial"/>
              </w:rPr>
            </w:pPr>
            <w:r>
              <w:rPr>
                <w:rFonts w:cs="Arial"/>
              </w:rPr>
              <w:t>20</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7496448" w14:textId="77777777" w:rsidR="00697148" w:rsidRDefault="00697148" w:rsidP="003006A3">
            <w:pPr>
              <w:widowControl/>
              <w:jc w:val="right"/>
              <w:rPr>
                <w:rFonts w:cs="Arial"/>
              </w:rPr>
            </w:pPr>
            <w:r>
              <w:rPr>
                <w:rFonts w:cs="Arial"/>
              </w:rPr>
              <w:t>1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59903FD" w14:textId="77777777" w:rsidR="00697148" w:rsidRDefault="00697148" w:rsidP="003006A3">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A3AAE9D" w14:textId="77777777" w:rsidR="00697148" w:rsidRDefault="00697148" w:rsidP="003006A3">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849B599" w14:textId="77777777" w:rsidR="00697148" w:rsidRDefault="00697148" w:rsidP="003006A3">
            <w:pPr>
              <w:widowControl/>
              <w:jc w:val="right"/>
              <w:rPr>
                <w:rFonts w:cs="Arial"/>
              </w:rPr>
            </w:pPr>
            <w:r>
              <w:rPr>
                <w:rFonts w:cs="Arial"/>
              </w:rPr>
              <w:t>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EC86C06" w14:textId="77777777" w:rsidR="00697148" w:rsidRDefault="00697148" w:rsidP="003006A3">
            <w:pPr>
              <w:widowControl/>
              <w:jc w:val="right"/>
              <w:rPr>
                <w:rFonts w:cs="Arial"/>
                <w:b/>
              </w:rPr>
            </w:pPr>
            <w:r>
              <w:rPr>
                <w:rFonts w:cs="Arial"/>
              </w:rPr>
              <w:t>25</w:t>
            </w:r>
          </w:p>
        </w:tc>
      </w:tr>
      <w:tr w:rsidR="00697148" w:rsidRPr="00D8667C" w14:paraId="086A792B" w14:textId="77777777" w:rsidTr="003006A3">
        <w:trPr>
          <w:trHeight w:val="50"/>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7054A11B" w14:textId="77777777" w:rsidR="00697148" w:rsidRPr="00D8667C" w:rsidRDefault="00697148" w:rsidP="003006A3">
            <w:pPr>
              <w:widowControl/>
              <w:jc w:val="right"/>
              <w:rPr>
                <w:rFonts w:cs="Arial"/>
              </w:rPr>
            </w:pPr>
            <w:r w:rsidRPr="00D8667C">
              <w:rPr>
                <w:rFonts w:cs="Arial"/>
              </w:rPr>
              <w:t xml:space="preserve">Brings </w:t>
            </w:r>
            <w:r>
              <w:rPr>
                <w:rFonts w:cs="Arial"/>
              </w:rPr>
              <w:t>v</w:t>
            </w:r>
            <w:r w:rsidRPr="00D8667C">
              <w:rPr>
                <w:rFonts w:cs="Arial"/>
              </w:rPr>
              <w:t xml:space="preserve">ision </w:t>
            </w:r>
            <w:r>
              <w:rPr>
                <w:rFonts w:cs="Arial"/>
              </w:rPr>
              <w:t>s</w:t>
            </w:r>
            <w:r w:rsidRPr="00D8667C">
              <w:rPr>
                <w:rFonts w:cs="Arial"/>
              </w:rPr>
              <w:t>tatement to lif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79B588DC" w14:textId="77777777" w:rsidR="00697148" w:rsidRPr="00D8667C" w:rsidRDefault="00697148" w:rsidP="003006A3">
            <w:pPr>
              <w:widowControl/>
              <w:jc w:val="center"/>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44504A18" w14:textId="77777777" w:rsidR="00697148" w:rsidRDefault="00697148" w:rsidP="003006A3">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7376364" w14:textId="77777777" w:rsidR="00697148" w:rsidRDefault="00697148" w:rsidP="003006A3">
            <w:pPr>
              <w:widowControl/>
              <w:jc w:val="right"/>
              <w:rPr>
                <w:rFonts w:cs="Arial"/>
              </w:rPr>
            </w:pPr>
            <w:r>
              <w:rPr>
                <w:rFonts w:cs="Arial"/>
              </w:rPr>
              <w:t>2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2ECEA05" w14:textId="77777777" w:rsidR="00697148" w:rsidRDefault="00697148" w:rsidP="003006A3">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5DA6A80" w14:textId="77777777" w:rsidR="00697148" w:rsidRDefault="00697148" w:rsidP="003006A3">
            <w:pPr>
              <w:widowControl/>
              <w:jc w:val="right"/>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734A28B" w14:textId="77777777" w:rsidR="00697148" w:rsidRDefault="00697148" w:rsidP="003006A3">
            <w:pPr>
              <w:widowControl/>
              <w:jc w:val="right"/>
              <w:rPr>
                <w:rFonts w:cs="Arial"/>
              </w:rPr>
            </w:pPr>
            <w:r>
              <w:rPr>
                <w:rFonts w:cs="Arial"/>
              </w:rPr>
              <w:t>1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94C8A81" w14:textId="77777777" w:rsidR="00697148" w:rsidRDefault="00697148" w:rsidP="003006A3">
            <w:pPr>
              <w:widowControl/>
              <w:jc w:val="right"/>
              <w:rPr>
                <w:rFonts w:cs="Arial"/>
              </w:rPr>
            </w:pPr>
            <w:r>
              <w:rPr>
                <w:rFonts w:cs="Arial"/>
              </w:rPr>
              <w:t>25</w:t>
            </w:r>
          </w:p>
        </w:tc>
      </w:tr>
      <w:tr w:rsidR="00697148" w:rsidRPr="00D8667C" w14:paraId="2ED85365" w14:textId="77777777" w:rsidTr="003006A3">
        <w:trPr>
          <w:trHeight w:val="50"/>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77B7154C" w14:textId="77777777" w:rsidR="00697148" w:rsidRPr="00D8667C" w:rsidRDefault="00697148" w:rsidP="003006A3">
            <w:pPr>
              <w:widowControl/>
              <w:jc w:val="right"/>
              <w:rPr>
                <w:rFonts w:cs="Arial"/>
              </w:rPr>
            </w:pPr>
            <w:r>
              <w:rPr>
                <w:rFonts w:cs="Arial"/>
              </w:rPr>
              <w:t>Mission fit</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45B90B08" w14:textId="77777777" w:rsidR="00697148" w:rsidRPr="00D8667C" w:rsidRDefault="00697148" w:rsidP="003006A3">
            <w:pPr>
              <w:widowControl/>
              <w:jc w:val="center"/>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6E906A6" w14:textId="77777777" w:rsidR="00697148" w:rsidRDefault="00697148" w:rsidP="003006A3">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4B0F8DB" w14:textId="77777777" w:rsidR="00697148" w:rsidRDefault="00697148" w:rsidP="003006A3">
            <w:pPr>
              <w:widowControl/>
              <w:jc w:val="right"/>
              <w:rPr>
                <w:rFonts w:cs="Arial"/>
                <w:b/>
              </w:rPr>
            </w:pPr>
            <w:r>
              <w:rPr>
                <w:rFonts w:cs="Arial"/>
              </w:rPr>
              <w:t>2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447A846" w14:textId="77777777" w:rsidR="00697148" w:rsidRDefault="00697148" w:rsidP="003006A3">
            <w:pPr>
              <w:widowControl/>
              <w:jc w:val="right"/>
              <w:rPr>
                <w:rFonts w:cs="Arial"/>
                <w:b/>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2C0F608B" w14:textId="77777777" w:rsidR="00697148" w:rsidRDefault="00697148" w:rsidP="003006A3">
            <w:pPr>
              <w:widowControl/>
              <w:jc w:val="right"/>
              <w:rPr>
                <w:rFonts w:cs="Arial"/>
                <w:b/>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4F7898A" w14:textId="77777777" w:rsidR="00697148" w:rsidRDefault="00697148" w:rsidP="003006A3">
            <w:pPr>
              <w:widowControl/>
              <w:jc w:val="right"/>
              <w:rPr>
                <w:rFonts w:cs="Arial"/>
                <w:b/>
              </w:rPr>
            </w:pPr>
            <w:r>
              <w:rPr>
                <w:rFonts w:cs="Arial"/>
              </w:rPr>
              <w:t>4</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7645332" w14:textId="77777777" w:rsidR="00697148" w:rsidRDefault="00697148" w:rsidP="003006A3">
            <w:pPr>
              <w:widowControl/>
              <w:jc w:val="right"/>
              <w:rPr>
                <w:rFonts w:cs="Arial"/>
                <w:b/>
              </w:rPr>
            </w:pPr>
            <w:r>
              <w:rPr>
                <w:rFonts w:cs="Arial"/>
              </w:rPr>
              <w:t>20</w:t>
            </w:r>
          </w:p>
        </w:tc>
      </w:tr>
      <w:tr w:rsidR="00697148" w:rsidRPr="00D8667C" w14:paraId="0255137B" w14:textId="77777777" w:rsidTr="003006A3">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3C04264E" w14:textId="77777777" w:rsidR="00697148" w:rsidRPr="00D8667C" w:rsidRDefault="00697148" w:rsidP="003006A3">
            <w:pPr>
              <w:widowControl/>
              <w:jc w:val="right"/>
              <w:rPr>
                <w:rFonts w:cs="Arial"/>
              </w:rPr>
            </w:pPr>
            <w:r>
              <w:rPr>
                <w:rFonts w:cs="Arial"/>
              </w:rPr>
              <w:t>Profit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063E454C" w14:textId="77777777" w:rsidR="00697148" w:rsidRPr="00D8667C" w:rsidRDefault="00697148" w:rsidP="003006A3">
            <w:pPr>
              <w:widowControl/>
              <w:jc w:val="center"/>
              <w:rPr>
                <w:rFonts w:cs="Arial"/>
              </w:rPr>
            </w:pPr>
            <w:r>
              <w:rPr>
                <w:rFonts w:cs="Arial"/>
              </w:rPr>
              <w:t>3</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DF5289D" w14:textId="77777777" w:rsidR="00697148" w:rsidRDefault="00697148" w:rsidP="003006A3">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123C4C2" w14:textId="77777777" w:rsidR="00697148" w:rsidRDefault="00697148" w:rsidP="003006A3">
            <w:pPr>
              <w:widowControl/>
              <w:jc w:val="right"/>
              <w:rPr>
                <w:rFonts w:cs="Arial"/>
              </w:rPr>
            </w:pPr>
            <w:r>
              <w:rPr>
                <w:rFonts w:cs="Arial"/>
              </w:rPr>
              <w:t>9</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4402962" w14:textId="77777777" w:rsidR="00697148" w:rsidRDefault="00697148" w:rsidP="003006A3">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C806574" w14:textId="77777777" w:rsidR="00697148" w:rsidRDefault="00697148" w:rsidP="003006A3">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4C0C63F" w14:textId="77777777" w:rsidR="00697148" w:rsidRDefault="00697148" w:rsidP="003006A3">
            <w:pPr>
              <w:widowControl/>
              <w:jc w:val="right"/>
              <w:rPr>
                <w:rFonts w:cs="Arial"/>
              </w:rPr>
            </w:pPr>
            <w:r>
              <w:rPr>
                <w:rFonts w:cs="Arial"/>
              </w:rPr>
              <w:t>1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2820DB7" w14:textId="77777777" w:rsidR="00697148" w:rsidRDefault="00697148" w:rsidP="003006A3">
            <w:pPr>
              <w:widowControl/>
              <w:jc w:val="right"/>
              <w:rPr>
                <w:rFonts w:cs="Arial"/>
              </w:rPr>
            </w:pPr>
            <w:r>
              <w:rPr>
                <w:rFonts w:cs="Arial"/>
              </w:rPr>
              <w:t>15</w:t>
            </w:r>
          </w:p>
        </w:tc>
      </w:tr>
      <w:tr w:rsidR="00697148" w:rsidRPr="00D8667C" w14:paraId="4FAE9B6C" w14:textId="77777777" w:rsidTr="003006A3">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14D8FBAD" w14:textId="77777777" w:rsidR="00697148" w:rsidRPr="00D8667C" w:rsidRDefault="00697148" w:rsidP="003006A3">
            <w:pPr>
              <w:widowControl/>
              <w:jc w:val="right"/>
              <w:rPr>
                <w:rFonts w:cs="Arial"/>
              </w:rPr>
            </w:pPr>
            <w:r>
              <w:rPr>
                <w:rFonts w:cs="Arial"/>
              </w:rPr>
              <w:t>Fund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633BD2D8" w14:textId="77777777" w:rsidR="00697148" w:rsidRPr="00D8667C" w:rsidRDefault="00697148" w:rsidP="003006A3">
            <w:pPr>
              <w:widowControl/>
              <w:jc w:val="center"/>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0914A5C1" w14:textId="77777777" w:rsidR="00697148" w:rsidRDefault="00697148" w:rsidP="003006A3">
            <w:pPr>
              <w:widowControl/>
              <w:jc w:val="right"/>
              <w:rPr>
                <w:rFonts w:cs="Arial"/>
                <w:b/>
                <w:caps/>
              </w:rPr>
            </w:pPr>
            <w:r>
              <w:rPr>
                <w:rFonts w:cs="Arial"/>
              </w:rPr>
              <w:t>20</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78278532" w14:textId="77777777" w:rsidR="00697148" w:rsidRDefault="00697148" w:rsidP="003006A3">
            <w:pPr>
              <w:widowControl/>
              <w:jc w:val="right"/>
              <w:rPr>
                <w:rFonts w:cs="Arial"/>
              </w:rPr>
            </w:pPr>
            <w:r>
              <w:rPr>
                <w:rFonts w:cs="Arial"/>
              </w:rPr>
              <w:t>2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F2DD630" w14:textId="77777777" w:rsidR="00697148" w:rsidRDefault="00697148" w:rsidP="003006A3">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C7EAF34" w14:textId="77777777" w:rsidR="00697148" w:rsidRDefault="00697148" w:rsidP="003006A3">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3142778" w14:textId="77777777" w:rsidR="00697148" w:rsidRDefault="00697148" w:rsidP="003006A3">
            <w:pPr>
              <w:widowControl/>
              <w:jc w:val="right"/>
              <w:rPr>
                <w:rFonts w:cs="Arial"/>
              </w:rPr>
            </w:pPr>
            <w:r>
              <w:rPr>
                <w:rFonts w:cs="Arial"/>
              </w:rPr>
              <w:t>4</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173B0EAC" w14:textId="77777777" w:rsidR="00697148" w:rsidRDefault="00697148" w:rsidP="003006A3">
            <w:pPr>
              <w:widowControl/>
              <w:jc w:val="right"/>
              <w:rPr>
                <w:rFonts w:cs="Arial"/>
                <w:b/>
              </w:rPr>
            </w:pPr>
            <w:r>
              <w:rPr>
                <w:rFonts w:cs="Arial"/>
              </w:rPr>
              <w:t>20</w:t>
            </w:r>
          </w:p>
        </w:tc>
      </w:tr>
      <w:tr w:rsidR="00697148" w:rsidRPr="00D8667C" w14:paraId="1BAF1395" w14:textId="77777777" w:rsidTr="003006A3">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14:paraId="788D6E40" w14:textId="77777777" w:rsidR="00697148" w:rsidRPr="00D8667C" w:rsidRDefault="00697148" w:rsidP="003006A3">
            <w:pPr>
              <w:widowControl/>
              <w:jc w:val="right"/>
              <w:rPr>
                <w:rFonts w:cs="Arial"/>
              </w:rPr>
            </w:pPr>
            <w:r>
              <w:rPr>
                <w:rFonts w:cs="Arial"/>
              </w:rPr>
              <w:t>Achiev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64CB7C4B" w14:textId="77777777" w:rsidR="00697148" w:rsidRPr="00D8667C" w:rsidRDefault="00697148" w:rsidP="003006A3">
            <w:pPr>
              <w:widowControl/>
              <w:jc w:val="center"/>
              <w:rPr>
                <w:rFonts w:cs="Arial"/>
              </w:rPr>
            </w:pPr>
            <w:r>
              <w:rPr>
                <w:rFonts w:cs="Arial"/>
              </w:rPr>
              <w:t>3</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D6C2A93" w14:textId="77777777" w:rsidR="00697148" w:rsidRDefault="00697148" w:rsidP="003006A3">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9AA47BB" w14:textId="77777777" w:rsidR="00697148" w:rsidRDefault="00697148" w:rsidP="003006A3">
            <w:pPr>
              <w:widowControl/>
              <w:jc w:val="right"/>
              <w:rPr>
                <w:rFonts w:cs="Arial"/>
              </w:rPr>
            </w:pPr>
            <w:r>
              <w:rPr>
                <w:rFonts w:cs="Arial"/>
              </w:rPr>
              <w:t>12</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448EB45D" w14:textId="77777777" w:rsidR="00697148" w:rsidRDefault="00697148" w:rsidP="003006A3">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31AA2F0D" w14:textId="77777777" w:rsidR="00697148" w:rsidRDefault="00697148" w:rsidP="003006A3">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68DBC256" w14:textId="77777777" w:rsidR="00697148" w:rsidRDefault="00697148" w:rsidP="003006A3">
            <w:pPr>
              <w:widowControl/>
              <w:jc w:val="right"/>
              <w:rPr>
                <w:rFonts w:cs="Arial"/>
              </w:rPr>
            </w:pPr>
            <w:r>
              <w:rPr>
                <w:rFonts w:cs="Arial"/>
              </w:rPr>
              <w:t>12</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14:paraId="51BB5B6C" w14:textId="77777777" w:rsidR="00697148" w:rsidRDefault="00697148" w:rsidP="003006A3">
            <w:pPr>
              <w:widowControl/>
              <w:jc w:val="right"/>
              <w:rPr>
                <w:rFonts w:cs="Arial"/>
              </w:rPr>
            </w:pPr>
            <w:r>
              <w:rPr>
                <w:rFonts w:cs="Arial"/>
              </w:rPr>
              <w:t>12</w:t>
            </w:r>
          </w:p>
        </w:tc>
      </w:tr>
      <w:tr w:rsidR="00697148" w:rsidRPr="00D8667C" w14:paraId="65DAE86F" w14:textId="77777777" w:rsidTr="003006A3">
        <w:trPr>
          <w:trHeight w:val="275"/>
          <w:jc w:val="center"/>
        </w:trPr>
        <w:tc>
          <w:tcPr>
            <w:tcW w:w="3780" w:type="dxa"/>
            <w:gridSpan w:val="2"/>
            <w:tcBorders>
              <w:top w:val="single" w:sz="4" w:space="0" w:color="auto"/>
              <w:left w:val="single" w:sz="4" w:space="0" w:color="auto"/>
              <w:bottom w:val="single" w:sz="4" w:space="0" w:color="auto"/>
              <w:right w:val="single" w:sz="4" w:space="0" w:color="auto"/>
            </w:tcBorders>
            <w:shd w:val="clear" w:color="000000" w:fill="D9D9D9"/>
            <w:noWrap/>
            <w:tcMar>
              <w:right w:w="43" w:type="dxa"/>
            </w:tcMar>
          </w:tcPr>
          <w:p w14:paraId="268EEA56" w14:textId="77777777" w:rsidR="00697148" w:rsidRPr="00D8667C" w:rsidRDefault="00697148" w:rsidP="003006A3">
            <w:pPr>
              <w:widowControl/>
              <w:jc w:val="right"/>
              <w:rPr>
                <w:rFonts w:cs="Arial"/>
              </w:rPr>
            </w:pPr>
            <w:r w:rsidRPr="00D8667C">
              <w:rPr>
                <w:rFonts w:cs="Arial"/>
              </w:rPr>
              <w:t>Total</w:t>
            </w:r>
          </w:p>
        </w:tc>
        <w:tc>
          <w:tcPr>
            <w:tcW w:w="1021" w:type="dxa"/>
            <w:tcBorders>
              <w:top w:val="single" w:sz="4" w:space="0" w:color="auto"/>
              <w:left w:val="nil"/>
              <w:bottom w:val="single" w:sz="4" w:space="0" w:color="auto"/>
              <w:right w:val="single" w:sz="4" w:space="0" w:color="auto"/>
            </w:tcBorders>
            <w:shd w:val="clear" w:color="auto" w:fill="auto"/>
            <w:noWrap/>
            <w:tcMar>
              <w:right w:w="43" w:type="dxa"/>
            </w:tcMar>
          </w:tcPr>
          <w:p w14:paraId="53C0A95A" w14:textId="77777777" w:rsidR="00697148" w:rsidRDefault="00697148" w:rsidP="003006A3">
            <w:pPr>
              <w:widowControl/>
              <w:jc w:val="right"/>
              <w:rPr>
                <w:rFonts w:cs="Arial"/>
              </w:rPr>
            </w:pPr>
            <w:r>
              <w:rPr>
                <w:rFonts w:cs="Arial"/>
              </w:rPr>
              <w:t>96</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212DBFCF" w14:textId="77777777" w:rsidR="00697148" w:rsidRDefault="00697148" w:rsidP="003006A3">
            <w:pPr>
              <w:widowControl/>
              <w:jc w:val="right"/>
              <w:rPr>
                <w:rFonts w:cs="Arial"/>
              </w:rPr>
            </w:pPr>
            <w:r>
              <w:rPr>
                <w:rFonts w:cs="Arial"/>
              </w:rPr>
              <w:t>101</w:t>
            </w:r>
          </w:p>
        </w:tc>
        <w:tc>
          <w:tcPr>
            <w:tcW w:w="1022"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73242111" w14:textId="77777777" w:rsidR="00697148" w:rsidRDefault="00697148" w:rsidP="003006A3">
            <w:pPr>
              <w:widowControl/>
              <w:jc w:val="right"/>
              <w:rPr>
                <w:rFonts w:cs="Arial"/>
              </w:rPr>
            </w:pPr>
            <w:r>
              <w:rPr>
                <w:rFonts w:cs="Arial"/>
              </w:rPr>
              <w:t>72</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4C158435" w14:textId="77777777" w:rsidR="00697148" w:rsidRDefault="00697148" w:rsidP="003006A3">
            <w:pPr>
              <w:widowControl/>
              <w:jc w:val="right"/>
              <w:rPr>
                <w:rFonts w:cs="Arial"/>
              </w:rPr>
            </w:pPr>
            <w:r>
              <w:rPr>
                <w:rFonts w:cs="Arial"/>
              </w:rPr>
              <w:t>76</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707DC8FB" w14:textId="77777777" w:rsidR="00697148" w:rsidRDefault="00697148" w:rsidP="003006A3">
            <w:pPr>
              <w:widowControl/>
              <w:jc w:val="right"/>
              <w:rPr>
                <w:rFonts w:cs="Arial"/>
              </w:rPr>
            </w:pPr>
            <w:r>
              <w:rPr>
                <w:rFonts w:cs="Arial"/>
              </w:rPr>
              <w:t>50</w:t>
            </w:r>
          </w:p>
        </w:tc>
        <w:tc>
          <w:tcPr>
            <w:tcW w:w="1022"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14:paraId="24943C52" w14:textId="77777777" w:rsidR="00697148" w:rsidRDefault="00697148" w:rsidP="003006A3">
            <w:pPr>
              <w:widowControl/>
              <w:jc w:val="right"/>
              <w:rPr>
                <w:rFonts w:cs="Arial"/>
              </w:rPr>
            </w:pPr>
            <w:r>
              <w:rPr>
                <w:rFonts w:cs="Arial"/>
              </w:rPr>
              <w:t>117</w:t>
            </w:r>
          </w:p>
        </w:tc>
      </w:tr>
    </w:tbl>
    <w:p w14:paraId="1D159D91" w14:textId="77777777" w:rsidR="00697148" w:rsidRDefault="00697148" w:rsidP="00F117EB">
      <w:pPr>
        <w:widowControl/>
      </w:pPr>
    </w:p>
    <w:p w14:paraId="60163154" w14:textId="29453EEB" w:rsidR="00FF19B8" w:rsidRDefault="00FF19B8" w:rsidP="00F117EB">
      <w:pPr>
        <w:widowControl/>
      </w:pPr>
      <w:r w:rsidRPr="00C64297">
        <w:t xml:space="preserve">You can use a matrix like this and include your values, your mission </w:t>
      </w:r>
      <w:r w:rsidR="00291BBB">
        <w:t>(</w:t>
      </w:r>
      <w:r w:rsidRPr="00C64297">
        <w:t xml:space="preserve">customers, </w:t>
      </w:r>
      <w:r w:rsidR="00D97973">
        <w:t>transformation</w:t>
      </w:r>
      <w:r w:rsidRPr="00C64297">
        <w:t xml:space="preserve">, and </w:t>
      </w:r>
      <w:r w:rsidR="00D97973" w:rsidRPr="00D97973">
        <w:t>competitive advantage</w:t>
      </w:r>
      <w:r w:rsidR="00291BBB">
        <w:t>)</w:t>
      </w:r>
      <w:r>
        <w:t>, and</w:t>
      </w:r>
      <w:r w:rsidRPr="00C64297">
        <w:t xml:space="preserve"> the results from the question </w:t>
      </w:r>
      <w:r w:rsidRPr="00C64297">
        <w:rPr>
          <w:i/>
        </w:rPr>
        <w:t>what holds you back</w:t>
      </w:r>
      <w:r w:rsidRPr="00C64297">
        <w:t xml:space="preserve">. </w:t>
      </w:r>
      <w:r w:rsidRPr="005D3E0D">
        <w:t>The nice thing about this method is that it forces you to think about the criteria that matter, which may help prevent our altogether too human tendency to fit data to the decision we were going to make in the first place.</w:t>
      </w:r>
    </w:p>
    <w:p w14:paraId="4E6F4A18" w14:textId="77777777" w:rsidR="00FF19B8" w:rsidRDefault="00FF19B8" w:rsidP="00F117EB">
      <w:pPr>
        <w:widowControl/>
      </w:pPr>
    </w:p>
    <w:p w14:paraId="1E7A47BF" w14:textId="77777777" w:rsidR="00FF19B8" w:rsidRPr="0066292E" w:rsidRDefault="00FF19B8" w:rsidP="00F117EB">
      <w:pPr>
        <w:widowControl/>
      </w:pPr>
      <w:r w:rsidRPr="0066292E">
        <w:t xml:space="preserve">Whatever </w:t>
      </w:r>
      <w:r>
        <w:t>criteria</w:t>
      </w:r>
      <w:r w:rsidRPr="0066292E">
        <w:t xml:space="preserve"> </w:t>
      </w:r>
      <w:r>
        <w:t xml:space="preserve">you </w:t>
      </w:r>
      <w:r w:rsidRPr="0066292E">
        <w:t>choose</w:t>
      </w:r>
      <w:r>
        <w:t>,</w:t>
      </w:r>
      <w:r w:rsidRPr="0066292E">
        <w:t xml:space="preserve"> the question is not so much about which idea is the best</w:t>
      </w:r>
      <w:r>
        <w:t>,</w:t>
      </w:r>
      <w:r w:rsidRPr="0066292E">
        <w:t xml:space="preserve"> as much as it is about which ideas are weakest. </w:t>
      </w:r>
      <w:r>
        <w:t>Remember</w:t>
      </w:r>
      <w:r w:rsidRPr="0066292E">
        <w:t xml:space="preserve">, “The essence of strategy is choosing what </w:t>
      </w:r>
      <w:r w:rsidRPr="0066292E">
        <w:rPr>
          <w:i/>
        </w:rPr>
        <w:t xml:space="preserve">not </w:t>
      </w:r>
      <w:r w:rsidRPr="0066292E">
        <w:t>to do.”</w:t>
      </w:r>
      <w:r w:rsidRPr="0066292E">
        <w:rPr>
          <w:rStyle w:val="EndnoteReference"/>
        </w:rPr>
        <w:endnoteReference w:id="124"/>
      </w:r>
    </w:p>
    <w:p w14:paraId="541F39BC" w14:textId="77777777" w:rsidR="00FF19B8" w:rsidRDefault="00FF19B8" w:rsidP="00F117EB">
      <w:pPr>
        <w:widowControl/>
      </w:pPr>
    </w:p>
    <w:p w14:paraId="4CF6C8D9" w14:textId="5E50C818" w:rsidR="00263E5E" w:rsidRDefault="00FF19B8" w:rsidP="00F117EB">
      <w:pPr>
        <w:widowControl/>
      </w:pPr>
      <w:r w:rsidRPr="00C64297">
        <w:t>Step one is to decide what decision criteria you’ll use. Next, you can weigh the importance of each criterion. Third, you vote and tally.</w:t>
      </w:r>
      <w:r>
        <w:t xml:space="preserve"> </w:t>
      </w:r>
      <w:r w:rsidRPr="00B55C65">
        <w:t xml:space="preserve">Winnow your ideas from </w:t>
      </w:r>
      <w:r>
        <w:t>six</w:t>
      </w:r>
      <w:r w:rsidRPr="00B55C65">
        <w:t xml:space="preserve"> to </w:t>
      </w:r>
      <w:r>
        <w:t>three or so</w:t>
      </w:r>
      <w:r w:rsidR="00913922">
        <w:t xml:space="preserve"> using </w:t>
      </w:r>
      <w:r w:rsidR="00BC3878">
        <w:t xml:space="preserve">the </w:t>
      </w:r>
      <w:r w:rsidR="00913922">
        <w:t>Excel</w:t>
      </w:r>
      <w:r w:rsidRPr="00B55C65">
        <w:t xml:space="preserve"> </w:t>
      </w:r>
      <w:hyperlink r:id="rId11" w:history="1">
        <w:r w:rsidRPr="00913922">
          <w:rPr>
            <w:rStyle w:val="Hyperlink"/>
          </w:rPr>
          <w:t>Weighted Decision Matrix</w:t>
        </w:r>
      </w:hyperlink>
      <w:r w:rsidR="00913922">
        <w:t xml:space="preserve"> template.</w:t>
      </w:r>
    </w:p>
    <w:p w14:paraId="328407B9" w14:textId="77777777" w:rsidR="00263E5E" w:rsidRDefault="00263E5E" w:rsidP="00F117EB">
      <w:pPr>
        <w:widowControl/>
      </w:pPr>
    </w:p>
    <w:p w14:paraId="393F94BF" w14:textId="363EE823" w:rsidR="001425C5" w:rsidRDefault="00321C4B" w:rsidP="00F117EB">
      <w:pPr>
        <w:widowControl/>
        <w:rPr>
          <w:b/>
        </w:rPr>
      </w:pPr>
      <w:bookmarkStart w:id="60" w:name="_Toc440369820"/>
      <w:bookmarkStart w:id="61" w:name="_Toc444854724"/>
      <w:r>
        <w:t xml:space="preserve">The final thing to do before wrapping up this report is to identify three strategies that you want to pursue exploring in the Great Strategies process. </w:t>
      </w:r>
      <w:r w:rsidR="001425C5">
        <w:br w:type="page"/>
      </w:r>
    </w:p>
    <w:p w14:paraId="29FEA959" w14:textId="77777777" w:rsidR="00554F5A" w:rsidRDefault="00554F5A" w:rsidP="00F117EB">
      <w:pPr>
        <w:pStyle w:val="Header"/>
        <w:widowControl/>
      </w:pPr>
      <w:bookmarkStart w:id="62" w:name="_Toc481340292"/>
      <w:bookmarkEnd w:id="60"/>
      <w:bookmarkEnd w:id="61"/>
      <w:r w:rsidRPr="009F1976">
        <w:lastRenderedPageBreak/>
        <w:t>References</w:t>
      </w:r>
      <w:bookmarkEnd w:id="7"/>
      <w:bookmarkEnd w:id="62"/>
    </w:p>
    <w:p w14:paraId="29B3788D" w14:textId="77777777" w:rsidR="00554F5A" w:rsidRDefault="00554F5A" w:rsidP="00F117EB">
      <w:pPr>
        <w:widowControl/>
        <w:rPr>
          <w:noProof/>
        </w:rPr>
      </w:pPr>
    </w:p>
    <w:p w14:paraId="1D78F7A9" w14:textId="77777777" w:rsidR="00A826A1" w:rsidRPr="00A826A1" w:rsidRDefault="009B2A09" w:rsidP="00A826A1">
      <w:pPr>
        <w:pStyle w:val="EndNoteBibliography"/>
      </w:pPr>
      <w:r w:rsidRPr="00102E77">
        <w:rPr>
          <w:sz w:val="20"/>
          <w:szCs w:val="20"/>
        </w:rPr>
        <w:fldChar w:fldCharType="begin"/>
      </w:r>
      <w:r w:rsidR="00554F5A" w:rsidRPr="00102E77">
        <w:rPr>
          <w:sz w:val="20"/>
          <w:szCs w:val="20"/>
        </w:rPr>
        <w:instrText xml:space="preserve"> ADDIN EN.REFLIST </w:instrText>
      </w:r>
      <w:r w:rsidRPr="00102E77">
        <w:rPr>
          <w:sz w:val="20"/>
          <w:szCs w:val="20"/>
        </w:rPr>
        <w:fldChar w:fldCharType="separate"/>
      </w:r>
      <w:r w:rsidR="00A826A1" w:rsidRPr="00A826A1">
        <w:t xml:space="preserve">All in a day's work. (2001). </w:t>
      </w:r>
      <w:r w:rsidR="00A826A1" w:rsidRPr="00A826A1">
        <w:rPr>
          <w:i/>
        </w:rPr>
        <w:t>Harvard Business Review, 79</w:t>
      </w:r>
      <w:r w:rsidR="00A826A1" w:rsidRPr="00A826A1">
        <w:t xml:space="preserve">(11), 54-66. </w:t>
      </w:r>
    </w:p>
    <w:p w14:paraId="5BE06F86" w14:textId="77777777" w:rsidR="00A826A1" w:rsidRPr="00A826A1" w:rsidRDefault="00A826A1" w:rsidP="00A826A1">
      <w:pPr>
        <w:pStyle w:val="EndNoteBibliography"/>
      </w:pPr>
      <w:r w:rsidRPr="00A826A1">
        <w:t xml:space="preserve">Allison, M., &amp; Kaye, J. (2005). </w:t>
      </w:r>
      <w:r w:rsidRPr="00A826A1">
        <w:rPr>
          <w:i/>
        </w:rPr>
        <w:t>Strategic planning for nonprofit organizations : a practical guide and workbook</w:t>
      </w:r>
      <w:r w:rsidRPr="00A826A1">
        <w:t xml:space="preserve"> (2nd ed.). Hoboken, N.J.: Wiley.</w:t>
      </w:r>
    </w:p>
    <w:p w14:paraId="3BB6910D" w14:textId="77777777" w:rsidR="00A826A1" w:rsidRPr="00A826A1" w:rsidRDefault="00A826A1" w:rsidP="00A826A1">
      <w:pPr>
        <w:pStyle w:val="EndNoteBibliography"/>
      </w:pPr>
      <w:r w:rsidRPr="00A826A1">
        <w:t xml:space="preserve">Allison, M., &amp; Kaye, J. (2015). </w:t>
      </w:r>
      <w:r w:rsidRPr="00A826A1">
        <w:rPr>
          <w:i/>
        </w:rPr>
        <w:t>Strategic planning for nonprofit organizations: A practical guide for dynamic times</w:t>
      </w:r>
      <w:r w:rsidRPr="00A826A1">
        <w:t>. Hoboken, NJ: John Wiley &amp; Sons, Inc.</w:t>
      </w:r>
    </w:p>
    <w:p w14:paraId="798EB93E" w14:textId="77777777" w:rsidR="00A826A1" w:rsidRPr="00A826A1" w:rsidRDefault="00A826A1" w:rsidP="00A826A1">
      <w:pPr>
        <w:pStyle w:val="EndNoteBibliography"/>
      </w:pPr>
      <w:r w:rsidRPr="00A826A1">
        <w:t xml:space="preserve">Ansoff, H. I. (1957). Strategies for diversification. </w:t>
      </w:r>
      <w:r w:rsidRPr="00A826A1">
        <w:rPr>
          <w:i/>
        </w:rPr>
        <w:t>Harvard Business Review, 35</w:t>
      </w:r>
      <w:r w:rsidRPr="00A826A1">
        <w:t xml:space="preserve">(5), 113-124. </w:t>
      </w:r>
    </w:p>
    <w:p w14:paraId="5F3580DC" w14:textId="77777777" w:rsidR="00A826A1" w:rsidRPr="00A826A1" w:rsidRDefault="00A826A1" w:rsidP="00A826A1">
      <w:pPr>
        <w:pStyle w:val="EndNoteBibliography"/>
      </w:pPr>
      <w:r w:rsidRPr="00A826A1">
        <w:t xml:space="preserve">Arden, H., Wall, S., &amp; White Deer of Autumn. (1990). </w:t>
      </w:r>
      <w:r w:rsidRPr="00A826A1">
        <w:rPr>
          <w:i/>
        </w:rPr>
        <w:t>Wisdomkeepers: Meetings with Native American spiritual elders</w:t>
      </w:r>
      <w:r w:rsidRPr="00A826A1">
        <w:t>. Hillsboro, OR: Beyond Words.</w:t>
      </w:r>
    </w:p>
    <w:p w14:paraId="6A09ADC8" w14:textId="77777777" w:rsidR="00A826A1" w:rsidRPr="00A826A1" w:rsidRDefault="00A826A1" w:rsidP="00A826A1">
      <w:pPr>
        <w:pStyle w:val="EndNoteBibliography"/>
      </w:pPr>
      <w:r w:rsidRPr="00A826A1">
        <w:t xml:space="preserve">Bass, B. M., &amp; Stogdill, R. M. (1990). </w:t>
      </w:r>
      <w:r w:rsidRPr="00A826A1">
        <w:rPr>
          <w:i/>
        </w:rPr>
        <w:t>Bass &amp; Stogdill's handbook of leadership: Theory, research, and managerial applications</w:t>
      </w:r>
      <w:r w:rsidRPr="00A826A1">
        <w:t xml:space="preserve"> (3rd ed.). New York: Free Press.</w:t>
      </w:r>
    </w:p>
    <w:p w14:paraId="52144BCD" w14:textId="77777777" w:rsidR="00A826A1" w:rsidRPr="00A826A1" w:rsidRDefault="00A826A1" w:rsidP="00A826A1">
      <w:pPr>
        <w:pStyle w:val="EndNoteBibliography"/>
      </w:pPr>
      <w:r w:rsidRPr="00A826A1">
        <w:t xml:space="preserve">Bennis, W. G. (1989). </w:t>
      </w:r>
      <w:r w:rsidRPr="00A826A1">
        <w:rPr>
          <w:i/>
        </w:rPr>
        <w:t>On becoming a leader</w:t>
      </w:r>
      <w:r w:rsidRPr="00A826A1">
        <w:t>. Reading, PA: Addison-Wesley.</w:t>
      </w:r>
    </w:p>
    <w:p w14:paraId="5761D3A4" w14:textId="77777777" w:rsidR="00A826A1" w:rsidRPr="00A826A1" w:rsidRDefault="00A826A1" w:rsidP="00A826A1">
      <w:pPr>
        <w:pStyle w:val="EndNoteBibliography"/>
      </w:pPr>
      <w:r w:rsidRPr="00A826A1">
        <w:t xml:space="preserve">Bennis, W. G., &amp; Nanus, B. (1997). </w:t>
      </w:r>
      <w:r w:rsidRPr="00A826A1">
        <w:rPr>
          <w:i/>
        </w:rPr>
        <w:t>Leaders: Strategies for taking charge</w:t>
      </w:r>
      <w:r w:rsidRPr="00A826A1">
        <w:t xml:space="preserve"> (2nd ed.). New York: Harper Business.</w:t>
      </w:r>
    </w:p>
    <w:p w14:paraId="2D672D67" w14:textId="77777777" w:rsidR="00A826A1" w:rsidRPr="00A826A1" w:rsidRDefault="00A826A1" w:rsidP="00A826A1">
      <w:pPr>
        <w:pStyle w:val="EndNoteBibliography"/>
      </w:pPr>
      <w:r w:rsidRPr="00A826A1">
        <w:t xml:space="preserve">Bennis, W. G., &amp; Thomas, R. J. (2002, December). The alchemy of leadership. </w:t>
      </w:r>
      <w:r w:rsidRPr="00A826A1">
        <w:rPr>
          <w:i/>
        </w:rPr>
        <w:t>CIO, 16</w:t>
      </w:r>
      <w:r w:rsidRPr="00A826A1">
        <w:t>.</w:t>
      </w:r>
    </w:p>
    <w:p w14:paraId="077528F2" w14:textId="77777777" w:rsidR="00A826A1" w:rsidRPr="00A826A1" w:rsidRDefault="00A826A1" w:rsidP="00A826A1">
      <w:pPr>
        <w:pStyle w:val="EndNoteBibliography"/>
      </w:pPr>
      <w:r w:rsidRPr="00A826A1">
        <w:t xml:space="preserve">Berson, Y., Shamir, B., Avolio, B. J., &amp; Popper, M. (2001). The relationship between vision strength, leadership style, and context. </w:t>
      </w:r>
      <w:r w:rsidRPr="00A826A1">
        <w:rPr>
          <w:i/>
        </w:rPr>
        <w:t>Leadership Quarterly, 12</w:t>
      </w:r>
      <w:r w:rsidRPr="00A826A1">
        <w:t xml:space="preserve">(1), 53-73. </w:t>
      </w:r>
    </w:p>
    <w:p w14:paraId="0861A41F" w14:textId="77777777" w:rsidR="00A826A1" w:rsidRPr="00A826A1" w:rsidRDefault="00A826A1" w:rsidP="00A826A1">
      <w:pPr>
        <w:pStyle w:val="EndNoteBibliography"/>
      </w:pPr>
      <w:r w:rsidRPr="00A826A1">
        <w:t xml:space="preserve">Bhide, A. (1994). How entrepreneurs craft strategies that work. </w:t>
      </w:r>
      <w:r w:rsidRPr="00A826A1">
        <w:rPr>
          <w:i/>
        </w:rPr>
        <w:t>Harvard Business Review, 72</w:t>
      </w:r>
      <w:r w:rsidRPr="00A826A1">
        <w:t xml:space="preserve">(2), 150-161. </w:t>
      </w:r>
    </w:p>
    <w:p w14:paraId="07D6FC45" w14:textId="77777777" w:rsidR="00A826A1" w:rsidRPr="00A826A1" w:rsidRDefault="00A826A1" w:rsidP="00A826A1">
      <w:pPr>
        <w:pStyle w:val="EndNoteBibliography"/>
      </w:pPr>
      <w:r w:rsidRPr="00A826A1">
        <w:t xml:space="preserve">Bolman, L. G., &amp; Deal, T. E. (2013). </w:t>
      </w:r>
      <w:r w:rsidRPr="00A826A1">
        <w:rPr>
          <w:i/>
        </w:rPr>
        <w:t>Reframing organizations: Artistry, choice, and leadership</w:t>
      </w:r>
      <w:r w:rsidRPr="00A826A1">
        <w:t xml:space="preserve"> (5th edition. ed.). San Francisco, CA: Jossey-Bass, a Wiley brand.</w:t>
      </w:r>
    </w:p>
    <w:p w14:paraId="3970E84C" w14:textId="2FF689BC" w:rsidR="00A826A1" w:rsidRPr="00A826A1" w:rsidRDefault="00A826A1" w:rsidP="00A826A1">
      <w:pPr>
        <w:pStyle w:val="EndNoteBibliography"/>
      </w:pPr>
      <w:r w:rsidRPr="00A826A1">
        <w:t xml:space="preserve">BrainyQuote. (2001-2014).   Retrieved from </w:t>
      </w:r>
      <w:hyperlink r:id="rId12" w:history="1">
        <w:r w:rsidRPr="00A826A1">
          <w:rPr>
            <w:rStyle w:val="Hyperlink"/>
          </w:rPr>
          <w:t>www.brainyquote.com</w:t>
        </w:r>
      </w:hyperlink>
    </w:p>
    <w:p w14:paraId="16EB9558" w14:textId="77777777" w:rsidR="00A826A1" w:rsidRPr="00A826A1" w:rsidRDefault="00A826A1" w:rsidP="00A826A1">
      <w:pPr>
        <w:pStyle w:val="EndNoteBibliography"/>
      </w:pPr>
      <w:r w:rsidRPr="00A826A1">
        <w:t xml:space="preserve">Brewster, R. (2008). Business planning: What's in your toolbox? </w:t>
      </w:r>
      <w:r w:rsidRPr="00A826A1">
        <w:rPr>
          <w:i/>
        </w:rPr>
        <w:t>The Nonprofit Quarterly, 15</w:t>
      </w:r>
      <w:r w:rsidRPr="00A826A1">
        <w:t xml:space="preserve">(3), 61-65. </w:t>
      </w:r>
    </w:p>
    <w:p w14:paraId="62333AF4" w14:textId="77777777" w:rsidR="00A826A1" w:rsidRPr="00A826A1" w:rsidRDefault="00A826A1" w:rsidP="00A826A1">
      <w:pPr>
        <w:pStyle w:val="EndNoteBibliography"/>
      </w:pPr>
      <w:r w:rsidRPr="00A826A1">
        <w:t xml:space="preserve">Brinckerhoff, P. (2000). </w:t>
      </w:r>
      <w:r w:rsidRPr="00A826A1">
        <w:rPr>
          <w:i/>
        </w:rPr>
        <w:t>Social entrepreneurship: The art of mission-based venture development</w:t>
      </w:r>
      <w:r w:rsidRPr="00A826A1">
        <w:t>. New York: Wiley.</w:t>
      </w:r>
    </w:p>
    <w:p w14:paraId="085FA524" w14:textId="77777777" w:rsidR="00A826A1" w:rsidRPr="00A826A1" w:rsidRDefault="00A826A1" w:rsidP="00A826A1">
      <w:pPr>
        <w:pStyle w:val="EndNoteBibliography"/>
      </w:pPr>
      <w:r w:rsidRPr="00A826A1">
        <w:t xml:space="preserve">Bronson, P. (2003, January). What should I do with my life? </w:t>
      </w:r>
      <w:r w:rsidRPr="00A826A1">
        <w:rPr>
          <w:i/>
        </w:rPr>
        <w:t>Fast Company,</w:t>
      </w:r>
      <w:r w:rsidRPr="00A826A1">
        <w:t xml:space="preserve"> 68-79.</w:t>
      </w:r>
    </w:p>
    <w:p w14:paraId="6BC3D788" w14:textId="77777777" w:rsidR="00A826A1" w:rsidRPr="00A826A1" w:rsidRDefault="00A826A1" w:rsidP="00A826A1">
      <w:pPr>
        <w:pStyle w:val="EndNoteBibliography"/>
      </w:pPr>
      <w:r w:rsidRPr="00A826A1">
        <w:t xml:space="preserve">Bryson, J. M. (1995). </w:t>
      </w:r>
      <w:r w:rsidRPr="00A826A1">
        <w:rPr>
          <w:i/>
        </w:rPr>
        <w:t>Strategic planning for public and nonprofit organizations: A guide to strengthening and sustaining organizational achievement</w:t>
      </w:r>
      <w:r w:rsidRPr="00A826A1">
        <w:t xml:space="preserve"> (Rev. ed.). San Francisco: Jossey-Bass.</w:t>
      </w:r>
    </w:p>
    <w:p w14:paraId="2721DCB0" w14:textId="77777777" w:rsidR="00A826A1" w:rsidRPr="00A826A1" w:rsidRDefault="00A826A1" w:rsidP="00A826A1">
      <w:pPr>
        <w:pStyle w:val="EndNoteBibliography"/>
      </w:pPr>
      <w:r w:rsidRPr="00A826A1">
        <w:t xml:space="preserve">Bryson, J. M. (2011). </w:t>
      </w:r>
      <w:r w:rsidRPr="00A826A1">
        <w:rPr>
          <w:i/>
        </w:rPr>
        <w:t>Strategic planning for public and nonprofit organizations : a guide to strengthening and sustaining organizational achievement</w:t>
      </w:r>
      <w:r w:rsidRPr="00A826A1">
        <w:t xml:space="preserve"> (4th ed.). San Francisco: Jossey-Bass.</w:t>
      </w:r>
    </w:p>
    <w:p w14:paraId="4AA137B9" w14:textId="77777777" w:rsidR="00A826A1" w:rsidRPr="00A826A1" w:rsidRDefault="00A826A1" w:rsidP="00A826A1">
      <w:pPr>
        <w:pStyle w:val="EndNoteBibliography"/>
      </w:pPr>
      <w:r w:rsidRPr="00A826A1">
        <w:t xml:space="preserve">Buckingham, M. (2007). </w:t>
      </w:r>
      <w:r w:rsidRPr="00A826A1">
        <w:rPr>
          <w:i/>
        </w:rPr>
        <w:t>Go put your strengths to work: 6 powerful steps to achieve outstanding performance</w:t>
      </w:r>
      <w:r w:rsidRPr="00A826A1">
        <w:t>. New York: Free Press.</w:t>
      </w:r>
    </w:p>
    <w:p w14:paraId="243AC624" w14:textId="77777777" w:rsidR="00A826A1" w:rsidRPr="00A826A1" w:rsidRDefault="00A826A1" w:rsidP="00A826A1">
      <w:pPr>
        <w:pStyle w:val="EndNoteBibliography"/>
      </w:pPr>
      <w:r w:rsidRPr="00A826A1">
        <w:t xml:space="preserve">Carroll, P. B., &amp; Mui, C. (2008). 7 ways to fail big. </w:t>
      </w:r>
      <w:r w:rsidRPr="00A826A1">
        <w:rPr>
          <w:i/>
        </w:rPr>
        <w:t>Harvard Business Review, 86</w:t>
      </w:r>
      <w:r w:rsidRPr="00A826A1">
        <w:t xml:space="preserve">(9), 82-91. </w:t>
      </w:r>
    </w:p>
    <w:p w14:paraId="64CC52D5" w14:textId="77777777" w:rsidR="00A826A1" w:rsidRPr="00A826A1" w:rsidRDefault="00A826A1" w:rsidP="00A826A1">
      <w:pPr>
        <w:pStyle w:val="EndNoteBibliography"/>
      </w:pPr>
      <w:r w:rsidRPr="00A826A1">
        <w:t xml:space="preserve">Collins, J., &amp; Porras, J. (1991). Organizational vision and visionary organizations. </w:t>
      </w:r>
      <w:r w:rsidRPr="00A826A1">
        <w:rPr>
          <w:i/>
        </w:rPr>
        <w:t>California Management Review, 34</w:t>
      </w:r>
      <w:r w:rsidRPr="00A826A1">
        <w:t xml:space="preserve">(1), 30-52. </w:t>
      </w:r>
    </w:p>
    <w:p w14:paraId="4F5891CB" w14:textId="77777777" w:rsidR="00A826A1" w:rsidRPr="00A826A1" w:rsidRDefault="00A826A1" w:rsidP="00A826A1">
      <w:pPr>
        <w:pStyle w:val="EndNoteBibliography"/>
      </w:pPr>
      <w:r w:rsidRPr="00A826A1">
        <w:t xml:space="preserve">Collins, J. C., &amp; Porras, J. I. (1994). </w:t>
      </w:r>
      <w:r w:rsidRPr="00A826A1">
        <w:rPr>
          <w:i/>
        </w:rPr>
        <w:t>Built to last: Successful habits of visionary companies</w:t>
      </w:r>
      <w:r w:rsidRPr="00A826A1">
        <w:t xml:space="preserve"> (1st ed.). New York: Harper Business.</w:t>
      </w:r>
    </w:p>
    <w:p w14:paraId="7DE1FDF9" w14:textId="77777777" w:rsidR="00A826A1" w:rsidRPr="00A826A1" w:rsidRDefault="00A826A1" w:rsidP="00A826A1">
      <w:pPr>
        <w:pStyle w:val="EndNoteBibliography"/>
      </w:pPr>
      <w:r w:rsidRPr="00A826A1">
        <w:t xml:space="preserve">Collins, J. C., &amp; Porras, J. I. (1996). Building your company's vision. </w:t>
      </w:r>
      <w:r w:rsidRPr="00A826A1">
        <w:rPr>
          <w:i/>
        </w:rPr>
        <w:t>Harvard Business Review, 74</w:t>
      </w:r>
      <w:r w:rsidRPr="00A826A1">
        <w:t xml:space="preserve">(5), 65-77. </w:t>
      </w:r>
    </w:p>
    <w:p w14:paraId="673506BE" w14:textId="77777777" w:rsidR="00A826A1" w:rsidRPr="00A826A1" w:rsidRDefault="00A826A1" w:rsidP="00A826A1">
      <w:pPr>
        <w:pStyle w:val="EndNoteBibliography"/>
      </w:pPr>
      <w:r w:rsidRPr="00A826A1">
        <w:t xml:space="preserve">Conger, J. A. (1989). </w:t>
      </w:r>
      <w:r w:rsidRPr="00A826A1">
        <w:rPr>
          <w:i/>
        </w:rPr>
        <w:t xml:space="preserve">The charismatic leader: Behind the mystique of exceptional </w:t>
      </w:r>
      <w:r w:rsidRPr="00A826A1">
        <w:rPr>
          <w:i/>
        </w:rPr>
        <w:lastRenderedPageBreak/>
        <w:t>leadership</w:t>
      </w:r>
      <w:r w:rsidRPr="00A826A1">
        <w:t xml:space="preserve"> (1st ed.). San Francisco: Jossey-Bass.</w:t>
      </w:r>
    </w:p>
    <w:p w14:paraId="3009E24C" w14:textId="77777777" w:rsidR="00A826A1" w:rsidRPr="00A826A1" w:rsidRDefault="00A826A1" w:rsidP="00A826A1">
      <w:pPr>
        <w:pStyle w:val="EndNoteBibliography"/>
      </w:pPr>
      <w:r w:rsidRPr="00A826A1">
        <w:t xml:space="preserve">Covey, S. R. (1989). </w:t>
      </w:r>
      <w:r w:rsidRPr="00A826A1">
        <w:rPr>
          <w:i/>
        </w:rPr>
        <w:t>The seven habits of highly effective people: Restoring the character ethic</w:t>
      </w:r>
      <w:r w:rsidRPr="00A826A1">
        <w:t>. New York: Simon and Schuster.</w:t>
      </w:r>
    </w:p>
    <w:p w14:paraId="2E853DB7" w14:textId="77777777" w:rsidR="00A826A1" w:rsidRPr="00A826A1" w:rsidRDefault="00A826A1" w:rsidP="00A826A1">
      <w:pPr>
        <w:pStyle w:val="EndNoteBibliography"/>
      </w:pPr>
      <w:r w:rsidRPr="00A826A1">
        <w:t xml:space="preserve">Crosby, P. B. (1979). </w:t>
      </w:r>
      <w:r w:rsidRPr="00A826A1">
        <w:rPr>
          <w:i/>
        </w:rPr>
        <w:t>Quality is free: The art of making quality certain</w:t>
      </w:r>
      <w:r w:rsidRPr="00A826A1">
        <w:t>. New York: McGraw-Hill.</w:t>
      </w:r>
    </w:p>
    <w:p w14:paraId="5B2EC9AD" w14:textId="77777777" w:rsidR="00A826A1" w:rsidRPr="00A826A1" w:rsidRDefault="00A826A1" w:rsidP="00A826A1">
      <w:pPr>
        <w:pStyle w:val="EndNoteBibliography"/>
      </w:pPr>
      <w:r w:rsidRPr="00A826A1">
        <w:t xml:space="preserve">De Pree, M. (1989). </w:t>
      </w:r>
      <w:r w:rsidRPr="00A826A1">
        <w:rPr>
          <w:i/>
        </w:rPr>
        <w:t>Leadership is an art</w:t>
      </w:r>
      <w:r w:rsidRPr="00A826A1">
        <w:t>. New York: Doubleday.</w:t>
      </w:r>
    </w:p>
    <w:p w14:paraId="79254F4B" w14:textId="77777777" w:rsidR="00A826A1" w:rsidRPr="00A826A1" w:rsidRDefault="00A826A1" w:rsidP="00A826A1">
      <w:pPr>
        <w:pStyle w:val="EndNoteBibliography"/>
      </w:pPr>
      <w:r w:rsidRPr="00A826A1">
        <w:t xml:space="preserve">Dees, J. G. (2001). Mastering the art of innovation. In J. G. Dees, P. Economy, &amp; J. Emerson (Eds.), </w:t>
      </w:r>
      <w:r w:rsidRPr="00A826A1">
        <w:rPr>
          <w:i/>
        </w:rPr>
        <w:t>Enterprising nonprofits: A toolkit for social entrepreneurs</w:t>
      </w:r>
      <w:r w:rsidRPr="00A826A1">
        <w:t xml:space="preserve"> (pp. 161-197). New York: Wiley.</w:t>
      </w:r>
    </w:p>
    <w:p w14:paraId="253F4D0C" w14:textId="77777777" w:rsidR="00A826A1" w:rsidRPr="00A826A1" w:rsidRDefault="00A826A1" w:rsidP="00A826A1">
      <w:pPr>
        <w:pStyle w:val="EndNoteBibliography"/>
      </w:pPr>
      <w:r w:rsidRPr="00A826A1">
        <w:t xml:space="preserve">Dijksterhuis, A. (2007). The HBR LIST: Breakthrough ideas for 2007: When to sleep on it. </w:t>
      </w:r>
      <w:r w:rsidRPr="00A826A1">
        <w:rPr>
          <w:i/>
        </w:rPr>
        <w:t>Harvard Business Review, 85</w:t>
      </w:r>
      <w:r w:rsidRPr="00A826A1">
        <w:t xml:space="preserve">(2), 30-32. </w:t>
      </w:r>
    </w:p>
    <w:p w14:paraId="572D3D82" w14:textId="77777777" w:rsidR="00A826A1" w:rsidRPr="00A826A1" w:rsidRDefault="00A826A1" w:rsidP="00A826A1">
      <w:pPr>
        <w:pStyle w:val="EndNoteBibliography"/>
      </w:pPr>
      <w:r w:rsidRPr="00A826A1">
        <w:t xml:space="preserve">Dijksterhuis, A., Bos, M. W., Nordgren, L. F., &amp; van Baaren, R. B. (2006). On making the right choice: The deliberation-without-attention effect. </w:t>
      </w:r>
      <w:r w:rsidRPr="00A826A1">
        <w:rPr>
          <w:i/>
        </w:rPr>
        <w:t>Science, 311</w:t>
      </w:r>
      <w:r w:rsidRPr="00A826A1">
        <w:t xml:space="preserve">(February 17), 1004-1007. </w:t>
      </w:r>
    </w:p>
    <w:p w14:paraId="203E1560" w14:textId="77777777" w:rsidR="00A826A1" w:rsidRPr="00A826A1" w:rsidRDefault="00A826A1" w:rsidP="00A826A1">
      <w:pPr>
        <w:pStyle w:val="EndNoteBibliography"/>
      </w:pPr>
      <w:r w:rsidRPr="00A826A1">
        <w:t xml:space="preserve">Drucker, P. F. (1985). The discipline of innovation. </w:t>
      </w:r>
      <w:r w:rsidRPr="00A826A1">
        <w:rPr>
          <w:i/>
        </w:rPr>
        <w:t>Harvard Business Review, 63</w:t>
      </w:r>
      <w:r w:rsidRPr="00A826A1">
        <w:t xml:space="preserve">(3), 67-72. </w:t>
      </w:r>
    </w:p>
    <w:p w14:paraId="4ACDE55C" w14:textId="77777777" w:rsidR="00A826A1" w:rsidRPr="00A826A1" w:rsidRDefault="00A826A1" w:rsidP="00A826A1">
      <w:pPr>
        <w:pStyle w:val="EndNoteBibliography"/>
      </w:pPr>
      <w:r w:rsidRPr="00A826A1">
        <w:t xml:space="preserve">Drucker, P. F., &amp; Collins, J. C. (2008). </w:t>
      </w:r>
      <w:r w:rsidRPr="00A826A1">
        <w:rPr>
          <w:i/>
        </w:rPr>
        <w:t>The five most important questions you will ever ask about your organization</w:t>
      </w:r>
      <w:r w:rsidRPr="00A826A1">
        <w:t xml:space="preserve"> (New ed.). San Francisco: Leader to Leader Institute; Jossey-Bass.</w:t>
      </w:r>
    </w:p>
    <w:p w14:paraId="140F499E" w14:textId="77777777" w:rsidR="00A826A1" w:rsidRPr="00A826A1" w:rsidRDefault="00A826A1" w:rsidP="00A826A1">
      <w:pPr>
        <w:pStyle w:val="EndNoteBibliography"/>
      </w:pPr>
      <w:r w:rsidRPr="00A826A1">
        <w:t xml:space="preserve">Gardner, H., &amp; Laskin, E. (1995). </w:t>
      </w:r>
      <w:r w:rsidRPr="00A826A1">
        <w:rPr>
          <w:i/>
        </w:rPr>
        <w:t>Leading minds: An anatomy of leadership</w:t>
      </w:r>
      <w:r w:rsidRPr="00A826A1">
        <w:t>. New York: BasicBooks.</w:t>
      </w:r>
    </w:p>
    <w:p w14:paraId="5D7F1490" w14:textId="77777777" w:rsidR="00A826A1" w:rsidRPr="00A826A1" w:rsidRDefault="00A826A1" w:rsidP="00A826A1">
      <w:pPr>
        <w:pStyle w:val="EndNoteBibliography"/>
      </w:pPr>
      <w:r w:rsidRPr="00A826A1">
        <w:t xml:space="preserve">Gardner, J. W. (1990). </w:t>
      </w:r>
      <w:r w:rsidRPr="00A826A1">
        <w:rPr>
          <w:i/>
        </w:rPr>
        <w:t>On leadership</w:t>
      </w:r>
      <w:r w:rsidRPr="00A826A1">
        <w:t>. New York: Free Press.</w:t>
      </w:r>
    </w:p>
    <w:p w14:paraId="3BDA782A" w14:textId="77777777" w:rsidR="00A826A1" w:rsidRPr="00A826A1" w:rsidRDefault="00A826A1" w:rsidP="00A826A1">
      <w:pPr>
        <w:pStyle w:val="EndNoteBibliography"/>
      </w:pPr>
      <w:r w:rsidRPr="00A826A1">
        <w:t xml:space="preserve">Gilovich, T. (1991). </w:t>
      </w:r>
      <w:r w:rsidRPr="00A826A1">
        <w:rPr>
          <w:i/>
        </w:rPr>
        <w:t>How we know what isn't so: The fallibility of human reason in everyday life</w:t>
      </w:r>
      <w:r w:rsidRPr="00A826A1">
        <w:t>. New York N.Y.: Free Press.</w:t>
      </w:r>
    </w:p>
    <w:p w14:paraId="25EB7A81" w14:textId="77777777" w:rsidR="00A826A1" w:rsidRPr="00A826A1" w:rsidRDefault="00A826A1" w:rsidP="00A826A1">
      <w:pPr>
        <w:pStyle w:val="EndNoteBibliography"/>
      </w:pPr>
      <w:r w:rsidRPr="00A826A1">
        <w:t xml:space="preserve">Gladwell, M. (2005). </w:t>
      </w:r>
      <w:r w:rsidRPr="00A826A1">
        <w:rPr>
          <w:i/>
        </w:rPr>
        <w:t>Blink: The power of thinking without thinking</w:t>
      </w:r>
      <w:r w:rsidRPr="00A826A1">
        <w:t xml:space="preserve"> (1st ed.). New York: Little Brown </w:t>
      </w:r>
    </w:p>
    <w:p w14:paraId="5FE3BF1B" w14:textId="77777777" w:rsidR="00A826A1" w:rsidRPr="00A826A1" w:rsidRDefault="00A826A1" w:rsidP="00A826A1">
      <w:pPr>
        <w:pStyle w:val="EndNoteBibliography"/>
      </w:pPr>
      <w:r w:rsidRPr="00A826A1">
        <w:t xml:space="preserve">Gruber, R. E., &amp; Mohr, M. (1982). Strategic management for multiprogram nonprofit organizations. </w:t>
      </w:r>
      <w:r w:rsidRPr="00A826A1">
        <w:rPr>
          <w:i/>
        </w:rPr>
        <w:t>California Management Review, 24</w:t>
      </w:r>
      <w:r w:rsidRPr="00A826A1">
        <w:t xml:space="preserve">(3), 15-22. </w:t>
      </w:r>
    </w:p>
    <w:p w14:paraId="3A1A6775" w14:textId="77777777" w:rsidR="00A826A1" w:rsidRPr="00A826A1" w:rsidRDefault="00A826A1" w:rsidP="00A826A1">
      <w:pPr>
        <w:pStyle w:val="EndNoteBibliography"/>
      </w:pPr>
      <w:r w:rsidRPr="00A826A1">
        <w:t xml:space="preserve">Guskin, A. E. (1997). </w:t>
      </w:r>
      <w:r w:rsidRPr="00A826A1">
        <w:rPr>
          <w:i/>
        </w:rPr>
        <w:t>Notes from a pragmatic idealist: Selected papers 1985-1997</w:t>
      </w:r>
      <w:r w:rsidRPr="00A826A1">
        <w:t>. Yellow Springs, OH: Antioch University.</w:t>
      </w:r>
    </w:p>
    <w:p w14:paraId="6CD481E1" w14:textId="77777777" w:rsidR="00A826A1" w:rsidRPr="00A826A1" w:rsidRDefault="00A826A1" w:rsidP="00A826A1">
      <w:pPr>
        <w:pStyle w:val="EndNoteBibliography"/>
      </w:pPr>
      <w:r w:rsidRPr="00A826A1">
        <w:t xml:space="preserve">Hammond, J. S., Keeney, R. L., &amp; Raiffa, H. (1998). The hidden traps in decision making. </w:t>
      </w:r>
      <w:r w:rsidRPr="00A826A1">
        <w:rPr>
          <w:i/>
        </w:rPr>
        <w:t>Harvard Business Review, 76</w:t>
      </w:r>
      <w:r w:rsidRPr="00A826A1">
        <w:t xml:space="preserve">(5), 47-58. </w:t>
      </w:r>
    </w:p>
    <w:p w14:paraId="719D1EBF" w14:textId="77777777" w:rsidR="00A826A1" w:rsidRPr="00A826A1" w:rsidRDefault="00A826A1" w:rsidP="00A826A1">
      <w:pPr>
        <w:pStyle w:val="EndNoteBibliography"/>
      </w:pPr>
      <w:r w:rsidRPr="00A826A1">
        <w:t xml:space="preserve">Hedley, B. (1977). Strategy and the "Business Portfolio". </w:t>
      </w:r>
      <w:r w:rsidRPr="00A826A1">
        <w:rPr>
          <w:i/>
        </w:rPr>
        <w:t>Long Range Planning, 10</w:t>
      </w:r>
      <w:r w:rsidRPr="00A826A1">
        <w:t xml:space="preserve">(1), 10-16. </w:t>
      </w:r>
    </w:p>
    <w:p w14:paraId="3A1FDD78" w14:textId="77777777" w:rsidR="00A826A1" w:rsidRPr="00A826A1" w:rsidRDefault="00A826A1" w:rsidP="00A826A1">
      <w:pPr>
        <w:pStyle w:val="EndNoteBibliography"/>
      </w:pPr>
      <w:r w:rsidRPr="00A826A1">
        <w:t xml:space="preserve">Heifetz, R. A. (1994). </w:t>
      </w:r>
      <w:r w:rsidRPr="00A826A1">
        <w:rPr>
          <w:i/>
        </w:rPr>
        <w:t>Leadership without easy answers</w:t>
      </w:r>
      <w:r w:rsidRPr="00A826A1">
        <w:t>. Boston: Belknap Press of Harvard University Press.</w:t>
      </w:r>
    </w:p>
    <w:p w14:paraId="3D062E74" w14:textId="77777777" w:rsidR="00A826A1" w:rsidRPr="00A826A1" w:rsidRDefault="00A826A1" w:rsidP="00A826A1">
      <w:pPr>
        <w:pStyle w:val="EndNoteBibliography"/>
      </w:pPr>
      <w:r w:rsidRPr="00A826A1">
        <w:t xml:space="preserve">Hitt, M. A., Ireland, R. D., &amp; Hoskisson, R. E. (2015). </w:t>
      </w:r>
      <w:r w:rsidRPr="00A826A1">
        <w:rPr>
          <w:i/>
        </w:rPr>
        <w:t>Strategic management: Competitiveness &amp; globalization. Concepts</w:t>
      </w:r>
      <w:r w:rsidRPr="00A826A1">
        <w:t xml:space="preserve"> (11e. ed.). Australia: Cengage Learning.</w:t>
      </w:r>
    </w:p>
    <w:p w14:paraId="3E9D51E6" w14:textId="77777777" w:rsidR="00A826A1" w:rsidRPr="00A826A1" w:rsidRDefault="00A826A1" w:rsidP="00A826A1">
      <w:pPr>
        <w:pStyle w:val="EndNoteBibliography"/>
      </w:pPr>
      <w:r w:rsidRPr="00A826A1">
        <w:t xml:space="preserve">Holland, T., &amp; Blackmon, M. (2000). </w:t>
      </w:r>
      <w:r w:rsidRPr="00A826A1">
        <w:rPr>
          <w:i/>
        </w:rPr>
        <w:t>Measuring board effectiveness: A tool for strengthening your board</w:t>
      </w:r>
      <w:r w:rsidRPr="00A826A1">
        <w:t>. Washington: BoardSource.</w:t>
      </w:r>
    </w:p>
    <w:p w14:paraId="3DE6A107" w14:textId="77777777" w:rsidR="00A826A1" w:rsidRPr="00A826A1" w:rsidRDefault="00A826A1" w:rsidP="00A826A1">
      <w:pPr>
        <w:pStyle w:val="EndNoteBibliography"/>
      </w:pPr>
      <w:r w:rsidRPr="00A826A1">
        <w:t xml:space="preserve">House, R. J., &amp; Shamir, B. (1993). Toward the integration of transformational, charismatic, and visionary theories. In M. Chemers &amp; R. Ayman (Eds.), </w:t>
      </w:r>
      <w:r w:rsidRPr="00A826A1">
        <w:rPr>
          <w:i/>
        </w:rPr>
        <w:t>Leadership theory and research: Perspectives and directions</w:t>
      </w:r>
      <w:r w:rsidRPr="00A826A1">
        <w:t xml:space="preserve"> (pp. 81-107). San Diego: Academic Press.</w:t>
      </w:r>
    </w:p>
    <w:p w14:paraId="41D77F13" w14:textId="77777777" w:rsidR="00A826A1" w:rsidRPr="00A826A1" w:rsidRDefault="00A826A1" w:rsidP="00A826A1">
      <w:pPr>
        <w:pStyle w:val="EndNoteBibliography"/>
      </w:pPr>
      <w:r w:rsidRPr="00A826A1">
        <w:t xml:space="preserve">Kim, W. C., &amp; Mauborgne, R. (2004). Blue ocean strategy. </w:t>
      </w:r>
      <w:r w:rsidRPr="00A826A1">
        <w:rPr>
          <w:i/>
        </w:rPr>
        <w:t xml:space="preserve">Harvard Business Review, </w:t>
      </w:r>
      <w:r w:rsidRPr="00A826A1">
        <w:rPr>
          <w:i/>
        </w:rPr>
        <w:lastRenderedPageBreak/>
        <w:t>82</w:t>
      </w:r>
      <w:r w:rsidRPr="00A826A1">
        <w:t xml:space="preserve">(10), 76. </w:t>
      </w:r>
    </w:p>
    <w:p w14:paraId="50D9E4B6" w14:textId="77777777" w:rsidR="00A826A1" w:rsidRPr="00A826A1" w:rsidRDefault="00A826A1" w:rsidP="00A826A1">
      <w:pPr>
        <w:pStyle w:val="EndNoteBibliography"/>
      </w:pPr>
      <w:r w:rsidRPr="00A826A1">
        <w:t xml:space="preserve">Korn, L. (1989, May 22). How the next CEO will be different. </w:t>
      </w:r>
      <w:r w:rsidRPr="00A826A1">
        <w:rPr>
          <w:i/>
        </w:rPr>
        <w:t>Fortune, 119</w:t>
      </w:r>
      <w:r w:rsidRPr="00A826A1">
        <w:t>.</w:t>
      </w:r>
    </w:p>
    <w:p w14:paraId="62DADA43" w14:textId="77777777" w:rsidR="00A826A1" w:rsidRPr="00A826A1" w:rsidRDefault="00A826A1" w:rsidP="00A826A1">
      <w:pPr>
        <w:pStyle w:val="EndNoteBibliography"/>
      </w:pPr>
      <w:r w:rsidRPr="00A826A1">
        <w:t xml:space="preserve">Kotter, J. (1990). </w:t>
      </w:r>
      <w:r w:rsidRPr="00A826A1">
        <w:rPr>
          <w:i/>
        </w:rPr>
        <w:t>A force for change: How leadership differs from management</w:t>
      </w:r>
      <w:r w:rsidRPr="00A826A1">
        <w:t>. New York: Free Press.</w:t>
      </w:r>
    </w:p>
    <w:p w14:paraId="280EFE65" w14:textId="77777777" w:rsidR="00A826A1" w:rsidRPr="00A826A1" w:rsidRDefault="00A826A1" w:rsidP="00A826A1">
      <w:pPr>
        <w:pStyle w:val="EndNoteBibliography"/>
      </w:pPr>
      <w:r w:rsidRPr="00A826A1">
        <w:t xml:space="preserve">Kotter, J. (1996). </w:t>
      </w:r>
      <w:r w:rsidRPr="00A826A1">
        <w:rPr>
          <w:i/>
        </w:rPr>
        <w:t>Leading change</w:t>
      </w:r>
      <w:r w:rsidRPr="00A826A1">
        <w:t>. Boston: Harvard Business School Press.</w:t>
      </w:r>
    </w:p>
    <w:p w14:paraId="1E5D726D" w14:textId="77777777" w:rsidR="00A826A1" w:rsidRPr="00A826A1" w:rsidRDefault="00A826A1" w:rsidP="00A826A1">
      <w:pPr>
        <w:pStyle w:val="EndNoteBibliography"/>
      </w:pPr>
      <w:r w:rsidRPr="00A826A1">
        <w:t xml:space="preserve">Kotter, J. (2000, April). Leadership engine. </w:t>
      </w:r>
      <w:r w:rsidRPr="00A826A1">
        <w:rPr>
          <w:i/>
        </w:rPr>
        <w:t>Executive Excellence, 17</w:t>
      </w:r>
      <w:r w:rsidRPr="00A826A1">
        <w:t>.</w:t>
      </w:r>
    </w:p>
    <w:p w14:paraId="2B121CAE" w14:textId="77777777" w:rsidR="00A826A1" w:rsidRPr="00A826A1" w:rsidRDefault="00A826A1" w:rsidP="00A826A1">
      <w:pPr>
        <w:pStyle w:val="EndNoteBibliography"/>
      </w:pPr>
      <w:r w:rsidRPr="00A826A1">
        <w:t xml:space="preserve">Kouzes, J. M., &amp; Posner, B. Z. (1995). </w:t>
      </w:r>
      <w:r w:rsidRPr="00A826A1">
        <w:rPr>
          <w:i/>
        </w:rPr>
        <w:t>The leadership challenge: How to keep getting extraordinary things done in organizations</w:t>
      </w:r>
      <w:r w:rsidRPr="00A826A1">
        <w:t xml:space="preserve"> (2nd ed.). San Francisco: Jossey-Bass.</w:t>
      </w:r>
    </w:p>
    <w:p w14:paraId="3834746D" w14:textId="77777777" w:rsidR="00A826A1" w:rsidRPr="00A826A1" w:rsidRDefault="00A826A1" w:rsidP="00A826A1">
      <w:pPr>
        <w:pStyle w:val="EndNoteBibliography"/>
      </w:pPr>
      <w:r w:rsidRPr="00A826A1">
        <w:t xml:space="preserve">Larwood, L., Falbe, C. M., Miesing, P., &amp; Kriger, M. P. (1995). Structure and meaning of organizational vision. </w:t>
      </w:r>
      <w:r w:rsidRPr="00A826A1">
        <w:rPr>
          <w:i/>
        </w:rPr>
        <w:t>Academy of Management Journal, 38</w:t>
      </w:r>
      <w:r w:rsidRPr="00A826A1">
        <w:t xml:space="preserve">(3), 740-769. </w:t>
      </w:r>
    </w:p>
    <w:p w14:paraId="0F8106CC" w14:textId="77777777" w:rsidR="00A826A1" w:rsidRPr="00A826A1" w:rsidRDefault="00A826A1" w:rsidP="00A826A1">
      <w:pPr>
        <w:pStyle w:val="EndNoteBibliography"/>
      </w:pPr>
      <w:r w:rsidRPr="00A826A1">
        <w:t xml:space="preserve">Leonard, D., &amp; Straus, S. (1997). Putting your company's whole brain to work. </w:t>
      </w:r>
      <w:r w:rsidRPr="00A826A1">
        <w:rPr>
          <w:i/>
        </w:rPr>
        <w:t>Harvard Business Review, 75</w:t>
      </w:r>
      <w:r w:rsidRPr="00A826A1">
        <w:t xml:space="preserve">(4), 110-121. </w:t>
      </w:r>
    </w:p>
    <w:p w14:paraId="5155EAD0" w14:textId="0AE3D012" w:rsidR="00A826A1" w:rsidRPr="00A826A1" w:rsidRDefault="00A826A1" w:rsidP="00A826A1">
      <w:pPr>
        <w:pStyle w:val="EndNoteBibliography"/>
      </w:pPr>
      <w:r w:rsidRPr="00A826A1">
        <w:t xml:space="preserve">Light, M. (2007). </w:t>
      </w:r>
      <w:r w:rsidRPr="00A826A1">
        <w:rPr>
          <w:i/>
        </w:rPr>
        <w:t>Finding George Bailey: Wonderful leaders, wonderful lives.</w:t>
      </w:r>
      <w:r w:rsidRPr="00A826A1">
        <w:t xml:space="preserve"> (Ph.D.), Antioch University, Yellow Springs. Retrieved from </w:t>
      </w:r>
      <w:hyperlink r:id="rId13" w:history="1">
        <w:r w:rsidRPr="00A826A1">
          <w:rPr>
            <w:rStyle w:val="Hyperlink"/>
          </w:rPr>
          <w:t>http://proquest.umi.com/pqdweb?did=1445041221&amp;Fmt=7&amp;clientId=14884&amp;RQT=309&amp;VName=PQD</w:t>
        </w:r>
      </w:hyperlink>
      <w:r w:rsidRPr="00A826A1">
        <w:t xml:space="preserve">  </w:t>
      </w:r>
    </w:p>
    <w:p w14:paraId="0848814A" w14:textId="77777777" w:rsidR="00A826A1" w:rsidRPr="00A826A1" w:rsidRDefault="00A826A1" w:rsidP="00A826A1">
      <w:pPr>
        <w:pStyle w:val="EndNoteBibliography"/>
      </w:pPr>
      <w:r w:rsidRPr="00A826A1">
        <w:t xml:space="preserve">Light, M. (2017). </w:t>
      </w:r>
      <w:r w:rsidRPr="00A826A1">
        <w:rPr>
          <w:i/>
        </w:rPr>
        <w:t>Sustainable Strategy</w:t>
      </w:r>
      <w:r w:rsidRPr="00A826A1">
        <w:t>. Chicago: First Light Group LLC.</w:t>
      </w:r>
    </w:p>
    <w:p w14:paraId="423E6216" w14:textId="77777777" w:rsidR="00A826A1" w:rsidRPr="00A826A1" w:rsidRDefault="00A826A1" w:rsidP="00A826A1">
      <w:pPr>
        <w:pStyle w:val="EndNoteBibliography"/>
      </w:pPr>
      <w:r w:rsidRPr="00A826A1">
        <w:t xml:space="preserve">Lovallo, D., &amp; Kahneman, D. (2003). Delusions of success: How optimism undermines executives' decisions. </w:t>
      </w:r>
      <w:r w:rsidRPr="00A826A1">
        <w:rPr>
          <w:i/>
        </w:rPr>
        <w:t>Harvard Business Review, 81</w:t>
      </w:r>
      <w:r w:rsidRPr="00A826A1">
        <w:t xml:space="preserve">(7), 56. </w:t>
      </w:r>
    </w:p>
    <w:p w14:paraId="50010952" w14:textId="77777777" w:rsidR="00A826A1" w:rsidRPr="00A826A1" w:rsidRDefault="00A826A1" w:rsidP="00A826A1">
      <w:pPr>
        <w:pStyle w:val="EndNoteBibliography"/>
      </w:pPr>
      <w:r w:rsidRPr="00A826A1">
        <w:t xml:space="preserve">Lovelock, C. (2004). Targeting the market and developing a marketing plan. In S. M. Oster, C. W. Massarsky, &amp; S. L. Beinhacker (Eds.), </w:t>
      </w:r>
      <w:r w:rsidRPr="00A826A1">
        <w:rPr>
          <w:i/>
        </w:rPr>
        <w:t>Generating and sustaining nonprofit earned income: A guide to successful enterprise strategies</w:t>
      </w:r>
      <w:r w:rsidRPr="00A826A1">
        <w:t xml:space="preserve"> (pp. 130-146). San Francisco: Jossey-Bass.</w:t>
      </w:r>
    </w:p>
    <w:p w14:paraId="2D6C0512" w14:textId="77777777" w:rsidR="00A826A1" w:rsidRPr="00A826A1" w:rsidRDefault="00A826A1" w:rsidP="00A826A1">
      <w:pPr>
        <w:pStyle w:val="EndNoteBibliography"/>
      </w:pPr>
      <w:r w:rsidRPr="00A826A1">
        <w:t xml:space="preserve">MacMillan, I. C. (1983). Competitive strategies for not-for-profit organizations. </w:t>
      </w:r>
      <w:r w:rsidRPr="00A826A1">
        <w:rPr>
          <w:i/>
        </w:rPr>
        <w:t>Advances in Strategic Management, 1</w:t>
      </w:r>
      <w:r w:rsidRPr="00A826A1">
        <w:t xml:space="preserve">, 61-82. </w:t>
      </w:r>
    </w:p>
    <w:p w14:paraId="528D7B16" w14:textId="77777777" w:rsidR="00A826A1" w:rsidRPr="00A826A1" w:rsidRDefault="00A826A1" w:rsidP="00A826A1">
      <w:pPr>
        <w:pStyle w:val="EndNoteBibliography"/>
      </w:pPr>
      <w:r w:rsidRPr="00A826A1">
        <w:t xml:space="preserve">Majeska, K. (2001). Understanding and attracting your "customers". In J. G. Dees, P. Economy, &amp; J. Emerson (Eds.), </w:t>
      </w:r>
      <w:r w:rsidRPr="00A826A1">
        <w:rPr>
          <w:i/>
        </w:rPr>
        <w:t>Enterprising nonprofits: A toolkit for social entrepreneurs</w:t>
      </w:r>
      <w:r w:rsidRPr="00A826A1">
        <w:t xml:space="preserve"> (pp. 199-250). New York: Wiley.</w:t>
      </w:r>
    </w:p>
    <w:p w14:paraId="62947CB5" w14:textId="1FB39721" w:rsidR="00A826A1" w:rsidRPr="00A826A1" w:rsidRDefault="00A826A1" w:rsidP="00A826A1">
      <w:pPr>
        <w:pStyle w:val="EndNoteBibliography"/>
      </w:pPr>
      <w:r w:rsidRPr="00A826A1">
        <w:t xml:space="preserve">McLaughlin, T. (2002). Swat the SWOT. </w:t>
      </w:r>
      <w:r w:rsidRPr="00A826A1">
        <w:rPr>
          <w:i/>
        </w:rPr>
        <w:t>The Nonprofit Times</w:t>
      </w:r>
      <w:r w:rsidRPr="00A826A1">
        <w:t xml:space="preserve">. Retrieved from </w:t>
      </w:r>
      <w:hyperlink r:id="rId14" w:history="1">
        <w:r w:rsidRPr="00A826A1">
          <w:rPr>
            <w:rStyle w:val="Hyperlink"/>
          </w:rPr>
          <w:t>http://www.nptimes.com/Jun02/npt3.html</w:t>
        </w:r>
      </w:hyperlink>
    </w:p>
    <w:p w14:paraId="08B72A5C" w14:textId="77777777" w:rsidR="00A826A1" w:rsidRPr="00A826A1" w:rsidRDefault="00A826A1" w:rsidP="00A826A1">
      <w:pPr>
        <w:pStyle w:val="EndNoteBibliography"/>
      </w:pPr>
      <w:r w:rsidRPr="00A826A1">
        <w:t xml:space="preserve">Mintzberg, H. (1994). </w:t>
      </w:r>
      <w:r w:rsidRPr="00A826A1">
        <w:rPr>
          <w:i/>
        </w:rPr>
        <w:t>The rise and fall of strategic planning: Reconceiving roles for planning, plans, planners</w:t>
      </w:r>
      <w:r w:rsidRPr="00A826A1">
        <w:t>. New York: Free Press.</w:t>
      </w:r>
    </w:p>
    <w:p w14:paraId="496D1636" w14:textId="77777777" w:rsidR="00A826A1" w:rsidRPr="00A826A1" w:rsidRDefault="00A826A1" w:rsidP="00A826A1">
      <w:pPr>
        <w:pStyle w:val="EndNoteBibliography"/>
      </w:pPr>
      <w:r w:rsidRPr="00A826A1">
        <w:t xml:space="preserve">Moyers, R., &amp; Enright, K. (1997). </w:t>
      </w:r>
      <w:r w:rsidRPr="00A826A1">
        <w:rPr>
          <w:i/>
        </w:rPr>
        <w:t>A Snapshot of America's nonprofit boards</w:t>
      </w:r>
      <w:r w:rsidRPr="00A826A1">
        <w:t>. Washington: National Center for Nonprofit Boards.</w:t>
      </w:r>
    </w:p>
    <w:p w14:paraId="437144B2" w14:textId="77777777" w:rsidR="00A826A1" w:rsidRPr="00A826A1" w:rsidRDefault="00A826A1" w:rsidP="00A826A1">
      <w:pPr>
        <w:pStyle w:val="EndNoteBibliography"/>
      </w:pPr>
      <w:r w:rsidRPr="00A826A1">
        <w:t xml:space="preserve">Nanus, B. (1992). </w:t>
      </w:r>
      <w:r w:rsidRPr="00A826A1">
        <w:rPr>
          <w:i/>
        </w:rPr>
        <w:t>Visionary leadership: Creating a compelling sense of direction for your organization</w:t>
      </w:r>
      <w:r w:rsidRPr="00A826A1">
        <w:t xml:space="preserve"> (1st ed.). San Francisco: Jossey-Bass.</w:t>
      </w:r>
    </w:p>
    <w:p w14:paraId="258AD826" w14:textId="77777777" w:rsidR="00A826A1" w:rsidRPr="00A826A1" w:rsidRDefault="00A826A1" w:rsidP="00A826A1">
      <w:pPr>
        <w:pStyle w:val="EndNoteBibliography"/>
      </w:pPr>
      <w:r w:rsidRPr="00A826A1">
        <w:t xml:space="preserve">Nolop, B. (2007). Rules to acquire by. </w:t>
      </w:r>
      <w:r w:rsidRPr="00A826A1">
        <w:rPr>
          <w:i/>
        </w:rPr>
        <w:t>Harvard Business Review, 85</w:t>
      </w:r>
      <w:r w:rsidRPr="00A826A1">
        <w:t xml:space="preserve">(9), 129-139. </w:t>
      </w:r>
    </w:p>
    <w:p w14:paraId="334BE903" w14:textId="77777777" w:rsidR="00A826A1" w:rsidRPr="00A826A1" w:rsidRDefault="00A826A1" w:rsidP="00A826A1">
      <w:pPr>
        <w:pStyle w:val="EndNoteBibliography"/>
      </w:pPr>
      <w:r w:rsidRPr="00A826A1">
        <w:t xml:space="preserve">Oster, S. M. (1995). Structural analysis of a nonprofit industry </w:t>
      </w:r>
      <w:r w:rsidRPr="00A826A1">
        <w:rPr>
          <w:i/>
        </w:rPr>
        <w:t>Strategic management for nonprofit organizations: Theory and cases</w:t>
      </w:r>
      <w:r w:rsidRPr="00A826A1">
        <w:t xml:space="preserve"> (pp. ix, 350 p.). New York: Oxford University Press.</w:t>
      </w:r>
    </w:p>
    <w:p w14:paraId="1122A6AE" w14:textId="77777777" w:rsidR="00A826A1" w:rsidRPr="00A826A1" w:rsidRDefault="00A826A1" w:rsidP="00A826A1">
      <w:pPr>
        <w:pStyle w:val="EndNoteBibliography"/>
      </w:pPr>
      <w:r w:rsidRPr="00A826A1">
        <w:t xml:space="preserve">Peters, J., Hammond, K., &amp; Summers, D. (1974). A note on intuitive vs analytic thinking. </w:t>
      </w:r>
      <w:r w:rsidRPr="00A826A1">
        <w:rPr>
          <w:i/>
        </w:rPr>
        <w:t>Organizational Behavior and Human Decision Processes, 12</w:t>
      </w:r>
      <w:r w:rsidRPr="00A826A1">
        <w:t xml:space="preserve">(1), 125-131. </w:t>
      </w:r>
    </w:p>
    <w:p w14:paraId="10A90877" w14:textId="77777777" w:rsidR="00A826A1" w:rsidRPr="00A826A1" w:rsidRDefault="00A826A1" w:rsidP="00A826A1">
      <w:pPr>
        <w:pStyle w:val="EndNoteBibliography"/>
      </w:pPr>
      <w:r w:rsidRPr="00A826A1">
        <w:t xml:space="preserve">Peters, T. J., &amp; Waterman, R. H. (1982). </w:t>
      </w:r>
      <w:r w:rsidRPr="00A826A1">
        <w:rPr>
          <w:i/>
        </w:rPr>
        <w:t>In Search of excellence: Lessons from America's best-run companies</w:t>
      </w:r>
      <w:r w:rsidRPr="00A826A1">
        <w:t xml:space="preserve"> (1st ed.). New York: Harper &amp; Row.</w:t>
      </w:r>
    </w:p>
    <w:p w14:paraId="54034D74" w14:textId="77777777" w:rsidR="00A826A1" w:rsidRPr="00A826A1" w:rsidRDefault="00A826A1" w:rsidP="00A826A1">
      <w:pPr>
        <w:pStyle w:val="EndNoteBibliography"/>
      </w:pPr>
      <w:r w:rsidRPr="00A826A1">
        <w:t xml:space="preserve">Porter, M. E. (1996). What is strategy? </w:t>
      </w:r>
      <w:r w:rsidRPr="00A826A1">
        <w:rPr>
          <w:i/>
        </w:rPr>
        <w:t>Harvard Business Review, 74</w:t>
      </w:r>
      <w:r w:rsidRPr="00A826A1">
        <w:t xml:space="preserve">(6), 61-78. </w:t>
      </w:r>
    </w:p>
    <w:p w14:paraId="0C50E827" w14:textId="77777777" w:rsidR="00A826A1" w:rsidRPr="00A826A1" w:rsidRDefault="00A826A1" w:rsidP="00A826A1">
      <w:pPr>
        <w:pStyle w:val="EndNoteBibliography"/>
      </w:pPr>
      <w:r w:rsidRPr="00A826A1">
        <w:lastRenderedPageBreak/>
        <w:t xml:space="preserve">Rafferty, A. E., &amp; Griffin, M. A. (2004). Dimensions of transformational leadership: Conceptual and empirical extensions. </w:t>
      </w:r>
      <w:r w:rsidRPr="00A826A1">
        <w:rPr>
          <w:i/>
        </w:rPr>
        <w:t>Leadership Quarterly, 15</w:t>
      </w:r>
      <w:r w:rsidRPr="00A826A1">
        <w:t xml:space="preserve">(3), 355-380. </w:t>
      </w:r>
    </w:p>
    <w:p w14:paraId="33B64B8F" w14:textId="77777777" w:rsidR="00A826A1" w:rsidRPr="00A826A1" w:rsidRDefault="00A826A1" w:rsidP="00A826A1">
      <w:pPr>
        <w:pStyle w:val="EndNoteBibliography"/>
      </w:pPr>
      <w:r w:rsidRPr="00A826A1">
        <w:t xml:space="preserve">Rigby, D., &amp; Bilodeau, B. (2011). </w:t>
      </w:r>
      <w:r w:rsidRPr="00A826A1">
        <w:rPr>
          <w:i/>
        </w:rPr>
        <w:t>Management tools and trends 2011</w:t>
      </w:r>
      <w:r w:rsidRPr="00A826A1">
        <w:t xml:space="preserve">. Retrieved from Boston: </w:t>
      </w:r>
    </w:p>
    <w:p w14:paraId="42CC8CFE" w14:textId="77777777" w:rsidR="00A826A1" w:rsidRPr="00A826A1" w:rsidRDefault="00A826A1" w:rsidP="00A826A1">
      <w:pPr>
        <w:pStyle w:val="EndNoteBibliography"/>
      </w:pPr>
      <w:r w:rsidRPr="00A826A1">
        <w:t xml:space="preserve">Rigby, D., &amp; Bilodeau, B. (2015). </w:t>
      </w:r>
      <w:r w:rsidRPr="00A826A1">
        <w:rPr>
          <w:i/>
        </w:rPr>
        <w:t>Management tools and trends 2015</w:t>
      </w:r>
      <w:r w:rsidRPr="00A826A1">
        <w:t xml:space="preserve">. Retrieved from Boston: </w:t>
      </w:r>
    </w:p>
    <w:p w14:paraId="741445C9" w14:textId="77777777" w:rsidR="00A826A1" w:rsidRPr="00A826A1" w:rsidRDefault="00A826A1" w:rsidP="00A826A1">
      <w:pPr>
        <w:pStyle w:val="EndNoteBibliography"/>
      </w:pPr>
      <w:r w:rsidRPr="00A826A1">
        <w:t xml:space="preserve">Rowe, W. G. (2001). Creating wealth in organizations: The role of strategic leadership. </w:t>
      </w:r>
      <w:r w:rsidRPr="00A826A1">
        <w:rPr>
          <w:i/>
        </w:rPr>
        <w:t>Academy of Management Executive, 15</w:t>
      </w:r>
      <w:r w:rsidRPr="00A826A1">
        <w:t xml:space="preserve">(1), 81-94. </w:t>
      </w:r>
    </w:p>
    <w:p w14:paraId="596C61A1" w14:textId="18B76523" w:rsidR="00A826A1" w:rsidRPr="00A826A1" w:rsidRDefault="00A826A1" w:rsidP="00A826A1">
      <w:pPr>
        <w:pStyle w:val="EndNoteBibliography"/>
      </w:pPr>
      <w:r w:rsidRPr="00A826A1">
        <w:t xml:space="preserve">Salamon, L. M., Geller, S. L., &amp; Mengel, K. L. (2010). </w:t>
      </w:r>
      <w:r w:rsidRPr="00A826A1">
        <w:rPr>
          <w:i/>
        </w:rPr>
        <w:t>Nonprofits, innovation, and performance measurement: Separating fact from fiction</w:t>
      </w:r>
      <w:r w:rsidRPr="00A826A1">
        <w:t xml:space="preserve">. Retrieved from Baltimore: </w:t>
      </w:r>
      <w:hyperlink r:id="rId15" w:history="1">
        <w:r w:rsidRPr="00A826A1">
          <w:rPr>
            <w:rStyle w:val="Hyperlink"/>
          </w:rPr>
          <w:t>http://ccss.jhu.edu/?page_id=61&amp;did=249</w:t>
        </w:r>
      </w:hyperlink>
    </w:p>
    <w:p w14:paraId="56BF47A4" w14:textId="77777777" w:rsidR="00A826A1" w:rsidRPr="00A826A1" w:rsidRDefault="00A826A1" w:rsidP="00A826A1">
      <w:pPr>
        <w:pStyle w:val="EndNoteBibliography"/>
      </w:pPr>
      <w:r w:rsidRPr="00A826A1">
        <w:t xml:space="preserve">Sashkin, M. (1995). Visionary Leadership. In J. T. Wren (Ed.), </w:t>
      </w:r>
      <w:r w:rsidRPr="00A826A1">
        <w:rPr>
          <w:i/>
        </w:rPr>
        <w:t>The leader's companion: Insights on leadership through the ages</w:t>
      </w:r>
      <w:r w:rsidRPr="00A826A1">
        <w:t xml:space="preserve"> (pp. 402-407). New York: Free Press.</w:t>
      </w:r>
    </w:p>
    <w:p w14:paraId="51DF19A8" w14:textId="77777777" w:rsidR="00A826A1" w:rsidRPr="00A826A1" w:rsidRDefault="00A826A1" w:rsidP="00A826A1">
      <w:pPr>
        <w:pStyle w:val="EndNoteBibliography"/>
      </w:pPr>
      <w:r w:rsidRPr="00A826A1">
        <w:t xml:space="preserve">Saul, J. (2004). </w:t>
      </w:r>
      <w:r w:rsidRPr="00A826A1">
        <w:rPr>
          <w:i/>
        </w:rPr>
        <w:t>Benchmarking for nonprofits: How to measure, manage, and improve performance</w:t>
      </w:r>
      <w:r w:rsidRPr="00A826A1">
        <w:t>. Saint Paul, Minn.: Amherst H. Wilder Foundation.</w:t>
      </w:r>
    </w:p>
    <w:p w14:paraId="63E59E0E" w14:textId="77777777" w:rsidR="00A826A1" w:rsidRPr="00A826A1" w:rsidRDefault="00A826A1" w:rsidP="00A826A1">
      <w:pPr>
        <w:pStyle w:val="EndNoteBibliography"/>
      </w:pPr>
      <w:r w:rsidRPr="00A826A1">
        <w:t xml:space="preserve">Schumpeter, J. A. (1983). </w:t>
      </w:r>
      <w:r w:rsidRPr="00A826A1">
        <w:rPr>
          <w:i/>
        </w:rPr>
        <w:t>The theory of economic development: An inquiry into profits, capital, credit, interest, and the business cycle</w:t>
      </w:r>
      <w:r w:rsidRPr="00A826A1">
        <w:t>. New Brunswick, N.J.: Transaction Books.</w:t>
      </w:r>
    </w:p>
    <w:p w14:paraId="7FA16072" w14:textId="77777777" w:rsidR="00A826A1" w:rsidRPr="00A826A1" w:rsidRDefault="00A826A1" w:rsidP="00A826A1">
      <w:pPr>
        <w:pStyle w:val="EndNoteBibliography"/>
      </w:pPr>
      <w:r w:rsidRPr="00A826A1">
        <w:t xml:space="preserve">Senge, P. M. (1990). </w:t>
      </w:r>
      <w:r w:rsidRPr="00A826A1">
        <w:rPr>
          <w:i/>
        </w:rPr>
        <w:t>The fifth discipline: The art and practice of the learning organization</w:t>
      </w:r>
      <w:r w:rsidRPr="00A826A1">
        <w:t xml:space="preserve"> (1st ed.). New York: Doubleday/Currency.</w:t>
      </w:r>
    </w:p>
    <w:p w14:paraId="60013407" w14:textId="77777777" w:rsidR="00A826A1" w:rsidRPr="00A826A1" w:rsidRDefault="00A826A1" w:rsidP="00A826A1">
      <w:pPr>
        <w:pStyle w:val="EndNoteBibliography"/>
      </w:pPr>
      <w:r w:rsidRPr="00A826A1">
        <w:t xml:space="preserve">Senge, P. M. (2006). </w:t>
      </w:r>
      <w:r w:rsidRPr="00A826A1">
        <w:rPr>
          <w:i/>
        </w:rPr>
        <w:t>The fifth discipline: The art and practice of the learning organization</w:t>
      </w:r>
      <w:r w:rsidRPr="00A826A1">
        <w:t xml:space="preserve"> (Rev. and updated. ed.). New York: Doubleday/Currency.</w:t>
      </w:r>
    </w:p>
    <w:p w14:paraId="1EFB9968" w14:textId="77777777" w:rsidR="00A826A1" w:rsidRPr="00A826A1" w:rsidRDefault="00A826A1" w:rsidP="00A826A1">
      <w:pPr>
        <w:pStyle w:val="EndNoteBibliography"/>
      </w:pPr>
      <w:r w:rsidRPr="00A826A1">
        <w:t xml:space="preserve">Shamir, B., Zakay, E., Breinin, E., &amp; Popper, M. (1998). Correlates of charismatic leader behavior in military units: Subordinates' attitudes, unit characteristics, and superiors' appraisals of leader performance. </w:t>
      </w:r>
      <w:r w:rsidRPr="00A826A1">
        <w:rPr>
          <w:i/>
        </w:rPr>
        <w:t>Academy of Management Review, 41</w:t>
      </w:r>
      <w:r w:rsidRPr="00A826A1">
        <w:t xml:space="preserve">(4), 387-406. </w:t>
      </w:r>
    </w:p>
    <w:p w14:paraId="65B86D59" w14:textId="77777777" w:rsidR="00A826A1" w:rsidRPr="00A826A1" w:rsidRDefault="00A826A1" w:rsidP="00A826A1">
      <w:pPr>
        <w:pStyle w:val="EndNoteBibliography"/>
      </w:pPr>
      <w:r w:rsidRPr="00A826A1">
        <w:t xml:space="preserve">Simon, H. A. (1987). Making management decisions: The role of intuition and emotion. </w:t>
      </w:r>
      <w:r w:rsidRPr="00A826A1">
        <w:rPr>
          <w:i/>
        </w:rPr>
        <w:t>Academy of Management Executive, I</w:t>
      </w:r>
      <w:r w:rsidRPr="00A826A1">
        <w:t xml:space="preserve">, 57-64. </w:t>
      </w:r>
    </w:p>
    <w:p w14:paraId="535B7ED5" w14:textId="77777777" w:rsidR="00A826A1" w:rsidRPr="00A826A1" w:rsidRDefault="00A826A1" w:rsidP="00A826A1">
      <w:pPr>
        <w:pStyle w:val="EndNoteBibliography"/>
      </w:pPr>
      <w:r w:rsidRPr="00A826A1">
        <w:t xml:space="preserve">Staw, B. M. (1976). Knee-deep in the Big Muddy: A study of escalating commitment to a chosen course of action. </w:t>
      </w:r>
      <w:r w:rsidRPr="00A826A1">
        <w:rPr>
          <w:i/>
        </w:rPr>
        <w:t>Organizational Behavior &amp; Human Performance, 16</w:t>
      </w:r>
      <w:r w:rsidRPr="00A826A1">
        <w:t xml:space="preserve">(1), 27-44. </w:t>
      </w:r>
    </w:p>
    <w:p w14:paraId="1ED1E7C5" w14:textId="77777777" w:rsidR="00A826A1" w:rsidRPr="00A826A1" w:rsidRDefault="00A826A1" w:rsidP="00A826A1">
      <w:pPr>
        <w:pStyle w:val="EndNoteBibliography"/>
      </w:pPr>
      <w:r w:rsidRPr="00A826A1">
        <w:t xml:space="preserve">Stigler, G. J. (1958). The economies of scale. </w:t>
      </w:r>
      <w:r w:rsidRPr="00A826A1">
        <w:rPr>
          <w:i/>
        </w:rPr>
        <w:t>Journal of Law and Economics, 1</w:t>
      </w:r>
      <w:r w:rsidRPr="00A826A1">
        <w:t xml:space="preserve">, 54-71. </w:t>
      </w:r>
    </w:p>
    <w:p w14:paraId="03A2ECCF" w14:textId="77777777" w:rsidR="00A826A1" w:rsidRPr="00A826A1" w:rsidRDefault="00A826A1" w:rsidP="00A826A1">
      <w:pPr>
        <w:pStyle w:val="EndNoteBibliography"/>
      </w:pPr>
      <w:r w:rsidRPr="00A826A1">
        <w:t xml:space="preserve">Strange, J. M., &amp; Mumford, M. D. (2002). The origins of vision: Charismatic versus ideological leadership. </w:t>
      </w:r>
      <w:r w:rsidRPr="00A826A1">
        <w:rPr>
          <w:i/>
        </w:rPr>
        <w:t>Leadership Quarterly, 13</w:t>
      </w:r>
      <w:r w:rsidRPr="00A826A1">
        <w:t xml:space="preserve">(4), 343. </w:t>
      </w:r>
    </w:p>
    <w:p w14:paraId="2AD8320F" w14:textId="77777777" w:rsidR="00A826A1" w:rsidRPr="00A826A1" w:rsidRDefault="00A826A1" w:rsidP="00A826A1">
      <w:pPr>
        <w:pStyle w:val="EndNoteBibliography"/>
      </w:pPr>
      <w:r w:rsidRPr="00A826A1">
        <w:t xml:space="preserve">Tichy, N. M., &amp; Cohen, E. B. (1997). </w:t>
      </w:r>
      <w:r w:rsidRPr="00A826A1">
        <w:rPr>
          <w:i/>
        </w:rPr>
        <w:t>The leadership engine: How winning companies build leaders at every level</w:t>
      </w:r>
      <w:r w:rsidRPr="00A826A1">
        <w:t xml:space="preserve"> (1st ed.). New York: Harper Business.</w:t>
      </w:r>
    </w:p>
    <w:p w14:paraId="382D6B02" w14:textId="77777777" w:rsidR="00A826A1" w:rsidRPr="00A826A1" w:rsidRDefault="00A826A1" w:rsidP="00A826A1">
      <w:pPr>
        <w:pStyle w:val="EndNoteBibliography"/>
      </w:pPr>
      <w:r w:rsidRPr="00A826A1">
        <w:t xml:space="preserve">Tichy, N. M., &amp; Devanna, M. A. (1986). The transformational leader. </w:t>
      </w:r>
      <w:r w:rsidRPr="00A826A1">
        <w:rPr>
          <w:i/>
        </w:rPr>
        <w:t>Training and Development Journal, 40</w:t>
      </w:r>
      <w:r w:rsidRPr="00A826A1">
        <w:t xml:space="preserve">(7), 26-33. </w:t>
      </w:r>
    </w:p>
    <w:p w14:paraId="40D85821" w14:textId="77777777" w:rsidR="00A826A1" w:rsidRPr="00A826A1" w:rsidRDefault="00A826A1" w:rsidP="00A826A1">
      <w:pPr>
        <w:pStyle w:val="EndNoteBibliography"/>
      </w:pPr>
      <w:r w:rsidRPr="00A826A1">
        <w:t xml:space="preserve">Ulrich, D., Kerr, S., &amp; Ashkenas, R. N. (2002). </w:t>
      </w:r>
      <w:r w:rsidRPr="00A826A1">
        <w:rPr>
          <w:i/>
        </w:rPr>
        <w:t>The GE work-out: How to implement GE's revolutionary method for busting bureaucracy and attacking organizational problems--fast!</w:t>
      </w:r>
      <w:r w:rsidRPr="00A826A1">
        <w:t xml:space="preserve"> New York: McGraw-Hill.</w:t>
      </w:r>
    </w:p>
    <w:p w14:paraId="60388693" w14:textId="77777777" w:rsidR="00A826A1" w:rsidRPr="00A826A1" w:rsidRDefault="00A826A1" w:rsidP="00A826A1">
      <w:pPr>
        <w:pStyle w:val="EndNoteBibliography"/>
      </w:pPr>
      <w:r w:rsidRPr="00A826A1">
        <w:t xml:space="preserve">Vaill, P. B. (2002). Visionary leadership. In A. R. Cohen (Ed.), </w:t>
      </w:r>
      <w:r w:rsidRPr="00A826A1">
        <w:rPr>
          <w:i/>
        </w:rPr>
        <w:t>The portable MBA in management</w:t>
      </w:r>
      <w:r w:rsidRPr="00A826A1">
        <w:t xml:space="preserve"> (2nd ed., pp. 17-47). New York: John Wiley.</w:t>
      </w:r>
    </w:p>
    <w:p w14:paraId="4CD5C025" w14:textId="77777777" w:rsidR="00A826A1" w:rsidRPr="00A826A1" w:rsidRDefault="00A826A1" w:rsidP="00A826A1">
      <w:pPr>
        <w:pStyle w:val="EndNoteBibliography"/>
      </w:pPr>
      <w:r w:rsidRPr="00A826A1">
        <w:t xml:space="preserve">Wheatley, M. (1999). </w:t>
      </w:r>
      <w:r w:rsidRPr="00A826A1">
        <w:rPr>
          <w:i/>
        </w:rPr>
        <w:t>Leadership and the new science: Discovering order in a chaotic world</w:t>
      </w:r>
      <w:r w:rsidRPr="00A826A1">
        <w:t xml:space="preserve"> (2nd ed.). San Francisco: Berrett-Koehler </w:t>
      </w:r>
    </w:p>
    <w:p w14:paraId="0FF31A56" w14:textId="77777777" w:rsidR="00A826A1" w:rsidRPr="00A826A1" w:rsidRDefault="00A826A1" w:rsidP="00A826A1">
      <w:pPr>
        <w:pStyle w:val="EndNoteBibliography"/>
      </w:pPr>
      <w:r w:rsidRPr="00A826A1">
        <w:t xml:space="preserve">Yukl, G. (2002). </w:t>
      </w:r>
      <w:r w:rsidRPr="00A826A1">
        <w:rPr>
          <w:i/>
        </w:rPr>
        <w:t>Leadership in organizations</w:t>
      </w:r>
      <w:r w:rsidRPr="00A826A1">
        <w:t xml:space="preserve"> (5th ed.). Upper Saddle River, NJ: Prentice </w:t>
      </w:r>
      <w:r w:rsidRPr="00A826A1">
        <w:lastRenderedPageBreak/>
        <w:t>Hall.</w:t>
      </w:r>
    </w:p>
    <w:p w14:paraId="3DAA41F1" w14:textId="3F392FFF" w:rsidR="002B233A" w:rsidRDefault="009B2A09" w:rsidP="001C4EFE">
      <w:r w:rsidRPr="00102E77">
        <w:fldChar w:fldCharType="end"/>
      </w:r>
      <w:bookmarkStart w:id="63" w:name="_Toc444854761"/>
    </w:p>
    <w:p w14:paraId="5E251BE2" w14:textId="174FACF2" w:rsidR="00554F5A" w:rsidRPr="00A70228" w:rsidRDefault="00554F5A" w:rsidP="00F117EB">
      <w:pPr>
        <w:pStyle w:val="Header"/>
        <w:widowControl/>
      </w:pPr>
      <w:bookmarkStart w:id="64" w:name="_Toc481340293"/>
      <w:r>
        <w:t>Endnotes</w:t>
      </w:r>
      <w:bookmarkEnd w:id="63"/>
      <w:bookmarkEnd w:id="64"/>
    </w:p>
    <w:sectPr w:rsidR="00554F5A" w:rsidRPr="00A70228" w:rsidSect="00B43C6B">
      <w:headerReference w:type="even" r:id="rId16"/>
      <w:headerReference w:type="default" r:id="rId17"/>
      <w:footerReference w:type="even" r:id="rId18"/>
      <w:headerReference w:type="first" r:id="rId19"/>
      <w:footnotePr>
        <w:numFmt w:val="upperLetter"/>
        <w:numRestart w:val="eachPage"/>
      </w:footnotePr>
      <w:endnotePr>
        <w:numFmt w:val="decimal"/>
      </w:endnotePr>
      <w:pgSz w:w="12240" w:h="15840" w:code="1"/>
      <w:pgMar w:top="1440" w:right="1440" w:bottom="1440" w:left="1440" w:header="864" w:footer="864"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885FF4" w14:textId="77777777" w:rsidR="00FB145A" w:rsidRDefault="00FB145A" w:rsidP="001448E0"/>
  </w:endnote>
  <w:endnote w:type="continuationSeparator" w:id="0">
    <w:p w14:paraId="567A8B12" w14:textId="77777777" w:rsidR="00FB145A" w:rsidRPr="00C11DF8" w:rsidRDefault="00FB145A" w:rsidP="001448E0">
      <w:pPr>
        <w:pStyle w:val="Footer"/>
      </w:pPr>
    </w:p>
  </w:endnote>
  <w:endnote w:id="1">
    <w:p w14:paraId="575C570A"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p. 17; J. Collins &amp; Porras, 1991, p. 30; Covey, 1989, p. 101; De Pree, 1989, p. 9; Kotter, 1990, p. 5; Kouzes &amp; Posner, 1995, p. 95; Senge, 1990, p. 206)</w:t>
      </w:r>
      <w:r w:rsidRPr="0056343A">
        <w:rPr>
          <w:sz w:val="20"/>
          <w:szCs w:val="20"/>
        </w:rPr>
        <w:fldChar w:fldCharType="end"/>
      </w:r>
    </w:p>
  </w:endnote>
  <w:endnote w:id="2">
    <w:p w14:paraId="0C8410CC"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2006&lt;/Year&gt;&lt;RecNum&gt;1485&lt;/RecNum&gt;&lt;Pages&gt;192&lt;/Pages&gt;&lt;DisplayText&gt;(Senge, 2006, p. 192)&lt;/DisplayText&gt;&lt;record&gt;&lt;rec-number&gt;1485&lt;/rec-number&gt;&lt;foreign-keys&gt;&lt;key app="EN" db-id="rz005wvafw0ssdef95cptvvivz2trde5ztts" timestamp="1376933578"&gt;1485&lt;/key&gt;&lt;/foreign-keys&gt;&lt;ref-type name="Book"&gt;6&lt;/ref-type&gt;&lt;contributors&gt;&lt;authors&gt;&lt;author&gt;Senge, Peter M.&lt;/author&gt;&lt;/authors&gt;&lt;/contributors&gt;&lt;titles&gt;&lt;title&gt;The fifth discipline: The art and practice of the learning organization&lt;/title&gt;&lt;/titles&gt;&lt;pages&gt;xviii, 445 p.&lt;/pages&gt;&lt;edition&gt;Rev. and updated.&lt;/edition&gt;&lt;keywords&gt;&lt;keyword&gt;Organizational effectiveness.&lt;/keyword&gt;&lt;keyword&gt;Teams in the workplace.&lt;/keyword&gt;&lt;/keywords&gt;&lt;dates&gt;&lt;year&gt;2006&lt;/year&gt;&lt;/dates&gt;&lt;pub-location&gt;New York&lt;/pub-location&gt;&lt;publisher&gt;Doubleday/Currency&lt;/publisher&gt;&lt;isbn&gt;0385517254 (pbk.)&amp;#xD;0385517823&amp;#xD;9780385517256 (pbk.)&lt;/isbn&gt;&lt;accession-num&gt;14589275&lt;/accession-num&gt;&lt;call-num&gt;Jefferson or Adams Building Reading Rooms HD58.9; .S46 2006&amp;#xD;Jefferson or Adams Building Reading Rooms - STORED OFFSITE HD58.9; .S46 2006&lt;/call-num&gt;&lt;urls&gt;&lt;related-urls&gt;&lt;url&gt;Publisher description http://www.loc.gov/catdir/enhancements/fy0703/2006281125-d.html&lt;/url&gt;&lt;url&gt;Sample text http://www.loc.gov/catdir/enhancements/fy0703/2006281125-s.html&lt;/url&gt;&lt;url&gt;Contributor biographical information http://www.loc.gov/catdir/enhancements/fy0703/2006281125-b.html&lt;/url&gt;&lt;/related-urls&gt;&lt;/urls&gt;&lt;/record&gt;&lt;/Cite&gt;&lt;/EndNote&gt;</w:instrText>
      </w:r>
      <w:r w:rsidRPr="0056343A">
        <w:rPr>
          <w:sz w:val="20"/>
          <w:szCs w:val="20"/>
        </w:rPr>
        <w:fldChar w:fldCharType="separate"/>
      </w:r>
      <w:r w:rsidRPr="0056343A">
        <w:rPr>
          <w:noProof/>
          <w:sz w:val="20"/>
          <w:szCs w:val="20"/>
        </w:rPr>
        <w:t>(Senge, 2006, p. 192)</w:t>
      </w:r>
      <w:r w:rsidRPr="0056343A">
        <w:rPr>
          <w:sz w:val="20"/>
          <w:szCs w:val="20"/>
        </w:rPr>
        <w:fldChar w:fldCharType="end"/>
      </w:r>
    </w:p>
  </w:endnote>
  <w:endnote w:id="3">
    <w:p w14:paraId="418526BE"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rson, Shamir, Avolio, &amp; Popper, 2001, p. 54; Conger, 1989, p. 29; J. W. Gardner, 1990, p. 130; Sashkin, 1995, p. 403; Tichy &amp; Devanna, 1986, p. 28)</w:t>
      </w:r>
      <w:r w:rsidRPr="0056343A">
        <w:rPr>
          <w:sz w:val="20"/>
          <w:szCs w:val="20"/>
        </w:rPr>
        <w:fldChar w:fldCharType="end"/>
      </w:r>
    </w:p>
  </w:endnote>
  <w:endnote w:id="4">
    <w:p w14:paraId="2C2C2F8D"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sz w:val="20"/>
          <w:szCs w:val="20"/>
        </w:rPr>
        <w:fldChar w:fldCharType="separate"/>
      </w:r>
      <w:r w:rsidRPr="0056343A">
        <w:rPr>
          <w:noProof/>
          <w:sz w:val="20"/>
          <w:szCs w:val="20"/>
        </w:rPr>
        <w:t>(Bennis, 1989, p. 194)</w:t>
      </w:r>
      <w:r w:rsidRPr="0056343A">
        <w:rPr>
          <w:sz w:val="20"/>
          <w:szCs w:val="20"/>
        </w:rPr>
        <w:fldChar w:fldCharType="end"/>
      </w:r>
    </w:p>
  </w:endnote>
  <w:endnote w:id="5">
    <w:p w14:paraId="3628F69C"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18)</w:t>
      </w:r>
      <w:r w:rsidRPr="0056343A">
        <w:rPr>
          <w:sz w:val="20"/>
          <w:szCs w:val="20"/>
        </w:rPr>
        <w:fldChar w:fldCharType="end"/>
      </w:r>
    </w:p>
  </w:endnote>
  <w:endnote w:id="6">
    <w:p w14:paraId="5C8995F6"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Vaill&lt;/Author&gt;&lt;Year&gt;2002&lt;/Year&gt;&lt;RecNum&gt;447&lt;/RecNum&gt;&lt;Pages&gt;28&lt;/Pages&gt;&lt;DisplayText&gt;(Vaill, 2002, p. 2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sz w:val="20"/>
          <w:szCs w:val="20"/>
        </w:rPr>
        <w:fldChar w:fldCharType="separate"/>
      </w:r>
      <w:r w:rsidRPr="0056343A">
        <w:rPr>
          <w:noProof/>
          <w:sz w:val="20"/>
          <w:szCs w:val="20"/>
        </w:rPr>
        <w:t>(Vaill, 2002, p. 28)</w:t>
      </w:r>
      <w:r w:rsidRPr="0056343A">
        <w:rPr>
          <w:sz w:val="20"/>
          <w:szCs w:val="20"/>
        </w:rPr>
        <w:fldChar w:fldCharType="end"/>
      </w:r>
    </w:p>
  </w:endnote>
  <w:endnote w:id="7">
    <w:p w14:paraId="254AEFA9"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283&lt;/Pages&gt;&lt;DisplayText&gt;(Yukl, 2002, p. 28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283)</w:t>
      </w:r>
      <w:r w:rsidRPr="0056343A">
        <w:rPr>
          <w:sz w:val="20"/>
          <w:szCs w:val="20"/>
        </w:rPr>
        <w:fldChar w:fldCharType="end"/>
      </w:r>
    </w:p>
  </w:endnote>
  <w:endnote w:id="8">
    <w:p w14:paraId="46D8F272"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1997&lt;/Year&gt;&lt;RecNum&gt;130&lt;/RecNum&gt;&lt;DisplayText&gt;(Bennis &amp;amp; Nanus, 1997; Larwood, Falbe, Miesing, &amp;amp; Kriger, 1995)&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Cite&gt;&lt;Author&gt;Larwood&lt;/Author&gt;&lt;Year&gt;1995&lt;/Year&gt;&lt;RecNum&gt;34&lt;/RecNum&gt;&lt;record&gt;&lt;rec-number&gt;34&lt;/rec-number&gt;&lt;foreign-keys&gt;&lt;key app="EN" db-id="rz005wvafw0ssdef95cptvvivz2trde5ztts" timestamp="0"&gt;34&lt;/key&gt;&lt;/foreign-keys&gt;&lt;ref-type name="Journal Article"&gt;17&lt;/ref-type&gt;&lt;contributors&gt;&lt;authors&gt;&lt;author&gt;Laurie Larwood&lt;/author&gt;&lt;author&gt;Cecilia M. Falbe&lt;/author&gt;&lt;author&gt;Paul Miesing&lt;/author&gt;&lt;author&gt;Mark P. Kriger&lt;/author&gt;&lt;/authors&gt;&lt;/contributors&gt;&lt;titles&gt;&lt;title&gt;Structure and meaning of organizational vision&lt;/title&gt;&lt;secondary-title&gt;Academy of Management Journal&lt;/secondary-title&gt;&lt;/titles&gt;&lt;periodical&gt;&lt;full-title&gt;Academy of Management Journal&lt;/full-title&gt;&lt;/periodical&gt;&lt;pages&gt;740-769&lt;/pages&gt;&lt;volume&gt;38&lt;/volume&gt;&lt;number&gt;3&lt;/number&gt;&lt;dates&gt;&lt;year&gt;1995&lt;/year&gt;&lt;pub-dates&gt;&lt;date&gt;June&lt;/date&gt;&lt;/pub-dates&gt;&lt;/dates&gt;&lt;urls&gt;&lt;/urls&gt;&lt;/record&gt;&lt;/Cite&gt;&lt;/EndNote&gt;</w:instrText>
      </w:r>
      <w:r w:rsidRPr="0056343A">
        <w:rPr>
          <w:sz w:val="20"/>
          <w:szCs w:val="20"/>
        </w:rPr>
        <w:fldChar w:fldCharType="separate"/>
      </w:r>
      <w:r w:rsidRPr="0056343A">
        <w:rPr>
          <w:noProof/>
          <w:sz w:val="20"/>
          <w:szCs w:val="20"/>
        </w:rPr>
        <w:t>(Bennis &amp; Nanus, 1997; Larwood, Falbe, Miesing, &amp; Kriger, 1995)</w:t>
      </w:r>
      <w:r w:rsidRPr="0056343A">
        <w:rPr>
          <w:sz w:val="20"/>
          <w:szCs w:val="20"/>
        </w:rPr>
        <w:fldChar w:fldCharType="end"/>
      </w:r>
    </w:p>
  </w:endnote>
  <w:endnote w:id="9">
    <w:p w14:paraId="0BD9E745"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68)</w:t>
      </w:r>
      <w:r w:rsidRPr="0056343A">
        <w:rPr>
          <w:sz w:val="20"/>
          <w:szCs w:val="20"/>
        </w:rPr>
        <w:fldChar w:fldCharType="end"/>
      </w:r>
    </w:p>
  </w:endnote>
  <w:endnote w:id="10">
    <w:p w14:paraId="4189EC1A" w14:textId="2B8A0D73"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Mintzberg&lt;/Author&gt;&lt;Year&gt;1994&lt;/Year&gt;&lt;RecNum&gt;95&lt;/RecNum&gt;&lt;Pages&gt;209-210&lt;/Pages&gt;&lt;DisplayText&gt;(Mintzberg, 1994, pp. 209-210)&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Pr>
          <w:noProof/>
          <w:sz w:val="20"/>
          <w:szCs w:val="20"/>
        </w:rPr>
        <w:t>(Mintzberg, 1994, pp. 209-210)</w:t>
      </w:r>
      <w:r w:rsidRPr="0056343A">
        <w:rPr>
          <w:sz w:val="20"/>
          <w:szCs w:val="20"/>
        </w:rPr>
        <w:fldChar w:fldCharType="end"/>
      </w:r>
    </w:p>
  </w:endnote>
  <w:endnote w:id="11">
    <w:p w14:paraId="63337776"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ange&lt;/Author&gt;&lt;Year&gt;2002&lt;/Year&gt;&lt;RecNum&gt;444&lt;/RecNum&gt;&lt;Pages&gt;344&lt;/Pages&gt;&lt;DisplayText&gt;(Strange &amp;amp; Mumford, 2002, p. 344)&lt;/DisplayText&gt;&lt;record&gt;&lt;rec-number&gt;444&lt;/rec-number&gt;&lt;foreign-keys&gt;&lt;key app="EN" db-id="rz005wvafw0ssdef95cptvvivz2trde5ztts" timestamp="0"&gt;444&lt;/key&gt;&lt;/foreign-keys&gt;&lt;ref-type name="Journal Article"&gt;17&lt;/ref-type&gt;&lt;contributors&gt;&lt;authors&gt;&lt;author&gt;Jill M Strange&lt;/author&gt;&lt;author&gt;Michael D Mumford&lt;/author&gt;&lt;/authors&gt;&lt;/contributors&gt;&lt;titles&gt;&lt;title&gt;The origins of vision: Charismatic versus ideological leadership&lt;/title&gt;&lt;secondary-title&gt;Leadership Quarterly&lt;/secondary-title&gt;&lt;/titles&gt;&lt;periodical&gt;&lt;full-title&gt;Leadership Quarterly&lt;/full-title&gt;&lt;/periodical&gt;&lt;pages&gt;343&lt;/pages&gt;&lt;volume&gt;13&lt;/volume&gt;&lt;number&gt;4&lt;/number&gt;&lt;keywords&gt;&lt;keyword&gt;Studies&lt;/keyword&gt;&lt;keyword&gt;Leadership&lt;/keyword&gt;&lt;keyword&gt;Organizational behavior&lt;/keyword&gt;&lt;keyword&gt;Objectives&lt;/keyword&gt;&lt;keyword&gt;History&lt;/keyword&gt;&lt;/keywords&gt;&lt;dates&gt;&lt;year&gt;2002&lt;/year&gt;&lt;pub-dates&gt;&lt;date&gt;Aug 2002&lt;/date&gt;&lt;/pub-dates&gt;&lt;/dates&gt;&lt;isbn&gt;10489843&lt;/isbn&gt;&lt;urls&gt;&lt;/urls&gt;&lt;/record&gt;&lt;/Cite&gt;&lt;/EndNote&gt;</w:instrText>
      </w:r>
      <w:r w:rsidRPr="0056343A">
        <w:rPr>
          <w:sz w:val="20"/>
          <w:szCs w:val="20"/>
        </w:rPr>
        <w:fldChar w:fldCharType="separate"/>
      </w:r>
      <w:r w:rsidRPr="0056343A">
        <w:rPr>
          <w:noProof/>
          <w:sz w:val="20"/>
          <w:szCs w:val="20"/>
        </w:rPr>
        <w:t>(Strange &amp; Mumford, 2002, p. 344)</w:t>
      </w:r>
      <w:r w:rsidRPr="0056343A">
        <w:rPr>
          <w:sz w:val="20"/>
          <w:szCs w:val="20"/>
        </w:rPr>
        <w:fldChar w:fldCharType="end"/>
      </w:r>
    </w:p>
  </w:endnote>
  <w:endnote w:id="12">
    <w:p w14:paraId="487AD7C9"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13">
    <w:p w14:paraId="2BB525C5"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DisplayText&gt;(Kotter, 1990)&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w:t>
      </w:r>
      <w:r w:rsidRPr="0056343A">
        <w:rPr>
          <w:sz w:val="20"/>
          <w:szCs w:val="20"/>
        </w:rPr>
        <w:fldChar w:fldCharType="end"/>
      </w:r>
    </w:p>
  </w:endnote>
  <w:endnote w:id="14">
    <w:p w14:paraId="678B6C79"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rn&lt;/Author&gt;&lt;Year&gt;1989&lt;/Year&gt;&lt;RecNum&gt;87&lt;/RecNum&gt;&lt;Pages&gt;157&lt;/Pages&gt;&lt;DisplayText&gt;(Korn, 1989, p. 157)&lt;/DisplayText&gt;&lt;record&gt;&lt;rec-number&gt;87&lt;/rec-number&gt;&lt;foreign-keys&gt;&lt;key app="EN" db-id="rz005wvafw0ssdef95cptvvivz2trde5ztts" timestamp="0"&gt;87&lt;/key&gt;&lt;/foreign-keys&gt;&lt;ref-type name="Magazine Article"&gt;19&lt;/ref-type&gt;&lt;contributors&gt;&lt;authors&gt;&lt;author&gt;Lester Korn&lt;/author&gt;&lt;/authors&gt;&lt;/contributors&gt;&lt;titles&gt;&lt;title&gt;How the next CEO will be different&lt;/title&gt;&lt;secondary-title&gt;Fortune&lt;/secondary-title&gt;&lt;/titles&gt;&lt;volume&gt;119&lt;/volume&gt;&lt;number&gt;11&lt;/number&gt;&lt;dates&gt;&lt;year&gt;1989&lt;/year&gt;&lt;pub-dates&gt;&lt;date&gt;May 22&lt;/date&gt;&lt;/pub-dates&gt;&lt;/dates&gt;&lt;urls&gt;&lt;/urls&gt;&lt;/record&gt;&lt;/Cite&gt;&lt;/EndNote&gt;</w:instrText>
      </w:r>
      <w:r w:rsidRPr="0056343A">
        <w:rPr>
          <w:sz w:val="20"/>
          <w:szCs w:val="20"/>
        </w:rPr>
        <w:fldChar w:fldCharType="separate"/>
      </w:r>
      <w:r w:rsidRPr="0056343A">
        <w:rPr>
          <w:noProof/>
          <w:sz w:val="20"/>
          <w:szCs w:val="20"/>
        </w:rPr>
        <w:t>(Korn, 1989, p. 157)</w:t>
      </w:r>
      <w:r w:rsidRPr="0056343A">
        <w:rPr>
          <w:sz w:val="20"/>
          <w:szCs w:val="20"/>
        </w:rPr>
        <w:fldChar w:fldCharType="end"/>
      </w:r>
    </w:p>
  </w:endnote>
  <w:endnote w:id="15">
    <w:p w14:paraId="6ACD5F5B"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 </w:instrText>
      </w:r>
      <w:r w:rsidRPr="0056343A">
        <w:rPr>
          <w:sz w:val="20"/>
          <w:szCs w:val="20"/>
        </w:rPr>
        <w:fldChar w:fldCharType="begin">
          <w:fldData xml:space="preserve">PEVuZE5vdGU+PENpdGU+PEF1dGhvcj5OYW51czwvQXV0aG9yPjxZZWFyPjE5OTI8L1llYXI+PFJl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Kotter, 1996; Larwood et al., 1995; Nanus, 1992)</w:t>
      </w:r>
      <w:r w:rsidRPr="0056343A">
        <w:rPr>
          <w:sz w:val="20"/>
          <w:szCs w:val="20"/>
        </w:rPr>
        <w:fldChar w:fldCharType="end"/>
      </w:r>
    </w:p>
  </w:endnote>
  <w:endnote w:id="16">
    <w:p w14:paraId="63D01A7F"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ennis&lt;/Author&gt;&lt;Year&gt;2002&lt;/Year&gt;&lt;RecNum&gt;83&lt;/RecNum&gt;&lt;DisplayText&gt;(Bennis &amp;amp; Thomas, 2002)&lt;/DisplayText&gt;&lt;record&gt;&lt;rec-number&gt;83&lt;/rec-number&gt;&lt;foreign-keys&gt;&lt;key app="EN" db-id="rz005wvafw0ssdef95cptvvivz2trde5ztts" timestamp="0"&gt;83&lt;/key&gt;&lt;/foreign-keys&gt;&lt;ref-type name="Magazine Article"&gt;19&lt;/ref-type&gt;&lt;contributors&gt;&lt;authors&gt;&lt;author&gt;Warren G. Bennis&lt;/author&gt;&lt;author&gt;Robert J. Thomas&lt;/author&gt;&lt;/authors&gt;&lt;/contributors&gt;&lt;titles&gt;&lt;title&gt;The alchemy of leadership&lt;/title&gt;&lt;secondary-title&gt;CIO&lt;/secondary-title&gt;&lt;/titles&gt;&lt;volume&gt;16&lt;/volume&gt;&lt;number&gt;5&lt;/number&gt;&lt;section&gt;1&lt;/section&gt;&lt;dates&gt;&lt;year&gt;2002&lt;/year&gt;&lt;pub-dates&gt;&lt;date&gt;December&lt;/date&gt;&lt;/pub-dates&gt;&lt;/dates&gt;&lt;urls&gt;&lt;/urls&gt;&lt;/record&gt;&lt;/Cite&gt;&lt;/EndNote&gt;</w:instrText>
      </w:r>
      <w:r w:rsidRPr="0056343A">
        <w:rPr>
          <w:sz w:val="20"/>
          <w:szCs w:val="20"/>
        </w:rPr>
        <w:fldChar w:fldCharType="separate"/>
      </w:r>
      <w:r w:rsidRPr="0056343A">
        <w:rPr>
          <w:noProof/>
          <w:sz w:val="20"/>
          <w:szCs w:val="20"/>
        </w:rPr>
        <w:t>(Bennis &amp; Thomas, 2002)</w:t>
      </w:r>
      <w:r w:rsidRPr="0056343A">
        <w:rPr>
          <w:sz w:val="20"/>
          <w:szCs w:val="20"/>
        </w:rPr>
        <w:fldChar w:fldCharType="end"/>
      </w:r>
    </w:p>
  </w:endnote>
  <w:endnote w:id="17">
    <w:p w14:paraId="41955E77"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1&lt;/Year&gt;&lt;RecNum&gt;1526&lt;/RecNum&gt;&lt;DisplayText&gt;(Rigby &amp;amp; Bilodeau, 2011)&lt;/DisplayText&gt;&lt;record&gt;&lt;rec-number&gt;1526&lt;/rec-number&gt;&lt;foreign-keys&gt;&lt;key app="EN" db-id="rz005wvafw0ssdef95cptvvivz2trde5ztts" timestamp="1451771945"&gt;1526&lt;/key&gt;&lt;/foreign-keys&gt;&lt;ref-type name="Report"&gt;27&lt;/ref-type&gt;&lt;contributors&gt;&lt;authors&gt;&lt;author&gt;Darrel Rigby&lt;/author&gt;&lt;author&gt;Barbara Bilodeau&lt;/author&gt;&lt;/authors&gt;&lt;/contributors&gt;&lt;titles&gt;&lt;title&gt;Management tools and trends 2011&lt;/title&gt;&lt;/titles&gt;&lt;dates&gt;&lt;year&gt;2011&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1)</w:t>
      </w:r>
      <w:r w:rsidRPr="0056343A">
        <w:rPr>
          <w:sz w:val="20"/>
          <w:szCs w:val="20"/>
        </w:rPr>
        <w:fldChar w:fldCharType="end"/>
      </w:r>
    </w:p>
  </w:endnote>
  <w:endnote w:id="18">
    <w:p w14:paraId="1A55DD64"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DisplayText&gt;(Bass &amp;amp; Stogdill, 1990)&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EndNote&gt;</w:instrText>
      </w:r>
      <w:r w:rsidRPr="0056343A">
        <w:rPr>
          <w:sz w:val="20"/>
          <w:szCs w:val="20"/>
        </w:rPr>
        <w:fldChar w:fldCharType="separate"/>
      </w:r>
      <w:r w:rsidRPr="0056343A">
        <w:rPr>
          <w:noProof/>
          <w:sz w:val="20"/>
          <w:szCs w:val="20"/>
        </w:rPr>
        <w:t>(Bass &amp; Stogdill, 1990)</w:t>
      </w:r>
      <w:r w:rsidRPr="0056343A">
        <w:rPr>
          <w:sz w:val="20"/>
          <w:szCs w:val="20"/>
        </w:rPr>
        <w:fldChar w:fldCharType="end"/>
      </w:r>
    </w:p>
  </w:endnote>
  <w:endnote w:id="19">
    <w:p w14:paraId="6B1AF6DA"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afferty&lt;/Author&gt;&lt;Year&gt;2004&lt;/Year&gt;&lt;RecNum&gt;382&lt;/RecNum&gt;&lt;Pages&gt;348&lt;/Pages&gt;&lt;DisplayText&gt;(Rafferty &amp;amp; Griffin, 2004, p. 348)&lt;/DisplayText&gt;&lt;record&gt;&lt;rec-number&gt;382&lt;/rec-number&gt;&lt;foreign-keys&gt;&lt;key app="EN" db-id="rz005wvafw0ssdef95cptvvivz2trde5ztts" timestamp="0"&gt;382&lt;/key&gt;&lt;/foreign-keys&gt;&lt;ref-type name="Journal Article"&gt;17&lt;/ref-type&gt;&lt;contributors&gt;&lt;authors&gt;&lt;author&gt;Alannah E. Rafferty&lt;/author&gt;&lt;author&gt;Mark A. Griffin&lt;/author&gt;&lt;/authors&gt;&lt;/contributors&gt;&lt;titles&gt;&lt;title&gt;Dimensions of transformational leadership: Conceptual and empirical extensions&lt;/title&gt;&lt;secondary-title&gt;Leadership Quarterly&lt;/secondary-title&gt;&lt;/titles&gt;&lt;periodical&gt;&lt;full-title&gt;Leadership Quarterly&lt;/full-title&gt;&lt;/periodical&gt;&lt;pages&gt;355-380&lt;/pages&gt;&lt;volume&gt;15&lt;/volume&gt;&lt;number&gt;3&lt;/number&gt;&lt;dates&gt;&lt;year&gt;2004&lt;/year&gt;&lt;pub-dates&gt;&lt;date&gt;June 2004&lt;/date&gt;&lt;/pub-dates&gt;&lt;/dates&gt;&lt;urls&gt;&lt;/urls&gt;&lt;/record&gt;&lt;/Cite&gt;&lt;/EndNote&gt;</w:instrText>
      </w:r>
      <w:r w:rsidRPr="0056343A">
        <w:rPr>
          <w:sz w:val="20"/>
          <w:szCs w:val="20"/>
        </w:rPr>
        <w:fldChar w:fldCharType="separate"/>
      </w:r>
      <w:r w:rsidRPr="0056343A">
        <w:rPr>
          <w:noProof/>
          <w:sz w:val="20"/>
          <w:szCs w:val="20"/>
        </w:rPr>
        <w:t>(Rafferty &amp; Griffin, 2004, p. 348)</w:t>
      </w:r>
      <w:r w:rsidRPr="0056343A">
        <w:rPr>
          <w:sz w:val="20"/>
          <w:szCs w:val="20"/>
        </w:rPr>
        <w:fldChar w:fldCharType="end"/>
      </w:r>
    </w:p>
  </w:endnote>
  <w:endnote w:id="20">
    <w:p w14:paraId="047D0BE0"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hamir&lt;/Author&gt;&lt;Year&gt;1998&lt;/Year&gt;&lt;RecNum&gt;383&lt;/RecNum&gt;&lt;Pages&gt;400&lt;/Pages&gt;&lt;DisplayText&gt;(Shamir, Zakay, Breinin, &amp;amp; Popper, 1998, p. 400)&lt;/DisplayText&gt;&lt;record&gt;&lt;rec-number&gt;383&lt;/rec-number&gt;&lt;foreign-keys&gt;&lt;key app="EN" db-id="rz005wvafw0ssdef95cptvvivz2trde5ztts" timestamp="0"&gt;383&lt;/key&gt;&lt;/foreign-keys&gt;&lt;ref-type name="Journal Article"&gt;17&lt;/ref-type&gt;&lt;contributors&gt;&lt;authors&gt;&lt;author&gt;Boas Shamir&lt;/author&gt;&lt;author&gt;Eliav Zakay&lt;/author&gt;&lt;author&gt;Ester Breinin&lt;/author&gt;&lt;author&gt;Micha Popper&lt;/author&gt;&lt;/authors&gt;&lt;/contributors&gt;&lt;titles&gt;&lt;title&gt;Correlates of charismatic leader behavior in military units: Subordinates&amp;apos; attitudes, unit characteristics, and superiors&amp;apos; appraisals of leader performance&lt;/title&gt;&lt;secondary-title&gt;Academy of Management Review&lt;/secondary-title&gt;&lt;/titles&gt;&lt;periodical&gt;&lt;full-title&gt;Academy of Management Review&lt;/full-title&gt;&lt;/periodical&gt;&lt;pages&gt;387-406&lt;/pages&gt;&lt;volume&gt;41&lt;/volume&gt;&lt;number&gt;4&lt;/number&gt;&lt;dates&gt;&lt;year&gt;1998&lt;/year&gt;&lt;pub-dates&gt;&lt;date&gt;August 1998&lt;/date&gt;&lt;/pub-dates&gt;&lt;/dates&gt;&lt;urls&gt;&lt;/urls&gt;&lt;/record&gt;&lt;/Cite&gt;&lt;/EndNote&gt;</w:instrText>
      </w:r>
      <w:r w:rsidRPr="0056343A">
        <w:rPr>
          <w:sz w:val="20"/>
          <w:szCs w:val="20"/>
        </w:rPr>
        <w:fldChar w:fldCharType="separate"/>
      </w:r>
      <w:r w:rsidRPr="0056343A">
        <w:rPr>
          <w:noProof/>
          <w:sz w:val="20"/>
          <w:szCs w:val="20"/>
        </w:rPr>
        <w:t>(Shamir, Zakay, Breinin, &amp; Popper, 1998, p. 400)</w:t>
      </w:r>
      <w:r w:rsidRPr="0056343A">
        <w:rPr>
          <w:sz w:val="20"/>
          <w:szCs w:val="20"/>
        </w:rPr>
        <w:fldChar w:fldCharType="end"/>
      </w:r>
    </w:p>
  </w:endnote>
  <w:endnote w:id="21">
    <w:p w14:paraId="7ACFC019" w14:textId="77777777" w:rsidR="0038600A" w:rsidRPr="0056343A" w:rsidRDefault="0038600A" w:rsidP="00CB18FC">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rsidRPr="0056343A">
        <w:rPr>
          <w:sz w:val="20"/>
          <w:szCs w:val="20"/>
        </w:rPr>
        <w:fldChar w:fldCharType="separate"/>
      </w:r>
      <w:r w:rsidRPr="0056343A">
        <w:rPr>
          <w:noProof/>
          <w:sz w:val="20"/>
          <w:szCs w:val="20"/>
        </w:rPr>
        <w:t>("All in a day's work," 2001, p. 58)</w:t>
      </w:r>
      <w:r w:rsidRPr="0056343A">
        <w:rPr>
          <w:sz w:val="20"/>
          <w:szCs w:val="20"/>
        </w:rPr>
        <w:fldChar w:fldCharType="end"/>
      </w:r>
    </w:p>
  </w:endnote>
  <w:endnote w:id="22">
    <w:p w14:paraId="4C3D3B75"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lt;/Year&gt;&lt;RecNum&gt;88&lt;/RecNum&gt;&lt;Pages&gt;58&lt;/Pages&gt;&lt;DisplayText&gt;(&amp;quot;All in a day&amp;apos;s work,&amp;quot; 2001, p. 58)&lt;/DisplayText&gt;&lt;record&gt;&lt;rec-number&gt;88&lt;/rec-number&gt;&lt;foreign-keys&gt;&lt;key app="EN" db-id="rz005wvafw0ssdef95cptvvivz2trde5ztts" timestamp="0"&gt;88&lt;/key&gt;&lt;/foreign-keys&gt;&lt;ref-type name="Journal Article"&gt;17&lt;/ref-type&gt;&lt;contributors&gt;&lt;/contributors&gt;&lt;titles&gt;&lt;title&gt;All in a day&amp;apos;s work&lt;/title&gt;&lt;secondary-title&gt;Harvard Business Review&lt;/secondary-title&gt;&lt;/titles&gt;&lt;periodical&gt;&lt;full-title&gt;Harvard Business Review&lt;/full-title&gt;&lt;/periodical&gt;&lt;pages&gt;54-66&lt;/pages&gt;&lt;volume&gt;79&lt;/volume&gt;&lt;number&gt;11&lt;/number&gt;&lt;dates&gt;&lt;year&gt;2001&lt;/year&gt;&lt;pub-dates&gt;&lt;date&gt;December&lt;/date&gt;&lt;/pub-dates&gt;&lt;/dates&gt;&lt;urls&gt;&lt;/urls&gt;&lt;/record&gt;&lt;/Cite&gt;&lt;/EndNote&gt;</w:instrText>
      </w:r>
      <w:r w:rsidRPr="0056343A">
        <w:rPr>
          <w:sz w:val="20"/>
          <w:szCs w:val="20"/>
        </w:rPr>
        <w:fldChar w:fldCharType="separate"/>
      </w:r>
      <w:r w:rsidRPr="0056343A">
        <w:rPr>
          <w:noProof/>
          <w:sz w:val="20"/>
          <w:szCs w:val="20"/>
        </w:rPr>
        <w:t>("All in a day's work," 2001, p. 58)</w:t>
      </w:r>
      <w:r w:rsidRPr="0056343A">
        <w:rPr>
          <w:sz w:val="20"/>
          <w:szCs w:val="20"/>
        </w:rPr>
        <w:fldChar w:fldCharType="end"/>
      </w:r>
    </w:p>
  </w:endnote>
  <w:endnote w:id="23">
    <w:p w14:paraId="641EE25A"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97&lt;/Year&gt;&lt;RecNum&gt;104&lt;/RecNum&gt;&lt;Pages&gt;173&lt;/Pages&gt;&lt;DisplayText&gt;(Tichy &amp;amp; Cohen, 1997, p. 173)&lt;/DisplayText&gt;&lt;record&gt;&lt;rec-number&gt;104&lt;/rec-number&gt;&lt;foreign-keys&gt;&lt;key app="EN" db-id="rz005wvafw0ssdef95cptvvivz2trde5ztts" timestamp="0"&gt;104&lt;/key&gt;&lt;/foreign-keys&gt;&lt;ref-type name="Book"&gt;6&lt;/ref-type&gt;&lt;contributors&gt;&lt;authors&gt;&lt;author&gt;Tichy, Noel M.&lt;/author&gt;&lt;author&gt;Cohen, Eli B.&lt;/author&gt;&lt;/authors&gt;&lt;/contributors&gt;&lt;titles&gt;&lt;title&gt;The leadership engine: How winning companies build leaders at every level&lt;/title&gt;&lt;/titles&gt;&lt;pages&gt;xvi, 367 p.&lt;/pages&gt;&lt;edition&gt;1st&lt;/edition&gt;&lt;keywords&gt;&lt;keyword&gt;Leadership.&lt;/keyword&gt;&lt;keyword&gt;Executives Training of.&lt;/keyword&gt;&lt;/keywords&gt;&lt;dates&gt;&lt;year&gt;1997&lt;/year&gt;&lt;/dates&gt;&lt;pub-location&gt;New York&lt;/pub-location&gt;&lt;publisher&gt;Harper Business&lt;/publisher&gt;&lt;isbn&gt;0887307930&lt;/isbn&gt;&lt;call-num&gt;HD57.7 .T5 1997&amp;#xD;658.4/092&lt;/call-num&gt;&lt;urls&gt;&lt;related-urls&gt;&lt;url&gt;http://lcweb.loc.gov/catdir/toc/97017607.html&lt;/url&gt;&lt;url&gt;http://lcweb.loc.gov/catdir/toc/97-17607.html&lt;/url&gt;&lt;/related-urls&gt;&lt;/urls&gt;&lt;/record&gt;&lt;/Cite&gt;&lt;/EndNote&gt;</w:instrText>
      </w:r>
      <w:r w:rsidRPr="0056343A">
        <w:rPr>
          <w:sz w:val="20"/>
          <w:szCs w:val="20"/>
        </w:rPr>
        <w:fldChar w:fldCharType="separate"/>
      </w:r>
      <w:r w:rsidRPr="0056343A">
        <w:rPr>
          <w:noProof/>
          <w:sz w:val="20"/>
          <w:szCs w:val="20"/>
        </w:rPr>
        <w:t>(Tichy &amp; Cohen, 1997, p. 173)</w:t>
      </w:r>
      <w:r w:rsidRPr="0056343A">
        <w:rPr>
          <w:sz w:val="20"/>
          <w:szCs w:val="20"/>
        </w:rPr>
        <w:fldChar w:fldCharType="end"/>
      </w:r>
    </w:p>
  </w:endnote>
  <w:endnote w:id="24">
    <w:p w14:paraId="0FDE7149"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 </w:instrText>
      </w:r>
      <w:r w:rsidRPr="0056343A">
        <w:rPr>
          <w:sz w:val="20"/>
          <w:szCs w:val="20"/>
        </w:rPr>
        <w:fldChar w:fldCharType="begin">
          <w:fldData xml:space="preserve">PEVuZE5vdGU+PENpdGU+PEF1dGhvcj5CZW5uaXM8L0F1dGhvcj48WWVhcj4xOTk3PC9ZZWFyPjxS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Bennis &amp; Nanus, 1997; Crosby, 1979, p. 66; Kotter, 2000; Tichy &amp; Cohen, 1997, p. 173; Wheatley, 1999, p. 95)</w:t>
      </w:r>
      <w:r w:rsidRPr="0056343A">
        <w:rPr>
          <w:sz w:val="20"/>
          <w:szCs w:val="20"/>
        </w:rPr>
        <w:fldChar w:fldCharType="end"/>
      </w:r>
    </w:p>
  </w:endnote>
  <w:endnote w:id="25">
    <w:p w14:paraId="63ACC825"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4&lt;/Pages&gt;&lt;DisplayText&gt;(Heifetz, 1994, p. 24)&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4)</w:t>
      </w:r>
      <w:r w:rsidRPr="0056343A">
        <w:rPr>
          <w:sz w:val="20"/>
          <w:szCs w:val="20"/>
        </w:rPr>
        <w:fldChar w:fldCharType="end"/>
      </w:r>
    </w:p>
  </w:endnote>
  <w:endnote w:id="26">
    <w:p w14:paraId="76873058"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 </w:instrText>
      </w:r>
      <w:r w:rsidRPr="0056343A">
        <w:rPr>
          <w:sz w:val="20"/>
          <w:szCs w:val="20"/>
        </w:rPr>
        <w:fldChar w:fldCharType="begin">
          <w:fldData xml:space="preserve">PEVuZE5vdGU+PENpdGU+PEF1dGhvcj5Db25nZXI8L0F1dGhvcj48WWVhcj4xOTg5PC9ZZWFyPjxS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=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onger, 1989, p. 38; Kouzes &amp; Posner, 1995, p. 119; Senge, 1990, p. 208)</w:t>
      </w:r>
      <w:r w:rsidRPr="0056343A">
        <w:rPr>
          <w:sz w:val="20"/>
          <w:szCs w:val="20"/>
        </w:rPr>
        <w:fldChar w:fldCharType="end"/>
      </w:r>
    </w:p>
  </w:endnote>
  <w:endnote w:id="27">
    <w:p w14:paraId="3B56984E"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ardner&lt;/Author&gt;&lt;Year&gt;1995&lt;/Year&gt;&lt;RecNum&gt;3&lt;/RecNum&gt;&lt;Pages&gt;11&lt;/Pages&gt;&lt;DisplayText&gt;(H. Gardner &amp;amp; Laskin, 1995, p. 11)&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sz w:val="20"/>
          <w:szCs w:val="20"/>
        </w:rPr>
        <w:fldChar w:fldCharType="separate"/>
      </w:r>
      <w:r w:rsidRPr="0056343A">
        <w:rPr>
          <w:noProof/>
          <w:sz w:val="20"/>
          <w:szCs w:val="20"/>
        </w:rPr>
        <w:t>(H. Gardner &amp; Laskin, 1995, p. 11)</w:t>
      </w:r>
      <w:r w:rsidRPr="0056343A">
        <w:rPr>
          <w:sz w:val="20"/>
          <w:szCs w:val="20"/>
        </w:rPr>
        <w:fldChar w:fldCharType="end"/>
      </w:r>
    </w:p>
  </w:endnote>
  <w:endnote w:id="28">
    <w:p w14:paraId="041DB764"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use&lt;/Author&gt;&lt;Year&gt;1993&lt;/Year&gt;&lt;RecNum&gt;367&lt;/RecNum&gt;&lt;Pages&gt;97&lt;/Pages&gt;&lt;DisplayText&gt;(House &amp;amp; Shamir, 1993, p. 97)&lt;/DisplayText&gt;&lt;record&gt;&lt;rec-number&gt;367&lt;/rec-number&gt;&lt;foreign-keys&gt;&lt;key app="EN" db-id="rz005wvafw0ssdef95cptvvivz2trde5ztts" timestamp="0"&gt;367&lt;/key&gt;&lt;/foreign-keys&gt;&lt;ref-type name="Book Section"&gt;5&lt;/ref-type&gt;&lt;contributors&gt;&lt;authors&gt;&lt;author&gt;Robert J. House&lt;/author&gt;&lt;author&gt;Boas Shamir&lt;/author&gt;&lt;/authors&gt;&lt;secondary-authors&gt;&lt;author&gt;M. Chemers&lt;/author&gt;&lt;author&gt;R. Ayman&lt;/author&gt;&lt;/secondary-authors&gt;&lt;/contributors&gt;&lt;titles&gt;&lt;title&gt;Toward the integration of transformational, charismatic, and visionary theories&lt;/title&gt;&lt;secondary-title&gt;Leadership theory and research: Perspectives and directions&lt;/secondary-title&gt;&lt;/titles&gt;&lt;pages&gt;81-107&lt;/pages&gt;&lt;dates&gt;&lt;year&gt;1993&lt;/year&gt;&lt;/dates&gt;&lt;pub-location&gt;San Diego&lt;/pub-location&gt;&lt;publisher&gt;Academic Press&lt;/publisher&gt;&lt;urls&gt;&lt;/urls&gt;&lt;/record&gt;&lt;/Cite&gt;&lt;/EndNote&gt;</w:instrText>
      </w:r>
      <w:r w:rsidRPr="0056343A">
        <w:rPr>
          <w:sz w:val="20"/>
          <w:szCs w:val="20"/>
        </w:rPr>
        <w:fldChar w:fldCharType="separate"/>
      </w:r>
      <w:r w:rsidRPr="0056343A">
        <w:rPr>
          <w:noProof/>
          <w:sz w:val="20"/>
          <w:szCs w:val="20"/>
        </w:rPr>
        <w:t>(House &amp; Shamir, 1993, p. 97)</w:t>
      </w:r>
      <w:r w:rsidRPr="0056343A">
        <w:rPr>
          <w:sz w:val="20"/>
          <w:szCs w:val="20"/>
        </w:rPr>
        <w:fldChar w:fldCharType="end"/>
      </w:r>
    </w:p>
  </w:endnote>
  <w:endnote w:id="29">
    <w:p w14:paraId="03111CA5" w14:textId="6DB031D2"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30">
    <w:p w14:paraId="4284AAF3" w14:textId="0314ECDC"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Mintzberg&lt;/Author&gt;&lt;Year&gt;1994&lt;/Year&gt;&lt;RecNum&gt;95&lt;/RecNum&gt;&lt;Pages&gt;115&lt;/Pages&gt;&lt;DisplayText&gt;(Mintzberg, 1994, p. 115)&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Pr>
          <w:noProof/>
          <w:sz w:val="20"/>
          <w:szCs w:val="20"/>
        </w:rPr>
        <w:t>(Mintzberg, 1994, p. 115)</w:t>
      </w:r>
      <w:r w:rsidRPr="0056343A">
        <w:rPr>
          <w:sz w:val="20"/>
          <w:szCs w:val="20"/>
        </w:rPr>
        <w:fldChar w:fldCharType="end"/>
      </w:r>
    </w:p>
  </w:endnote>
  <w:endnote w:id="31">
    <w:p w14:paraId="769F1148" w14:textId="7A73F413"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32">
    <w:p w14:paraId="4F66E24E"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uskin&lt;/Author&gt;&lt;Year&gt;1997&lt;/Year&gt;&lt;RecNum&gt;959&lt;/RecNum&gt;&lt;Suffix&gt;`, bolding added&lt;/Suffix&gt;&lt;DisplayText&gt;(Guskin, 1997, bolding added)&lt;/DisplayText&gt;&lt;record&gt;&lt;rec-number&gt;959&lt;/rec-number&gt;&lt;foreign-keys&gt;&lt;key app="EN" db-id="rz005wvafw0ssdef95cptvvivz2trde5ztts" timestamp="0"&gt;959&lt;/key&gt;&lt;/foreign-keys&gt;&lt;ref-type name="Book"&gt;6&lt;/ref-type&gt;&lt;contributors&gt;&lt;authors&gt;&lt;author&gt;Alan E. Guskin&lt;/author&gt;&lt;/authors&gt;&lt;/contributors&gt;&lt;titles&gt;&lt;title&gt;Notes from a pragmatic idealist: Selected papers 1985-1997&lt;/title&gt;&lt;/titles&gt;&lt;dates&gt;&lt;year&gt;1997&lt;/year&gt;&lt;/dates&gt;&lt;pub-location&gt;Yellow Springs, OH&lt;/pub-location&gt;&lt;publisher&gt;Antioch University&lt;/publisher&gt;&lt;urls&gt;&lt;/urls&gt;&lt;/record&gt;&lt;/Cite&gt;&lt;/EndNote&gt;</w:instrText>
      </w:r>
      <w:r w:rsidRPr="0056343A">
        <w:rPr>
          <w:sz w:val="20"/>
          <w:szCs w:val="20"/>
        </w:rPr>
        <w:fldChar w:fldCharType="separate"/>
      </w:r>
      <w:r w:rsidRPr="0056343A">
        <w:rPr>
          <w:noProof/>
          <w:sz w:val="20"/>
          <w:szCs w:val="20"/>
        </w:rPr>
        <w:t>(Guskin, 1997, bolding added)</w:t>
      </w:r>
      <w:r w:rsidRPr="0056343A">
        <w:rPr>
          <w:sz w:val="20"/>
          <w:szCs w:val="20"/>
        </w:rPr>
        <w:fldChar w:fldCharType="end"/>
      </w:r>
    </w:p>
  </w:endnote>
  <w:endnote w:id="33">
    <w:p w14:paraId="39049A96"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we&lt;/Author&gt;&lt;Year&gt;2001&lt;/Year&gt;&lt;RecNum&gt;688&lt;/RecNum&gt;&lt;Pages&gt;82&lt;/Pages&gt;&lt;DisplayText&gt;(Rowe, 2001, p. 82)&lt;/DisplayText&gt;&lt;record&gt;&lt;rec-number&gt;688&lt;/rec-number&gt;&lt;foreign-keys&gt;&lt;key app="EN" db-id="rz005wvafw0ssdef95cptvvivz2trde5ztts" timestamp="0"&gt;688&lt;/key&gt;&lt;/foreign-keys&gt;&lt;ref-type name="Journal Article"&gt;17&lt;/ref-type&gt;&lt;contributors&gt;&lt;authors&gt;&lt;author&gt;W. Glenn Rowe&lt;/author&gt;&lt;/authors&gt;&lt;/contributors&gt;&lt;titles&gt;&lt;title&gt;Creating wealth in organizations: The role of strategic leadership&lt;/title&gt;&lt;secondary-title&gt;Academy of Management Executive&lt;/secondary-title&gt;&lt;/titles&gt;&lt;periodical&gt;&lt;full-title&gt;Academy of Management Executive&lt;/full-title&gt;&lt;/periodical&gt;&lt;pages&gt;81-94&lt;/pages&gt;&lt;volume&gt;15&lt;/volume&gt;&lt;number&gt;1&lt;/number&gt;&lt;dates&gt;&lt;year&gt;2001&lt;/year&gt;&lt;/dates&gt;&lt;urls&gt;&lt;/urls&gt;&lt;/record&gt;&lt;/Cite&gt;&lt;/EndNote&gt;</w:instrText>
      </w:r>
      <w:r w:rsidRPr="0056343A">
        <w:rPr>
          <w:sz w:val="20"/>
          <w:szCs w:val="20"/>
        </w:rPr>
        <w:fldChar w:fldCharType="separate"/>
      </w:r>
      <w:r w:rsidRPr="0056343A">
        <w:rPr>
          <w:noProof/>
          <w:sz w:val="20"/>
          <w:szCs w:val="20"/>
        </w:rPr>
        <w:t>(Rowe, 2001, p. 82)</w:t>
      </w:r>
      <w:r w:rsidRPr="0056343A">
        <w:rPr>
          <w:sz w:val="20"/>
          <w:szCs w:val="20"/>
        </w:rPr>
        <w:fldChar w:fldCharType="end"/>
      </w:r>
    </w:p>
  </w:endnote>
  <w:endnote w:id="34">
    <w:p w14:paraId="00AB3494"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6&lt;/Year&gt;&lt;RecNum&gt;277&lt;/RecNum&gt;&lt;Pages&gt;73&lt;/Pages&gt;&lt;DisplayText&gt;(J. C. Collins &amp;amp; Porras, 1996, p. 73)&lt;/DisplayText&gt;&lt;record&gt;&lt;rec-number&gt;277&lt;/rec-number&gt;&lt;foreign-keys&gt;&lt;key app="EN" db-id="rz005wvafw0ssdef95cptvvivz2trde5ztts" timestamp="0"&gt;277&lt;/key&gt;&lt;/foreign-keys&gt;&lt;ref-type name="Journal Article"&gt;17&lt;/ref-type&gt;&lt;contributors&gt;&lt;authors&gt;&lt;author&gt;Collins, James C.&lt;/author&gt;&lt;author&gt;Jerry I. Porras&lt;/author&gt;&lt;/authors&gt;&lt;/contributors&gt;&lt;titles&gt;&lt;title&gt;Building your company&amp;apos;s vision&lt;/title&gt;&lt;secondary-title&gt;Harvard Business Review&lt;/secondary-title&gt;&lt;/titles&gt;&lt;periodical&gt;&lt;full-title&gt;Harvard Business Review&lt;/full-title&gt;&lt;/periodical&gt;&lt;pages&gt;65-77&lt;/pages&gt;&lt;volume&gt;74&lt;/volume&gt;&lt;number&gt;5&lt;/number&gt;&lt;keywords&gt;&lt;keyword&gt;Organizational change.&lt;/keyword&gt;&lt;/keywords&gt;&lt;dates&gt;&lt;year&gt;1996&lt;/year&gt;&lt;/dates&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J. C. Collins &amp; Porras, 1996, p. 73)</w:t>
      </w:r>
      <w:r w:rsidRPr="0056343A">
        <w:rPr>
          <w:sz w:val="20"/>
          <w:szCs w:val="20"/>
        </w:rPr>
        <w:fldChar w:fldCharType="end"/>
      </w:r>
    </w:p>
  </w:endnote>
  <w:endnote w:id="35">
    <w:p w14:paraId="430CBB33"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onson&lt;/Author&gt;&lt;Year&gt;2003&lt;/Year&gt;&lt;RecNum&gt;92&lt;/RecNum&gt;&lt;Pages&gt;75&lt;/Pages&gt;&lt;DisplayText&gt;(Bronson, 2003, p. 75)&lt;/DisplayText&gt;&lt;record&gt;&lt;rec-number&gt;92&lt;/rec-number&gt;&lt;foreign-keys&gt;&lt;key app="EN" db-id="rz005wvafw0ssdef95cptvvivz2trde5ztts" timestamp="0"&gt;92&lt;/key&gt;&lt;/foreign-keys&gt;&lt;ref-type name="Magazine Article"&gt;19&lt;/ref-type&gt;&lt;contributors&gt;&lt;authors&gt;&lt;author&gt;Po Bronson&lt;/author&gt;&lt;/authors&gt;&lt;/contributors&gt;&lt;titles&gt;&lt;title&gt;What should I do with my life?&lt;/title&gt;&lt;secondary-title&gt;Fast Company&lt;/secondary-title&gt;&lt;/titles&gt;&lt;pages&gt;68-79&lt;/pages&gt;&lt;number&gt;66&lt;/number&gt;&lt;dates&gt;&lt;year&gt;2003&lt;/year&gt;&lt;pub-dates&gt;&lt;date&gt;January&lt;/date&gt;&lt;/pub-dates&gt;&lt;/dates&gt;&lt;urls&gt;&lt;/urls&gt;&lt;/record&gt;&lt;/Cite&gt;&lt;/EndNote&gt;</w:instrText>
      </w:r>
      <w:r w:rsidRPr="0056343A">
        <w:rPr>
          <w:sz w:val="20"/>
          <w:szCs w:val="20"/>
        </w:rPr>
        <w:fldChar w:fldCharType="separate"/>
      </w:r>
      <w:r w:rsidRPr="0056343A">
        <w:rPr>
          <w:noProof/>
          <w:sz w:val="20"/>
          <w:szCs w:val="20"/>
        </w:rPr>
        <w:t>(Bronson, 2003, p. 75)</w:t>
      </w:r>
      <w:r w:rsidRPr="0056343A">
        <w:rPr>
          <w:sz w:val="20"/>
          <w:szCs w:val="20"/>
        </w:rPr>
        <w:fldChar w:fldCharType="end"/>
      </w:r>
    </w:p>
  </w:endnote>
  <w:endnote w:id="36">
    <w:p w14:paraId="5A767E86"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rden&lt;/Author&gt;&lt;Year&gt;1990&lt;/Year&gt;&lt;RecNum&gt;190&lt;/RecNum&gt;&lt;Prefix&gt;as cited in &lt;/Prefix&gt;&lt;Pages&gt;14-15&lt;/Pages&gt;&lt;DisplayText&gt;(as cited in Arden, Wall, &amp;amp; White Deer of Autumn, 1990, pp. 14-15)&lt;/DisplayText&gt;&lt;record&gt;&lt;rec-number&gt;190&lt;/rec-number&gt;&lt;foreign-keys&gt;&lt;key app="EN" db-id="rz005wvafw0ssdef95cptvvivz2trde5ztts" timestamp="0"&gt;190&lt;/key&gt;&lt;/foreign-keys&gt;&lt;ref-type name="Book"&gt;6&lt;/ref-type&gt;&lt;contributors&gt;&lt;authors&gt;&lt;author&gt;Arden, Harvey&lt;/author&gt;&lt;author&gt;Wall, Steve&lt;/author&gt;&lt;author&gt;White Deer of Autumn,&lt;/author&gt;&lt;/authors&gt;&lt;/contributors&gt;&lt;titles&gt;&lt;title&gt;Wisdomkeepers: Meetings with Native American spiritual elders&lt;/title&gt;&lt;secondary-title&gt;The Earthsong collection&lt;/secondary-title&gt;&lt;/titles&gt;&lt;pages&gt;128 p.&lt;/pages&gt;&lt;keywords&gt;&lt;keyword&gt;Indians of North America Religion.&lt;/keyword&gt;&lt;keyword&gt;Indian philosophy North America.&lt;/keyword&gt;&lt;/keywords&gt;&lt;dates&gt;&lt;year&gt;1990&lt;/year&gt;&lt;/dates&gt;&lt;pub-location&gt;Hillsboro, OR&lt;/pub-location&gt;&lt;publisher&gt;Beyond Words&lt;/publisher&gt;&lt;isbn&gt;0941831558&lt;/isbn&gt;&lt;call-num&gt;E98.R3 A73 1990&amp;#xD;299/.7&lt;/call-num&gt;&lt;urls&gt;&lt;/urls&gt;&lt;/record&gt;&lt;/Cite&gt;&lt;/EndNote&gt;</w:instrText>
      </w:r>
      <w:r w:rsidRPr="0056343A">
        <w:rPr>
          <w:sz w:val="20"/>
          <w:szCs w:val="20"/>
        </w:rPr>
        <w:fldChar w:fldCharType="separate"/>
      </w:r>
      <w:r w:rsidRPr="0056343A">
        <w:rPr>
          <w:noProof/>
          <w:sz w:val="20"/>
          <w:szCs w:val="20"/>
        </w:rPr>
        <w:t>(as cited in Arden, Wall, &amp; White Deer of Autumn, 1990, pp. 14-15)</w:t>
      </w:r>
      <w:r w:rsidRPr="0056343A">
        <w:rPr>
          <w:sz w:val="20"/>
          <w:szCs w:val="20"/>
        </w:rPr>
        <w:fldChar w:fldCharType="end"/>
      </w:r>
    </w:p>
  </w:endnote>
  <w:endnote w:id="37">
    <w:p w14:paraId="0EE0CEAC"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nger&lt;/Author&gt;&lt;Year&gt;1989&lt;/Year&gt;&lt;RecNum&gt;89&lt;/RecNum&gt;&lt;Pages&gt;66&lt;/Pages&gt;&lt;DisplayText&gt;(Conger, 1989, p. 66)&lt;/DisplayText&gt;&lt;record&gt;&lt;rec-number&gt;89&lt;/rec-number&gt;&lt;foreign-keys&gt;&lt;key app="EN" db-id="rz005wvafw0ssdef95cptvvivz2trde5ztts" timestamp="0"&gt;89&lt;/key&gt;&lt;/foreign-keys&gt;&lt;ref-type name="Book"&gt;6&lt;/ref-type&gt;&lt;contributors&gt;&lt;authors&gt;&lt;author&gt;Conger, Jay A&lt;/author&gt;&lt;/authors&gt;&lt;/contributors&gt;&lt;titles&gt;&lt;title&gt;The charismatic leader: Behind the mystique of exceptional leadership&lt;/title&gt;&lt;secondary-title&gt;The Jossey-Bass management series&lt;/secondary-title&gt;&lt;/titles&gt;&lt;pages&gt;xxi, 211 p.&lt;/pages&gt;&lt;edition&gt;1st&lt;/edition&gt;&lt;keywords&gt;&lt;keyword&gt;Leadership.&lt;/keyword&gt;&lt;keyword&gt;Charisma (Personality trait)&lt;/keyword&gt;&lt;/keywords&gt;&lt;dates&gt;&lt;year&gt;1989&lt;/year&gt;&lt;/dates&gt;&lt;pub-location&gt;San Francisco&lt;/pub-location&gt;&lt;publisher&gt;Jossey-Bass&lt;/publisher&gt;&lt;isbn&gt;1555421717 (alk. paper)&lt;/isbn&gt;&lt;call-num&gt;HD57.7 .C66 1989&amp;#xD;658.4/092&lt;/call-num&gt;&lt;urls&gt;&lt;related-urls&gt;&lt;url&gt;http://www.loc.gov/catdir/toc/onix07/89045598.html&lt;/url&gt;&lt;/related-urls&gt;&lt;/urls&gt;&lt;/record&gt;&lt;/Cite&gt;&lt;/EndNote&gt;</w:instrText>
      </w:r>
      <w:r w:rsidRPr="0056343A">
        <w:rPr>
          <w:sz w:val="20"/>
          <w:szCs w:val="20"/>
        </w:rPr>
        <w:fldChar w:fldCharType="separate"/>
      </w:r>
      <w:r w:rsidRPr="0056343A">
        <w:rPr>
          <w:noProof/>
          <w:sz w:val="20"/>
          <w:szCs w:val="20"/>
        </w:rPr>
        <w:t>(Conger, 1989, p. 66)</w:t>
      </w:r>
      <w:r w:rsidRPr="0056343A">
        <w:rPr>
          <w:sz w:val="20"/>
          <w:szCs w:val="20"/>
        </w:rPr>
        <w:fldChar w:fldCharType="end"/>
      </w:r>
    </w:p>
  </w:endnote>
  <w:endnote w:id="38">
    <w:p w14:paraId="616556DA"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132&lt;/Pages&gt;&lt;DisplayText&gt;(Bryson, 2011, p. 132)&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132)</w:t>
      </w:r>
      <w:r w:rsidRPr="0056343A">
        <w:rPr>
          <w:sz w:val="20"/>
          <w:szCs w:val="20"/>
        </w:rPr>
        <w:fldChar w:fldCharType="end"/>
      </w:r>
    </w:p>
  </w:endnote>
  <w:endnote w:id="39">
    <w:p w14:paraId="07C1D625"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5&lt;/Pages&gt;&lt;DisplayText&gt;(Allison &amp;amp; Kaye, 2015, p. 65)&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65)</w:t>
      </w:r>
      <w:r w:rsidRPr="0056343A">
        <w:rPr>
          <w:sz w:val="20"/>
          <w:szCs w:val="20"/>
        </w:rPr>
        <w:fldChar w:fldCharType="end"/>
      </w:r>
    </w:p>
  </w:endnote>
  <w:endnote w:id="40">
    <w:p w14:paraId="324100F7"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27&lt;/Pages&gt;&lt;DisplayText&gt;(Bryson, 1995, p. 27)&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27)</w:t>
      </w:r>
      <w:r w:rsidRPr="0056343A">
        <w:rPr>
          <w:sz w:val="20"/>
          <w:szCs w:val="20"/>
        </w:rPr>
        <w:fldChar w:fldCharType="end"/>
      </w:r>
    </w:p>
  </w:endnote>
  <w:endnote w:id="41">
    <w:p w14:paraId="02CECE10"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3-64&lt;/Pages&gt;&lt;DisplayText&gt;(Allison &amp;amp; Kaye, 2015, pp. 63-64)&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63-64)</w:t>
      </w:r>
      <w:r w:rsidRPr="0056343A">
        <w:rPr>
          <w:sz w:val="20"/>
          <w:szCs w:val="20"/>
        </w:rPr>
        <w:fldChar w:fldCharType="end"/>
      </w:r>
    </w:p>
  </w:endnote>
  <w:endnote w:id="42">
    <w:p w14:paraId="52C3F67B"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lman&lt;/Author&gt;&lt;Year&gt;2013&lt;/Year&gt;&lt;RecNum&gt;1508&lt;/RecNum&gt;&lt;DisplayText&gt;(Bolman &amp;amp; Deal, 2013)&lt;/DisplayText&gt;&lt;record&gt;&lt;rec-number&gt;1508&lt;/rec-number&gt;&lt;foreign-keys&gt;&lt;key app="EN" db-id="rz005wvafw0ssdef95cptvvivz2trde5ztts" timestamp="1438545143"&gt;1508&lt;/key&gt;&lt;/foreign-keys&gt;&lt;ref-type name="Book"&gt;6&lt;/ref-type&gt;&lt;contributors&gt;&lt;authors&gt;&lt;author&gt;Bolman, Lee G.&lt;/author&gt;&lt;author&gt;Deal, Terrence E.&lt;/author&gt;&lt;/authors&gt;&lt;/contributors&gt;&lt;titles&gt;&lt;title&gt;Reframing organizations: Artistry, choice, and leadership&lt;/title&gt;&lt;/titles&gt;&lt;pages&gt;xvi, 526 pages&lt;/pages&gt;&lt;edition&gt;5th edition.&lt;/edition&gt;&lt;keywords&gt;&lt;keyword&gt;Management.&lt;/keyword&gt;&lt;keyword&gt;Organizational behavior.&lt;/keyword&gt;&lt;keyword&gt;Leadership.&lt;/keyword&gt;&lt;/keywords&gt;&lt;dates&gt;&lt;year&gt;2013&lt;/year&gt;&lt;/dates&gt;&lt;pub-location&gt;San Francisco, CA&lt;/pub-location&gt;&lt;publisher&gt;Jossey-Bass, a Wiley brand&lt;/publisher&gt;&lt;isbn&gt;9781118557389 (cloth)&amp;#xD;9781118573334 (pbk.)&lt;/isbn&gt;&lt;accession-num&gt;17708828&lt;/accession-num&gt;&lt;urls&gt;&lt;/urls&gt;&lt;/record&gt;&lt;/Cite&gt;&lt;/EndNote&gt;</w:instrText>
      </w:r>
      <w:r w:rsidRPr="0056343A">
        <w:rPr>
          <w:sz w:val="20"/>
          <w:szCs w:val="20"/>
        </w:rPr>
        <w:fldChar w:fldCharType="separate"/>
      </w:r>
      <w:r w:rsidRPr="0056343A">
        <w:rPr>
          <w:noProof/>
          <w:sz w:val="20"/>
          <w:szCs w:val="20"/>
        </w:rPr>
        <w:t>(Bolman &amp; Deal, 2013)</w:t>
      </w:r>
      <w:r w:rsidRPr="0056343A">
        <w:rPr>
          <w:sz w:val="20"/>
          <w:szCs w:val="20"/>
        </w:rPr>
        <w:fldChar w:fldCharType="end"/>
      </w:r>
    </w:p>
  </w:endnote>
  <w:endnote w:id="43">
    <w:p w14:paraId="42D3AF24"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74-76&lt;/Pages&gt;&lt;DisplayText&gt;(Allison &amp;amp; Kaye, 2015, pp. 74-76)&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p. 74-76)</w:t>
      </w:r>
      <w:r w:rsidRPr="0056343A">
        <w:rPr>
          <w:sz w:val="20"/>
          <w:szCs w:val="20"/>
        </w:rPr>
        <w:fldChar w:fldCharType="end"/>
      </w:r>
    </w:p>
  </w:endnote>
  <w:endnote w:id="44">
    <w:p w14:paraId="4DF2DC7B"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136&lt;/Pages&gt;&lt;DisplayText&gt;(Bryson, 2011, p. 136)&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136)</w:t>
      </w:r>
      <w:r w:rsidRPr="0056343A">
        <w:rPr>
          <w:sz w:val="20"/>
          <w:szCs w:val="20"/>
        </w:rPr>
        <w:fldChar w:fldCharType="end"/>
      </w:r>
    </w:p>
  </w:endnote>
  <w:endnote w:id="45">
    <w:p w14:paraId="790143CE" w14:textId="0CF7F659"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Salamon&lt;/Author&gt;&lt;Year&gt;2010&lt;/Year&gt;&lt;RecNum&gt;1287&lt;/RecNum&gt;&lt;Pages&gt;14&lt;/Pages&gt;&lt;DisplayText&gt;(Salamon, Geller, &amp;amp; Mengel, 2010, p. 14)&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Pr>
          <w:noProof/>
          <w:sz w:val="20"/>
          <w:szCs w:val="20"/>
        </w:rPr>
        <w:t>(Salamon, Geller, &amp; Mengel, 2010, p. 14)</w:t>
      </w:r>
      <w:r w:rsidRPr="0056343A">
        <w:rPr>
          <w:sz w:val="20"/>
          <w:szCs w:val="20"/>
        </w:rPr>
        <w:fldChar w:fldCharType="end"/>
      </w:r>
    </w:p>
  </w:endnote>
  <w:endnote w:id="46">
    <w:p w14:paraId="40932FF8"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3&lt;/Pages&gt;&lt;DisplayText&gt;(Drucker &amp;amp; Collins, 2008, p. 23)&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3)</w:t>
      </w:r>
      <w:r w:rsidRPr="0056343A">
        <w:rPr>
          <w:sz w:val="20"/>
          <w:szCs w:val="20"/>
        </w:rPr>
        <w:fldChar w:fldCharType="end"/>
      </w:r>
    </w:p>
  </w:endnote>
  <w:endnote w:id="47">
    <w:p w14:paraId="69A419ED"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Pages&gt;28&lt;/Pages&gt;&lt;DisplayText&gt;(Drucker &amp;amp; Collins, 2008, p. 28)&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8)</w:t>
      </w:r>
      <w:r w:rsidRPr="0056343A">
        <w:rPr>
          <w:sz w:val="20"/>
          <w:szCs w:val="20"/>
        </w:rPr>
        <w:fldChar w:fldCharType="end"/>
      </w:r>
    </w:p>
  </w:endnote>
  <w:endnote w:id="48">
    <w:p w14:paraId="57839B52"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2008&lt;/Year&gt;&lt;RecNum&gt;1269&lt;/RecNum&gt;&lt;Suffix&gt;`, bolding added&lt;/Suffix&gt;&lt;Pages&gt;29&lt;/Pages&gt;&lt;DisplayText&gt;(Drucker &amp;amp; Collins, 2008, p. 29, bolding added)&lt;/DisplayText&gt;&lt;record&gt;&lt;rec-number&gt;1269&lt;/rec-number&gt;&lt;foreign-keys&gt;&lt;key app="EN" db-id="rz005wvafw0ssdef95cptvvivz2trde5ztts" timestamp="0"&gt;1269&lt;/key&gt;&lt;/foreign-keys&gt;&lt;ref-type name="Book"&gt;6&lt;/ref-type&gt;&lt;contributors&gt;&lt;authors&gt;&lt;author&gt;Drucker, Peter F.&lt;/author&gt;&lt;author&gt;Collins, James C.&lt;/author&gt;&lt;/authors&gt;&lt;/contributors&gt;&lt;titles&gt;&lt;title&gt;The five most important questions you will ever ask about your organization&lt;/title&gt;&lt;/titles&gt;&lt;pages&gt;xx, 119 p.&lt;/pages&gt;&lt;edition&gt;New&lt;/edition&gt;&lt;keywords&gt;&lt;keyword&gt;Nonprofit organizations Management Evaluation.&lt;/keyword&gt;&lt;keyword&gt;Organizational effectiveness Evaluation.&lt;/keyword&gt;&lt;keyword&gt;Total quality management Evaluation.&lt;/keyword&gt;&lt;/keywords&gt;&lt;dates&gt;&lt;year&gt;2008&lt;/year&gt;&lt;/dates&gt;&lt;pub-location&gt;San Francisco&lt;/pub-location&gt;&lt;publisher&gt;Leader to Leader Institute; Jossey-Bass&lt;/publisher&gt;&lt;isbn&gt;9780470227565 (pbk.)&amp;#xD;0470227567 (pbk.)&lt;/isbn&gt;&lt;accession-num&gt;15199190&lt;/accession-num&gt;&lt;call-num&gt;Jefferson or Adams Building Reading Rooms HD62.6; .D777 2008&lt;/call-num&gt;&lt;urls&gt;&lt;related-urls&gt;&lt;url&gt;http://www.loc.gov/catdir/enhancements/fy0814/2008009374-d.html&lt;/url&gt;&lt;url&gt;http://www.loc.gov/catdir/enhancements/fy0814/2008009374-t.html&lt;/url&gt;&lt;/related-urls&gt;&lt;/urls&gt;&lt;/record&gt;&lt;/Cite&gt;&lt;/EndNote&gt;</w:instrText>
      </w:r>
      <w:r w:rsidRPr="0056343A">
        <w:rPr>
          <w:sz w:val="20"/>
          <w:szCs w:val="20"/>
        </w:rPr>
        <w:fldChar w:fldCharType="separate"/>
      </w:r>
      <w:r w:rsidRPr="0056343A">
        <w:rPr>
          <w:noProof/>
          <w:sz w:val="20"/>
          <w:szCs w:val="20"/>
        </w:rPr>
        <w:t>(Drucker &amp; Collins, 2008, p. 29, bolding added)</w:t>
      </w:r>
      <w:r w:rsidRPr="0056343A">
        <w:rPr>
          <w:sz w:val="20"/>
          <w:szCs w:val="20"/>
        </w:rPr>
        <w:fldChar w:fldCharType="end"/>
      </w:r>
    </w:p>
  </w:endnote>
  <w:endnote w:id="49">
    <w:p w14:paraId="6EEA8D26"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47&lt;/Pages&gt;&lt;DisplayText&gt;(Majeska, 2001, p. 247)&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47)</w:t>
      </w:r>
      <w:r w:rsidRPr="0056343A">
        <w:rPr>
          <w:sz w:val="20"/>
          <w:szCs w:val="20"/>
        </w:rPr>
        <w:fldChar w:fldCharType="end"/>
      </w:r>
    </w:p>
  </w:endnote>
  <w:endnote w:id="50">
    <w:p w14:paraId="3735EE61"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156&lt;/Pages&gt;&lt;DisplayText&gt;(T. J. Peters &amp;amp; Waterman, 1982, p. 156)&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156)</w:t>
      </w:r>
      <w:r w:rsidRPr="0056343A">
        <w:rPr>
          <w:sz w:val="20"/>
          <w:szCs w:val="20"/>
        </w:rPr>
        <w:fldChar w:fldCharType="end"/>
      </w:r>
    </w:p>
  </w:endnote>
  <w:endnote w:id="51">
    <w:p w14:paraId="2B06D795"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13&lt;/Pages&gt;&lt;DisplayText&gt;(Majeska, 2001, p. 213)&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13)</w:t>
      </w:r>
      <w:r w:rsidRPr="0056343A">
        <w:rPr>
          <w:sz w:val="20"/>
          <w:szCs w:val="20"/>
        </w:rPr>
        <w:fldChar w:fldCharType="end"/>
      </w:r>
    </w:p>
  </w:endnote>
  <w:endnote w:id="52">
    <w:p w14:paraId="40892886"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jeska&lt;/Author&gt;&lt;Year&gt;2001&lt;/Year&gt;&lt;RecNum&gt;1222&lt;/RecNum&gt;&lt;Pages&gt;214&lt;/Pages&gt;&lt;DisplayText&gt;(Majeska, 2001, p. 214)&lt;/DisplayText&gt;&lt;record&gt;&lt;rec-number&gt;1222&lt;/rec-number&gt;&lt;foreign-keys&gt;&lt;key app="EN" db-id="rz005wvafw0ssdef95cptvvivz2trde5ztts" timestamp="0"&gt;1222&lt;/key&gt;&lt;/foreign-keys&gt;&lt;ref-type name="Book Section"&gt;5&lt;/ref-type&gt;&lt;contributors&gt;&lt;authors&gt;&lt;author&gt;Kristin Majeska&lt;/author&gt;&lt;/authors&gt;&lt;secondary-authors&gt;&lt;author&gt;Dees, J. Gregory&lt;/author&gt;&lt;author&gt;Economy, Peter&lt;/author&gt;&lt;author&gt;Emerson, Jed&lt;/author&gt;&lt;/secondary-authors&gt;&lt;/contributors&gt;&lt;titles&gt;&lt;title&gt;Understanding and attracting your &amp;quot;customers&amp;quot;&lt;/title&gt;&lt;secondary-title&gt;Enterprising nonprofits: A toolkit for social entrepreneurs&lt;/secondary-title&gt;&lt;/titles&gt;&lt;pages&gt;199-250&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Majeska, 2001, p. 214)</w:t>
      </w:r>
      <w:r w:rsidRPr="0056343A">
        <w:rPr>
          <w:sz w:val="20"/>
          <w:szCs w:val="20"/>
        </w:rPr>
        <w:fldChar w:fldCharType="end"/>
      </w:r>
    </w:p>
  </w:endnote>
  <w:endnote w:id="53">
    <w:p w14:paraId="68E47BC3"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74&lt;/Pages&gt;&lt;DisplayText&gt;(Brinckerhoff, 2000, p. 74)&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 74)</w:t>
      </w:r>
      <w:r w:rsidRPr="0056343A">
        <w:rPr>
          <w:sz w:val="20"/>
          <w:szCs w:val="20"/>
        </w:rPr>
        <w:fldChar w:fldCharType="end"/>
      </w:r>
    </w:p>
  </w:endnote>
  <w:endnote w:id="54">
    <w:p w14:paraId="206CD4F0"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elock&lt;/Author&gt;&lt;Year&gt;2004&lt;/Year&gt;&lt;RecNum&gt;1331&lt;/RecNum&gt;&lt;Pages&gt;46&lt;/Pages&gt;&lt;DisplayText&gt;(Lovelock, 2004, p. 46)&lt;/DisplayText&gt;&lt;record&gt;&lt;rec-number&gt;1331&lt;/rec-number&gt;&lt;foreign-keys&gt;&lt;key app="EN" db-id="rz005wvafw0ssdef95cptvvivz2trde5ztts" timestamp="1278347375"&gt;1331&lt;/key&gt;&lt;/foreign-keys&gt;&lt;ref-type name="Book Section"&gt;5&lt;/ref-type&gt;&lt;contributors&gt;&lt;authors&gt;&lt;author&gt;Christopher Lovelock&lt;/author&gt;&lt;/authors&gt;&lt;secondary-authors&gt;&lt;author&gt;Oster, Sharon M.&lt;/author&gt;&lt;author&gt;Massarsky, Cynthia W.&lt;/author&gt;&lt;author&gt;Beinhacker, Samantha L.&lt;/author&gt;&lt;/secondary-authors&gt;&lt;/contributors&gt;&lt;titles&gt;&lt;title&gt;Targeting the market and developing a marketing plan&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Lovelock, 2004, p. 46)</w:t>
      </w:r>
      <w:r w:rsidRPr="0056343A">
        <w:rPr>
          <w:sz w:val="20"/>
          <w:szCs w:val="20"/>
        </w:rPr>
        <w:fldChar w:fldCharType="end"/>
      </w:r>
    </w:p>
  </w:endnote>
  <w:endnote w:id="55">
    <w:p w14:paraId="0A31C0A6"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15&lt;/Year&gt;&lt;RecNum&gt;1507&lt;/RecNum&gt;&lt;Pages&gt;69&lt;/Pages&gt;&lt;DisplayText&gt;(Allison &amp;amp; Kaye, 2015, p. 69)&lt;/DisplayText&gt;&lt;record&gt;&lt;rec-number&gt;1507&lt;/rec-number&gt;&lt;foreign-keys&gt;&lt;key app="EN" db-id="rz005wvafw0ssdef95cptvvivz2trde5ztts" timestamp="1438544992"&gt;1507&lt;/key&gt;&lt;/foreign-keys&gt;&lt;ref-type name="Book"&gt;6&lt;/ref-type&gt;&lt;contributors&gt;&lt;authors&gt;&lt;author&gt;Allison, Michael&lt;/author&gt;&lt;author&gt;Kaye, Jude&lt;/author&gt;&lt;/authors&gt;&lt;/contributors&gt;&lt;titles&gt;&lt;title&gt;Strategic planning for nonprofit organizations: A practical guide for dynamic times&lt;/title&gt;&lt;/titles&gt;&lt;section&gt;283&lt;/section&gt;&lt;dates&gt;&lt;year&gt;2015&lt;/year&gt;&lt;/dates&gt;&lt;pub-location&gt;Hoboken, NJ&lt;/pub-location&gt;&lt;publisher&gt;John Wiley &amp;amp; Sons, Inc.&lt;/publisher&gt;&lt;urls&gt;&lt;/urls&gt;&lt;/record&gt;&lt;/Cite&gt;&lt;/EndNote&gt;</w:instrText>
      </w:r>
      <w:r w:rsidRPr="0056343A">
        <w:rPr>
          <w:sz w:val="20"/>
          <w:szCs w:val="20"/>
        </w:rPr>
        <w:fldChar w:fldCharType="separate"/>
      </w:r>
      <w:r w:rsidRPr="0056343A">
        <w:rPr>
          <w:noProof/>
          <w:sz w:val="20"/>
          <w:szCs w:val="20"/>
        </w:rPr>
        <w:t>(Allison &amp; Kaye, 2015, p. 69)</w:t>
      </w:r>
      <w:r w:rsidRPr="0056343A">
        <w:rPr>
          <w:sz w:val="20"/>
          <w:szCs w:val="20"/>
        </w:rPr>
        <w:fldChar w:fldCharType="end"/>
      </w:r>
    </w:p>
  </w:endnote>
  <w:endnote w:id="56">
    <w:p w14:paraId="31B86265"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2011&lt;/Year&gt;&lt;RecNum&gt;1480&lt;/RecNum&gt;&lt;Pages&gt;408&lt;/Pages&gt;&lt;DisplayText&gt;(Bryson, 2011, p. 408)&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56343A">
        <w:rPr>
          <w:sz w:val="20"/>
          <w:szCs w:val="20"/>
        </w:rPr>
        <w:fldChar w:fldCharType="separate"/>
      </w:r>
      <w:r w:rsidRPr="0056343A">
        <w:rPr>
          <w:noProof/>
          <w:sz w:val="20"/>
          <w:szCs w:val="20"/>
        </w:rPr>
        <w:t>(Bryson, 2011, p. 408)</w:t>
      </w:r>
      <w:r w:rsidRPr="0056343A">
        <w:rPr>
          <w:sz w:val="20"/>
          <w:szCs w:val="20"/>
        </w:rPr>
        <w:fldChar w:fldCharType="end"/>
      </w:r>
    </w:p>
  </w:endnote>
  <w:endnote w:id="57">
    <w:p w14:paraId="0720F0E5"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uckingham&lt;/Author&gt;&lt;Year&gt;2007&lt;/Year&gt;&lt;RecNum&gt;1226&lt;/RecNum&gt;&lt;Pages&gt;6&lt;/Pages&gt;&lt;DisplayText&gt;(Buckingham, 2007, p. 6)&lt;/DisplayText&gt;&lt;record&gt;&lt;rec-number&gt;1226&lt;/rec-number&gt;&lt;foreign-keys&gt;&lt;key app="EN" db-id="rz005wvafw0ssdef95cptvvivz2trde5ztts" timestamp="0"&gt;1226&lt;/key&gt;&lt;/foreign-keys&gt;&lt;ref-type name="Book"&gt;6&lt;/ref-type&gt;&lt;contributors&gt;&lt;authors&gt;&lt;author&gt;Buckingham, Marcus&lt;/author&gt;&lt;/authors&gt;&lt;/contributors&gt;&lt;titles&gt;&lt;title&gt;Go put your strengths to work: 6 powerful steps to achieve outstanding performance&lt;/title&gt;&lt;/titles&gt;&lt;pages&gt;xii, 270 p.&lt;/pages&gt;&lt;keywords&gt;&lt;keyword&gt;Employee motivation.&lt;/keyword&gt;&lt;keyword&gt;Ability.&lt;/keyword&gt;&lt;keyword&gt;Success.&lt;/keyword&gt;&lt;keyword&gt;Performance Psychological aspects.&lt;/keyword&gt;&lt;/keywords&gt;&lt;dates&gt;&lt;year&gt;2007&lt;/year&gt;&lt;/dates&gt;&lt;pub-location&gt;New York&lt;/pub-location&gt;&lt;publisher&gt;Free Press&lt;/publisher&gt;&lt;isbn&gt;0743261674 (alk. paper)&amp;#xD;9780743261678 (alk. paper)&lt;/isbn&gt;&lt;call-num&gt;Jefferson or Adams Building Reading Rooms HF5549.5.M63; B825 2007&lt;/call-num&gt;&lt;urls&gt;&lt;related-urls&gt;&lt;url&gt;http://www.loc.gov/catdir/enhancements/fy0708/2006103559-d.html&lt;/url&gt;&lt;url&gt;http://www.loc.gov/catdir/enhancements/fy0710/2006103559-s.html&lt;/url&gt;&lt;url&gt;http://www.loc.gov/catdir/enhancements/fy0710/2006103559-t.html&lt;/url&gt;&lt;/related-urls&gt;&lt;/urls&gt;&lt;/record&gt;&lt;/Cite&gt;&lt;/EndNote&gt;</w:instrText>
      </w:r>
      <w:r w:rsidRPr="0056343A">
        <w:rPr>
          <w:sz w:val="20"/>
          <w:szCs w:val="20"/>
        </w:rPr>
        <w:fldChar w:fldCharType="separate"/>
      </w:r>
      <w:r w:rsidRPr="0056343A">
        <w:rPr>
          <w:noProof/>
          <w:sz w:val="20"/>
          <w:szCs w:val="20"/>
        </w:rPr>
        <w:t>(Buckingham, 2007, p. 6)</w:t>
      </w:r>
      <w:r w:rsidRPr="0056343A">
        <w:rPr>
          <w:sz w:val="20"/>
          <w:szCs w:val="20"/>
        </w:rPr>
        <w:fldChar w:fldCharType="end"/>
      </w:r>
    </w:p>
  </w:endnote>
  <w:endnote w:id="58">
    <w:p w14:paraId="15C63EC9"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igby&lt;/Author&gt;&lt;Year&gt;2015&lt;/Year&gt;&lt;RecNum&gt;1513&lt;/RecNum&gt;&lt;DisplayText&gt;(Rigby &amp;amp; Bilodeau, 2015)&lt;/DisplayText&gt;&lt;record&gt;&lt;rec-number&gt;1513&lt;/rec-number&gt;&lt;foreign-keys&gt;&lt;key app="EN" db-id="rz005wvafw0ssdef95cptvvivz2trde5ztts" timestamp="1440183505"&gt;1513&lt;/key&gt;&lt;/foreign-keys&gt;&lt;ref-type name="Report"&gt;27&lt;/ref-type&gt;&lt;contributors&gt;&lt;authors&gt;&lt;author&gt;Darrel Rigby&lt;/author&gt;&lt;author&gt;Barbara Bilodeau&lt;/author&gt;&lt;/authors&gt;&lt;/contributors&gt;&lt;titles&gt;&lt;title&gt;Management tools and trends 2015&lt;/title&gt;&lt;/titles&gt;&lt;dates&gt;&lt;year&gt;2015&lt;/year&gt;&lt;/dates&gt;&lt;pub-location&gt;Boston&lt;/pub-location&gt;&lt;publisher&gt;Bain &amp;amp; Company&lt;/publisher&gt;&lt;urls&gt;&lt;/urls&gt;&lt;/record&gt;&lt;/Cite&gt;&lt;/EndNote&gt;</w:instrText>
      </w:r>
      <w:r w:rsidRPr="0056343A">
        <w:rPr>
          <w:sz w:val="20"/>
          <w:szCs w:val="20"/>
        </w:rPr>
        <w:fldChar w:fldCharType="separate"/>
      </w:r>
      <w:r w:rsidRPr="0056343A">
        <w:rPr>
          <w:noProof/>
          <w:sz w:val="20"/>
          <w:szCs w:val="20"/>
        </w:rPr>
        <w:t>(Rigby &amp; Bilodeau, 2015)</w:t>
      </w:r>
      <w:r w:rsidRPr="0056343A">
        <w:rPr>
          <w:sz w:val="20"/>
          <w:szCs w:val="20"/>
        </w:rPr>
        <w:fldChar w:fldCharType="end"/>
      </w:r>
    </w:p>
  </w:endnote>
  <w:endnote w:id="59">
    <w:p w14:paraId="71636455"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DisplayText&gt;(Salamon et al., 2010)&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w:t>
      </w:r>
      <w:r w:rsidRPr="0056343A">
        <w:rPr>
          <w:sz w:val="20"/>
          <w:szCs w:val="20"/>
        </w:rPr>
        <w:fldChar w:fldCharType="end"/>
      </w:r>
    </w:p>
  </w:endnote>
  <w:endnote w:id="60">
    <w:p w14:paraId="0D0CFD61"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ul&lt;/Author&gt;&lt;Year&gt;2004&lt;/Year&gt;&lt;RecNum&gt;1229&lt;/RecNum&gt;&lt;Pages&gt;1 italics added&lt;/Pages&gt;&lt;DisplayText&gt;(Saul, 2004, p. 1 italics added)&lt;/DisplayText&gt;&lt;record&gt;&lt;rec-number&gt;1229&lt;/rec-number&gt;&lt;foreign-keys&gt;&lt;key app="EN" db-id="rz005wvafw0ssdef95cptvvivz2trde5ztts" timestamp="0"&gt;1229&lt;/key&gt;&lt;/foreign-keys&gt;&lt;ref-type name="Book"&gt;6&lt;/ref-type&gt;&lt;contributors&gt;&lt;authors&gt;&lt;author&gt;Saul, Jason&lt;/author&gt;&lt;/authors&gt;&lt;/contributors&gt;&lt;titles&gt;&lt;title&gt;Benchmarking for nonprofits: How to measure, manage, and improve performance&lt;/title&gt;&lt;/titles&gt;&lt;pages&gt;xii, 96 p.&lt;/pages&gt;&lt;keywords&gt;&lt;keyword&gt;Benchmarking (Management)&lt;/keyword&gt;&lt;keyword&gt;Nonprofit organizations.&lt;/keyword&gt;&lt;/keywords&gt;&lt;dates&gt;&lt;year&gt;2004&lt;/year&gt;&lt;/dates&gt;&lt;pub-location&gt;Saint Paul, Minn.&lt;/pub-location&gt;&lt;publisher&gt;Amherst H. Wilder Foundation&lt;/publisher&gt;&lt;isbn&gt;0940069431 (pbk.)&lt;/isbn&gt;&lt;call-num&gt;Jefferson or Adams Building Reading Rooms HD62.15; .S28 2004&amp;#xD;Jefferson or Adams Building Reading Rooms - STORED OFFSITE HD62.15; .S28 2004&amp;#xD;Jefferson or Adams Building Reading Rooms SF310.5; .M49 2004&lt;/call-num&gt;&lt;urls&gt;&lt;related-urls&gt;&lt;url&gt;http://www.loc.gov/catdir/toc/ecip0421/2004019501.html&lt;/url&gt;&lt;/related-urls&gt;&lt;/urls&gt;&lt;/record&gt;&lt;/Cite&gt;&lt;/EndNote&gt;</w:instrText>
      </w:r>
      <w:r w:rsidRPr="0056343A">
        <w:rPr>
          <w:sz w:val="20"/>
          <w:szCs w:val="20"/>
        </w:rPr>
        <w:fldChar w:fldCharType="separate"/>
      </w:r>
      <w:r w:rsidRPr="0056343A">
        <w:rPr>
          <w:noProof/>
          <w:sz w:val="20"/>
          <w:szCs w:val="20"/>
        </w:rPr>
        <w:t>(Saul, 2004, p. 1 italics added)</w:t>
      </w:r>
      <w:r w:rsidRPr="0056343A">
        <w:rPr>
          <w:sz w:val="20"/>
          <w:szCs w:val="20"/>
        </w:rPr>
        <w:fldChar w:fldCharType="end"/>
      </w:r>
    </w:p>
  </w:endnote>
  <w:endnote w:id="61">
    <w:p w14:paraId="46612650"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igler&lt;/Author&gt;&lt;Year&gt;1958&lt;/Year&gt;&lt;RecNum&gt;1288&lt;/RecNum&gt;&lt;Pages&gt;58&lt;/Pages&gt;&lt;DisplayText&gt;(Stigler, 1958, p. 58)&lt;/DisplayText&gt;&lt;record&gt;&lt;rec-number&gt;1288&lt;/rec-number&gt;&lt;foreign-keys&gt;&lt;key app="EN" db-id="rz005wvafw0ssdef95cptvvivz2trde5ztts" timestamp="0"&gt;1288&lt;/key&gt;&lt;/foreign-keys&gt;&lt;ref-type name="Journal Article"&gt;17&lt;/ref-type&gt;&lt;contributors&gt;&lt;authors&gt;&lt;author&gt;George J. Stigler&lt;/author&gt;&lt;/authors&gt;&lt;/contributors&gt;&lt;titles&gt;&lt;title&gt;The economies of scale&lt;/title&gt;&lt;secondary-title&gt;Journal of Law and Economics&lt;/secondary-title&gt;&lt;/titles&gt;&lt;periodical&gt;&lt;full-title&gt;Journal of Law and Economics&lt;/full-title&gt;&lt;/periodical&gt;&lt;pages&gt;54-71&lt;/pages&gt;&lt;volume&gt;1&lt;/volume&gt;&lt;dates&gt;&lt;year&gt;1958&lt;/year&gt;&lt;/dates&gt;&lt;urls&gt;&lt;/urls&gt;&lt;/record&gt;&lt;/Cite&gt;&lt;/EndNote&gt;</w:instrText>
      </w:r>
      <w:r w:rsidRPr="0056343A">
        <w:rPr>
          <w:sz w:val="20"/>
          <w:szCs w:val="20"/>
        </w:rPr>
        <w:fldChar w:fldCharType="separate"/>
      </w:r>
      <w:r w:rsidRPr="0056343A">
        <w:rPr>
          <w:noProof/>
          <w:sz w:val="20"/>
          <w:szCs w:val="20"/>
        </w:rPr>
        <w:t>(Stigler, 1958, p. 58)</w:t>
      </w:r>
      <w:r w:rsidRPr="0056343A">
        <w:rPr>
          <w:sz w:val="20"/>
          <w:szCs w:val="20"/>
        </w:rPr>
        <w:fldChar w:fldCharType="end"/>
      </w:r>
    </w:p>
  </w:endnote>
  <w:endnote w:id="62">
    <w:p w14:paraId="1807AE1F" w14:textId="0D90E1F9"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Oster&lt;/Author&gt;&lt;Year&gt;1995&lt;/Year&gt;&lt;RecNum&gt;1061&lt;/RecNum&gt;&lt;Pages&gt;42&lt;/Pages&gt;&lt;DisplayText&gt;(Oster, 1995, p. 42)&lt;/DisplayText&gt;&lt;record&gt;&lt;rec-number&gt;1061&lt;/rec-number&gt;&lt;foreign-keys&gt;&lt;key app="EN" db-id="rz005wvafw0ssdef95cptvvivz2trde5ztts" timestamp="0"&gt;1061&lt;/key&gt;&lt;/foreign-keys&gt;&lt;ref-type name="Book Section"&gt;5&lt;/ref-type&gt;&lt;contributors&gt;&lt;authors&gt;&lt;author&gt;Oster, Sharon M.&lt;/author&gt;&lt;/authors&gt;&lt;/contributors&gt;&lt;titles&gt;&lt;title&gt;Structural analysis of a nonprofit industry&lt;/title&gt;&lt;secondary-title&gt;Strategic management for nonprofit organizations: Theory and cases&lt;/secondary-title&gt;&lt;/titles&gt;&lt;pages&gt;ix, 350 p.&lt;/pages&gt;&lt;keywords&gt;&lt;keyword&gt;Nonprofit organizations Management.&lt;/keyword&gt;&lt;keyword&gt;Strategic planning.&lt;/keyword&gt;&lt;/keywords&gt;&lt;dates&gt;&lt;year&gt;1995&lt;/year&gt;&lt;/dates&gt;&lt;pub-location&gt;New York&lt;/pub-location&gt;&lt;publisher&gt;Oxford University Press&lt;/publisher&gt;&lt;isbn&gt;0195085035&lt;/isbn&gt;&lt;accession-num&gt;1124725&lt;/accession-num&gt;&lt;call-num&gt;Jefferson or Adams Bldg General or Area Studies Reading Rms HD62.6; .O87 1995&amp;#xD;Main or Science/Business Reading Rms - STORED OFFSITE HD62.6; .O87 1995&lt;/call-num&gt;&lt;urls&gt;&lt;related-urls&gt;&lt;url&gt;http://www.loc.gov/catdir/enhancements/fy0604/94021405-d.html&lt;/url&gt;&lt;url&gt;http://www.loc.gov/catdir/enhancements/fy0604/94021405-t.html&lt;/url&gt;&lt;url&gt;http://www.loc.gov/catdir/enhancements/fy0725/94021405-b.html&lt;/url&gt;&lt;/related-urls&gt;&lt;/urls&gt;&lt;/record&gt;&lt;/Cite&gt;&lt;/EndNote&gt;</w:instrText>
      </w:r>
      <w:r w:rsidRPr="0056343A">
        <w:rPr>
          <w:sz w:val="20"/>
          <w:szCs w:val="20"/>
        </w:rPr>
        <w:fldChar w:fldCharType="separate"/>
      </w:r>
      <w:r>
        <w:rPr>
          <w:noProof/>
          <w:sz w:val="20"/>
          <w:szCs w:val="20"/>
        </w:rPr>
        <w:t>(Oster, 1995, p. 42)</w:t>
      </w:r>
      <w:r w:rsidRPr="0056343A">
        <w:rPr>
          <w:sz w:val="20"/>
          <w:szCs w:val="20"/>
        </w:rPr>
        <w:fldChar w:fldCharType="end"/>
      </w:r>
    </w:p>
  </w:endnote>
  <w:endnote w:id="63">
    <w:p w14:paraId="79AF93AE"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ages&gt;150&lt;/Pages&gt;&lt;DisplayText&gt;(Bhide, 1994, p. 150)&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 p. 150)</w:t>
      </w:r>
      <w:r w:rsidRPr="0056343A">
        <w:rPr>
          <w:sz w:val="20"/>
          <w:szCs w:val="20"/>
        </w:rPr>
        <w:fldChar w:fldCharType="end"/>
      </w:r>
    </w:p>
  </w:endnote>
  <w:endnote w:id="64">
    <w:p w14:paraId="5FC171CB"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Pages&gt;151&lt;/Pages&gt;&lt;DisplayText&gt;(Bhide, 1994, p. 151)&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 p. 151)</w:t>
      </w:r>
      <w:r w:rsidRPr="0056343A">
        <w:rPr>
          <w:sz w:val="20"/>
          <w:szCs w:val="20"/>
        </w:rPr>
        <w:fldChar w:fldCharType="end"/>
      </w:r>
    </w:p>
  </w:endnote>
  <w:endnote w:id="65">
    <w:p w14:paraId="1B37750E"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hide&lt;/Author&gt;&lt;Year&gt;1994&lt;/Year&gt;&lt;RecNum&gt;422&lt;/RecNum&gt;&lt;DisplayText&gt;(Bhide, 1994)&lt;/DisplayText&gt;&lt;record&gt;&lt;rec-number&gt;422&lt;/rec-number&gt;&lt;foreign-keys&gt;&lt;key app="EN" db-id="rz005wvafw0ssdef95cptvvivz2trde5ztts" timestamp="0"&gt;422&lt;/key&gt;&lt;/foreign-keys&gt;&lt;ref-type name="Journal Article"&gt;17&lt;/ref-type&gt;&lt;contributors&gt;&lt;authors&gt;&lt;author&gt;Bhide, Amar&lt;/author&gt;&lt;/authors&gt;&lt;/contributors&gt;&lt;titles&gt;&lt;title&gt;How entrepreneurs craft strategies that work&lt;/title&gt;&lt;secondary-title&gt;Harvard Business Review&lt;/secondary-title&gt;&lt;/titles&gt;&lt;periodical&gt;&lt;full-title&gt;Harvard Business Review&lt;/full-title&gt;&lt;/periodical&gt;&lt;pages&gt;150-161&lt;/pages&gt;&lt;volume&gt;72&lt;/volume&gt;&lt;number&gt;2&lt;/number&gt;&lt;keywords&gt;&lt;keyword&gt;Strategic planning&lt;/keyword&gt;&lt;keyword&gt;Startups&lt;/keyword&gt;&lt;keyword&gt;Recommendations&lt;/keyword&gt;&lt;keyword&gt;Polls &amp;amp; surveys&lt;/keyword&gt;&lt;keyword&gt;Entrepreneurs&lt;/keyword&gt;&lt;/keywords&gt;&lt;dates&gt;&lt;year&gt;1994&lt;/year&gt;&lt;pub-dates&gt;&lt;date&gt;Mar/Apr 1994&lt;/date&gt;&lt;/pub-dates&gt;&lt;/dates&gt;&lt;isbn&gt;00178012&lt;/isbn&gt;&lt;urls&gt;&lt;/urls&gt;&lt;/record&gt;&lt;/Cite&gt;&lt;/EndNote&gt;</w:instrText>
      </w:r>
      <w:r w:rsidRPr="0056343A">
        <w:rPr>
          <w:sz w:val="20"/>
          <w:szCs w:val="20"/>
        </w:rPr>
        <w:fldChar w:fldCharType="separate"/>
      </w:r>
      <w:r w:rsidRPr="0056343A">
        <w:rPr>
          <w:noProof/>
          <w:sz w:val="20"/>
          <w:szCs w:val="20"/>
        </w:rPr>
        <w:t>(Bhide, 1994)</w:t>
      </w:r>
      <w:r w:rsidRPr="0056343A">
        <w:rPr>
          <w:sz w:val="20"/>
          <w:szCs w:val="20"/>
        </w:rPr>
        <w:fldChar w:fldCharType="end"/>
      </w:r>
    </w:p>
  </w:endnote>
  <w:endnote w:id="66">
    <w:p w14:paraId="39925AAD"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3&lt;/Pages&gt;&lt;DisplayText&gt;(Salamon et al., 2010, p. 3)&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3)</w:t>
      </w:r>
      <w:r w:rsidRPr="0056343A">
        <w:rPr>
          <w:sz w:val="20"/>
          <w:szCs w:val="20"/>
        </w:rPr>
        <w:fldChar w:fldCharType="end"/>
      </w:r>
    </w:p>
  </w:endnote>
  <w:endnote w:id="67">
    <w:p w14:paraId="3EAD685A"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Kim &amp; Mauborgne, 2004, p. 80)</w:t>
      </w:r>
      <w:r w:rsidRPr="0056343A">
        <w:rPr>
          <w:sz w:val="20"/>
          <w:szCs w:val="20"/>
        </w:rPr>
        <w:fldChar w:fldCharType="end"/>
      </w:r>
    </w:p>
  </w:endnote>
  <w:endnote w:id="68">
    <w:p w14:paraId="1D8925CE"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allo&lt;/Author&gt;&lt;Year&gt;2003&lt;/Year&gt;&lt;RecNum&gt;252&lt;/RecNum&gt;&lt;DisplayText&gt;(Lovallo &amp;amp; Kahneman, 2003)&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56343A">
        <w:rPr>
          <w:sz w:val="20"/>
          <w:szCs w:val="20"/>
        </w:rPr>
        <w:fldChar w:fldCharType="separate"/>
      </w:r>
      <w:r w:rsidRPr="0056343A">
        <w:rPr>
          <w:noProof/>
          <w:sz w:val="20"/>
          <w:szCs w:val="20"/>
        </w:rPr>
        <w:t>(Lovallo &amp; Kahneman, 2003)</w:t>
      </w:r>
      <w:r w:rsidRPr="0056343A">
        <w:rPr>
          <w:sz w:val="20"/>
          <w:szCs w:val="20"/>
        </w:rPr>
        <w:fldChar w:fldCharType="end"/>
      </w:r>
    </w:p>
  </w:endnote>
  <w:endnote w:id="69">
    <w:p w14:paraId="317C12E6"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Lovallo&lt;/Author&gt;&lt;Year&gt;2003&lt;/Year&gt;&lt;RecNum&gt;252&lt;/RecNum&gt;&lt;Pages&gt;60&lt;/Pages&gt;&lt;DisplayText&gt;(Lovallo &amp;amp; Kahneman, 2003, p. 60)&lt;/DisplayText&gt;&lt;record&gt;&lt;rec-number&gt;252&lt;/rec-number&gt;&lt;foreign-keys&gt;&lt;key app="EN" db-id="rz005wvafw0ssdef95cptvvivz2trde5ztts" timestamp="0"&gt;252&lt;/key&gt;&lt;/foreign-keys&gt;&lt;ref-type name="Journal Article"&gt;17&lt;/ref-type&gt;&lt;contributors&gt;&lt;authors&gt;&lt;author&gt;Dan Lovallo&lt;/author&gt;&lt;author&gt;Daniel Kahneman&lt;/author&gt;&lt;/authors&gt;&lt;/contributors&gt;&lt;titles&gt;&lt;title&gt;Delusions of success: How optimism undermines executives&amp;apos; decisions&lt;/title&gt;&lt;secondary-title&gt;Harvard Business Review&lt;/secondary-title&gt;&lt;/titles&gt;&lt;periodical&gt;&lt;full-title&gt;Harvard Business Review&lt;/full-title&gt;&lt;/periodical&gt;&lt;pages&gt;56&lt;/pages&gt;&lt;volume&gt;81&lt;/volume&gt;&lt;number&gt;7&lt;/number&gt;&lt;keywords&gt;&lt;keyword&gt;Strategic planning&lt;/keyword&gt;&lt;keyword&gt;Management decisions&lt;/keyword&gt;&lt;keyword&gt;Organization theory&lt;/keyword&gt;&lt;keyword&gt;Cognition &amp;amp; reasoning&lt;/keyword&gt;&lt;keyword&gt;Executives&lt;/keyword&gt;&lt;keyword&gt;Forecasting techniques&lt;/keyword&gt;&lt;/keywords&gt;&lt;dates&gt;&lt;year&gt;2003&lt;/year&gt;&lt;pub-dates&gt;&lt;date&gt;Jul 2003&lt;/date&gt;&lt;/pub-dates&gt;&lt;/dates&gt;&lt;isbn&gt;00178012&lt;/isbn&gt;&lt;urls&gt;&lt;/urls&gt;&lt;/record&gt;&lt;/Cite&gt;&lt;/EndNote&gt;</w:instrText>
      </w:r>
      <w:r w:rsidRPr="0056343A">
        <w:rPr>
          <w:sz w:val="20"/>
          <w:szCs w:val="20"/>
        </w:rPr>
        <w:fldChar w:fldCharType="separate"/>
      </w:r>
      <w:r w:rsidRPr="0056343A">
        <w:rPr>
          <w:noProof/>
          <w:sz w:val="20"/>
          <w:szCs w:val="20"/>
        </w:rPr>
        <w:t>(Lovallo &amp; Kahneman, 2003, p. 60)</w:t>
      </w:r>
      <w:r w:rsidRPr="0056343A">
        <w:rPr>
          <w:sz w:val="20"/>
          <w:szCs w:val="20"/>
        </w:rPr>
        <w:fldChar w:fldCharType="end"/>
      </w:r>
    </w:p>
  </w:endnote>
  <w:endnote w:id="70">
    <w:p w14:paraId="2A741519"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lamon&lt;/Author&gt;&lt;Year&gt;2010&lt;/Year&gt;&lt;RecNum&gt;1287&lt;/RecNum&gt;&lt;Pages&gt;7&lt;/Pages&gt;&lt;DisplayText&gt;(Salamon et a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Pr="0056343A">
        <w:rPr>
          <w:noProof/>
          <w:sz w:val="20"/>
          <w:szCs w:val="20"/>
        </w:rPr>
        <w:t>(Salamon et al., 2010, p. 7)</w:t>
      </w:r>
      <w:r w:rsidRPr="0056343A">
        <w:rPr>
          <w:sz w:val="20"/>
          <w:szCs w:val="20"/>
        </w:rPr>
        <w:fldChar w:fldCharType="end"/>
      </w:r>
    </w:p>
  </w:endnote>
  <w:endnote w:id="71">
    <w:p w14:paraId="425A1834"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aw&lt;/Author&gt;&lt;Year&gt;1976&lt;/Year&gt;&lt;RecNum&gt;1289&lt;/RecNum&gt;&lt;DisplayText&gt;(Staw, 1976)&lt;/DisplayText&gt;&lt;record&gt;&lt;rec-number&gt;1289&lt;/rec-number&gt;&lt;foreign-keys&gt;&lt;key app="EN" db-id="rz005wvafw0ssdef95cptvvivz2trde5ztts" timestamp="0"&gt;1289&lt;/key&gt;&lt;/foreign-keys&gt;&lt;ref-type name="Journal Article"&gt;17&lt;/ref-type&gt;&lt;contributors&gt;&lt;authors&gt;&lt;author&gt;Staw, Barry M.&lt;/author&gt;&lt;/authors&gt;&lt;/contributors&gt;&lt;titles&gt;&lt;title&gt;Knee-deep in the Big Muddy: A study of escalating commitment to a chosen course of action&lt;/title&gt;&lt;secondary-title&gt;Organizational Behavior &amp;amp; Human Performance&lt;/secondary-title&gt;&lt;/titles&gt;&lt;periodical&gt;&lt;full-title&gt;Organizational Behavior &amp;amp; Human Performance&lt;/full-title&gt;&lt;/periodical&gt;&lt;pages&gt;27-44&lt;/pages&gt;&lt;volume&gt;16&lt;/volume&gt;&lt;number&gt;1&lt;/number&gt;&lt;keywords&gt;&lt;keyword&gt;INVESTMENTS&lt;/keyword&gt;&lt;keyword&gt;DECISION making&lt;/keyword&gt;&lt;keyword&gt;COMMITMENT (Psychology)&lt;/keyword&gt;&lt;keyword&gt;BUSINESS schools&lt;/keyword&gt;&lt;keyword&gt;STUDENTS&lt;/keyword&gt;&lt;keyword&gt;RESPONSIBILITY&lt;/keyword&gt;&lt;keyword&gt;CHOICE (Psychology)&lt;/keyword&gt;&lt;/keywords&gt;&lt;dates&gt;&lt;year&gt;1976&lt;/year&gt;&lt;/dates&gt;&lt;isbn&gt;00305073&lt;/isbn&gt;&lt;urls&gt;&lt;related-urls&gt;&lt;url&gt;http://search.ebscohost.com/login.aspx?direct=true&amp;amp;db=a9h&amp;amp;AN=19002121&amp;amp;site=ehost-live&lt;/url&gt;&lt;/related-urls&gt;&lt;/urls&gt;&lt;/record&gt;&lt;/Cite&gt;&lt;/EndNote&gt;</w:instrText>
      </w:r>
      <w:r w:rsidRPr="0056343A">
        <w:rPr>
          <w:sz w:val="20"/>
          <w:szCs w:val="20"/>
        </w:rPr>
        <w:fldChar w:fldCharType="separate"/>
      </w:r>
      <w:r w:rsidRPr="0056343A">
        <w:rPr>
          <w:noProof/>
          <w:sz w:val="20"/>
          <w:szCs w:val="20"/>
        </w:rPr>
        <w:t>(Staw, 1976)</w:t>
      </w:r>
      <w:r w:rsidRPr="0056343A">
        <w:rPr>
          <w:sz w:val="20"/>
          <w:szCs w:val="20"/>
        </w:rPr>
        <w:fldChar w:fldCharType="end"/>
      </w:r>
    </w:p>
  </w:endnote>
  <w:endnote w:id="72">
    <w:p w14:paraId="155F6C3E"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Suffix&gt;`, bolding added&lt;/Suffix&gt;&lt;Pages&gt;70&lt;/Pages&gt;&lt;DisplayText&gt;(Porter, 1996, p. 70, bolding added)&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 bolding added)</w:t>
      </w:r>
      <w:r w:rsidRPr="0056343A">
        <w:rPr>
          <w:sz w:val="20"/>
          <w:szCs w:val="20"/>
        </w:rPr>
        <w:fldChar w:fldCharType="end"/>
      </w:r>
    </w:p>
  </w:endnote>
  <w:endnote w:id="73">
    <w:p w14:paraId="08C848D7"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dley&lt;/Author&gt;&lt;Year&gt;1977&lt;/Year&gt;&lt;RecNum&gt;1285&lt;/RecNum&gt;&lt;Prefix&gt;Abbreviated from &lt;/Prefix&gt;&lt;DisplayText&gt;(Abbreviated from Hedley, 1977)&lt;/DisplayText&gt;&lt;record&gt;&lt;rec-number&gt;1285&lt;/rec-number&gt;&lt;foreign-keys&gt;&lt;key app="EN" db-id="rz005wvafw0ssdef95cptvvivz2trde5ztts" timestamp="0"&gt;1285&lt;/key&gt;&lt;/foreign-keys&gt;&lt;ref-type name="Journal Article"&gt;17&lt;/ref-type&gt;&lt;contributors&gt;&lt;authors&gt;&lt;author&gt;Barry Hedley&lt;/author&gt;&lt;/authors&gt;&lt;/contributors&gt;&lt;titles&gt;&lt;title&gt;Strategy and the &amp;quot;Business Portfolio&amp;quot;&lt;/title&gt;&lt;secondary-title&gt;Long Range Planning&lt;/secondary-title&gt;&lt;/titles&gt;&lt;periodical&gt;&lt;full-title&gt;Long Range Planning&lt;/full-title&gt;&lt;/periodical&gt;&lt;pages&gt;10-16&lt;/pages&gt;&lt;volume&gt;10&lt;/volume&gt;&lt;number&gt;1&lt;/number&gt;&lt;dates&gt;&lt;year&gt;1977&lt;/year&gt;&lt;/dates&gt;&lt;urls&gt;&lt;/urls&gt;&lt;/record&gt;&lt;/Cite&gt;&lt;/EndNote&gt;</w:instrText>
      </w:r>
      <w:r w:rsidRPr="0056343A">
        <w:rPr>
          <w:sz w:val="20"/>
          <w:szCs w:val="20"/>
        </w:rPr>
        <w:fldChar w:fldCharType="separate"/>
      </w:r>
      <w:r w:rsidRPr="0056343A">
        <w:rPr>
          <w:noProof/>
          <w:sz w:val="20"/>
          <w:szCs w:val="20"/>
        </w:rPr>
        <w:t>(Abbreviated from Hedley, 1977)</w:t>
      </w:r>
      <w:r w:rsidRPr="0056343A">
        <w:rPr>
          <w:sz w:val="20"/>
          <w:szCs w:val="20"/>
        </w:rPr>
        <w:fldChar w:fldCharType="end"/>
      </w:r>
    </w:p>
  </w:endnote>
  <w:endnote w:id="74">
    <w:p w14:paraId="069F0A12"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uber&lt;/Author&gt;&lt;Year&gt;1982&lt;/Year&gt;&lt;RecNum&gt;1275&lt;/RecNum&gt;&lt;Pages&gt;17&lt;/Pages&gt;&lt;DisplayText&gt;(Gruber &amp;amp; Mohr, 1982, p. 17)&lt;/DisplayText&gt;&lt;record&gt;&lt;rec-number&gt;1275&lt;/rec-number&gt;&lt;foreign-keys&gt;&lt;key app="EN" db-id="rz005wvafw0ssdef95cptvvivz2trde5ztts" timestamp="0"&gt;1275&lt;/key&gt;&lt;/foreign-keys&gt;&lt;ref-type name="Journal Article"&gt;17&lt;/ref-type&gt;&lt;contributors&gt;&lt;authors&gt;&lt;author&gt;Gruber, Robert E.&lt;/author&gt;&lt;author&gt;Mohr, Mary&lt;/author&gt;&lt;/authors&gt;&lt;/contributors&gt;&lt;titles&gt;&lt;title&gt;Strategic management for multiprogram nonprofit organizations&lt;/title&gt;&lt;secondary-title&gt;California Management Review&lt;/secondary-title&gt;&lt;/titles&gt;&lt;periodical&gt;&lt;full-title&gt;California Management Review&lt;/full-title&gt;&lt;/periodical&gt;&lt;pages&gt;15-22&lt;/pages&gt;&lt;volume&gt;24&lt;/volume&gt;&lt;number&gt;3&lt;/number&gt;&lt;keywords&gt;&lt;keyword&gt;NONPROFIT organizations&lt;/keyword&gt;&lt;keyword&gt;STRATEGIC planning&lt;/keyword&gt;&lt;keyword&gt;PRODUCT management&lt;/keyword&gt;&lt;keyword&gt;BUSINESS enterprises&lt;/keyword&gt;&lt;keyword&gt;PRODUCT lines&lt;/keyword&gt;&lt;keyword&gt;ECONOMIC structure&lt;/keyword&gt;&lt;keyword&gt;NONPROFIT organizations -- Finance&lt;/keyword&gt;&lt;keyword&gt;PORTFOLIO management&lt;/keyword&gt;&lt;keyword&gt;PUBLIC sector&lt;/keyword&gt;&lt;keyword&gt;COMMUNITY centers&lt;/keyword&gt;&lt;/keywords&gt;&lt;dates&gt;&lt;year&gt;1982&lt;/year&gt;&lt;pub-dates&gt;&lt;date&gt;Spring82&lt;/date&gt;&lt;/pub-dates&gt;&lt;/dates&gt;&lt;publisher&gt;California Management Review&lt;/publisher&gt;&lt;isbn&gt;00081256&lt;/isbn&gt;&lt;urls&gt;&lt;related-urls&gt;&lt;url&gt;http://search.ebscohost.com/login.aspx?direct=true&amp;amp;db=bth&amp;amp;AN=4761433&amp;amp;site=ehost-live&lt;/url&gt;&lt;/related-urls&gt;&lt;/urls&gt;&lt;/record&gt;&lt;/Cite&gt;&lt;/EndNote&gt;</w:instrText>
      </w:r>
      <w:r w:rsidRPr="0056343A">
        <w:rPr>
          <w:sz w:val="20"/>
          <w:szCs w:val="20"/>
        </w:rPr>
        <w:fldChar w:fldCharType="separate"/>
      </w:r>
      <w:r w:rsidRPr="0056343A">
        <w:rPr>
          <w:noProof/>
          <w:sz w:val="20"/>
          <w:szCs w:val="20"/>
        </w:rPr>
        <w:t>(Gruber &amp; Mohr, 1982, p. 17)</w:t>
      </w:r>
      <w:r w:rsidRPr="0056343A">
        <w:rPr>
          <w:sz w:val="20"/>
          <w:szCs w:val="20"/>
        </w:rPr>
        <w:fldChar w:fldCharType="end"/>
      </w:r>
    </w:p>
  </w:endnote>
  <w:endnote w:id="75">
    <w:p w14:paraId="1E51FD3A"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Adapted from MacMillan, 1983, pp. 65-68)</w:t>
      </w:r>
      <w:r w:rsidRPr="0056343A">
        <w:rPr>
          <w:sz w:val="20"/>
          <w:szCs w:val="20"/>
        </w:rPr>
        <w:fldChar w:fldCharType="end"/>
      </w:r>
    </w:p>
  </w:endnote>
  <w:endnote w:id="76">
    <w:p w14:paraId="78F861AC"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refix&gt;Adapted from &lt;/Prefix&gt;&lt;Pages&gt;65-68&lt;/Pages&gt;&lt;DisplayText&gt;(Adapted from MacMillan, 1983, pp. 65-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Adapted from MacMillan, 1983, pp. 65-68)</w:t>
      </w:r>
      <w:r w:rsidRPr="0056343A">
        <w:rPr>
          <w:sz w:val="20"/>
          <w:szCs w:val="20"/>
        </w:rPr>
        <w:fldChar w:fldCharType="end"/>
      </w:r>
    </w:p>
  </w:endnote>
  <w:endnote w:id="77">
    <w:p w14:paraId="4A6C65BF"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cMillan&lt;/Author&gt;&lt;Year&gt;1983&lt;/Year&gt;&lt;RecNum&gt;1276&lt;/RecNum&gt;&lt;Pages&gt;68&lt;/Pages&gt;&lt;DisplayText&gt;(MacMillan, 1983, p. 68)&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56343A">
        <w:rPr>
          <w:sz w:val="20"/>
          <w:szCs w:val="20"/>
        </w:rPr>
        <w:fldChar w:fldCharType="separate"/>
      </w:r>
      <w:r w:rsidRPr="0056343A">
        <w:rPr>
          <w:noProof/>
          <w:sz w:val="20"/>
          <w:szCs w:val="20"/>
        </w:rPr>
        <w:t>(MacMillan, 1983, p. 68)</w:t>
      </w:r>
      <w:r w:rsidRPr="0056343A">
        <w:rPr>
          <w:sz w:val="20"/>
          <w:szCs w:val="20"/>
        </w:rPr>
        <w:fldChar w:fldCharType="end"/>
      </w:r>
    </w:p>
  </w:endnote>
  <w:endnote w:id="78">
    <w:p w14:paraId="3B883BC2"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79">
    <w:p w14:paraId="25CCC5DE" w14:textId="77777777" w:rsidR="0038600A" w:rsidRPr="0056343A" w:rsidRDefault="0038600A"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ees&lt;/Author&gt;&lt;Year&gt;2001&lt;/Year&gt;&lt;RecNum&gt;1219&lt;/RecNum&gt;&lt;Pages&gt;169&lt;/Pages&gt;&lt;DisplayText&gt;(Dees, 2001, p. 169)&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Dees, 2001, p. 169)</w:t>
      </w:r>
      <w:r w:rsidRPr="0056343A">
        <w:rPr>
          <w:sz w:val="20"/>
          <w:szCs w:val="20"/>
        </w:rPr>
        <w:fldChar w:fldCharType="end"/>
      </w:r>
    </w:p>
  </w:endnote>
  <w:endnote w:id="80">
    <w:p w14:paraId="3BCFA885" w14:textId="77777777" w:rsidR="0038600A" w:rsidRPr="0056343A" w:rsidRDefault="0038600A"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llison&lt;/Author&gt;&lt;Year&gt;2005&lt;/Year&gt;&lt;RecNum&gt;1481&lt;/RecNum&gt;&lt;Pages&gt;106-107&lt;/Pages&gt;&lt;DisplayText&gt;(Allison &amp;amp; Kaye, 2005, pp. 106-107)&lt;/DisplayText&gt;&lt;record&gt;&lt;rec-number&gt;1481&lt;/rec-number&gt;&lt;foreign-keys&gt;&lt;key app="EN" db-id="rz005wvafw0ssdef95cptvvivz2trde5ztts" timestamp="1370139357"&gt;1481&lt;/key&gt;&lt;/foreign-keys&gt;&lt;ref-type name="Book"&gt;6&lt;/ref-type&gt;&lt;contributors&gt;&lt;authors&gt;&lt;author&gt;Allison, Michael&lt;/author&gt;&lt;author&gt;Kaye, Jude&lt;/author&gt;&lt;/authors&gt;&lt;/contributors&gt;&lt;titles&gt;&lt;title&gt;Strategic planning for nonprofit organizations : a practical guide and workbook&lt;/title&gt;&lt;/titles&gt;&lt;pages&gt;xx, 458 p.&lt;/pages&gt;&lt;edition&gt;2nd&lt;/edition&gt;&lt;keywords&gt;&lt;keyword&gt;Nonprofit organizations Management.&lt;/keyword&gt;&lt;keyword&gt;Strategic planning.&lt;/keyword&gt;&lt;/keywords&gt;&lt;dates&gt;&lt;year&gt;2005&lt;/year&gt;&lt;/dates&gt;&lt;pub-location&gt;Hoboken, N.J.&lt;/pub-location&gt;&lt;publisher&gt;Wiley&lt;/publisher&gt;&lt;isbn&gt;9780471445814 (paper/CD)&amp;#xD;0471445819 (paper/CD)&lt;/isbn&gt;&lt;accession-num&gt;13659201&lt;/accession-num&gt;&lt;call-num&gt;Machine Readable Collections - STORED OFFSITE HD62.6; .A45 2005&amp;#xD;Jefferson or Adams Building Reading Rooms - STORED OFFSITE HD62.6; .A45 2005&lt;/call-num&gt;&lt;urls&gt;&lt;related-urls&gt;&lt;url&gt;Table of contents only http://www.loc.gov/catdir/toc/ecip0420/2004016486.html&lt;/url&gt;&lt;url&gt;Contributor biographical information http://www.loc.gov/catdir/enhancements/fy0616/2004016486-b.html&lt;/url&gt;&lt;url&gt;Publisher description http://www.loc.gov/catdir/enhancements/fy0616/2004016486-d.html&lt;/url&gt;&lt;/related-urls&gt;&lt;/urls&gt;&lt;/record&gt;&lt;/Cite&gt;&lt;/EndNote&gt;</w:instrText>
      </w:r>
      <w:r w:rsidRPr="0056343A">
        <w:rPr>
          <w:sz w:val="20"/>
          <w:szCs w:val="20"/>
        </w:rPr>
        <w:fldChar w:fldCharType="separate"/>
      </w:r>
      <w:r w:rsidRPr="0056343A">
        <w:rPr>
          <w:noProof/>
          <w:sz w:val="20"/>
          <w:szCs w:val="20"/>
        </w:rPr>
        <w:t>(Allison &amp; Kaye, 2005, pp. 106-107)</w:t>
      </w:r>
      <w:r w:rsidRPr="0056343A">
        <w:rPr>
          <w:sz w:val="20"/>
          <w:szCs w:val="20"/>
        </w:rPr>
        <w:fldChar w:fldCharType="end"/>
      </w:r>
    </w:p>
  </w:endnote>
  <w:endnote w:id="81">
    <w:p w14:paraId="4348D619" w14:textId="77777777" w:rsidR="0038600A" w:rsidRPr="0056343A" w:rsidRDefault="0038600A" w:rsidP="00B57155">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Brewster, 2008, p. 63)</w:t>
      </w:r>
      <w:r w:rsidRPr="0056343A">
        <w:rPr>
          <w:sz w:val="20"/>
          <w:szCs w:val="20"/>
        </w:rPr>
        <w:fldChar w:fldCharType="end"/>
      </w:r>
    </w:p>
  </w:endnote>
  <w:endnote w:id="82">
    <w:p w14:paraId="5C4A6289" w14:textId="77777777" w:rsidR="0038600A" w:rsidRPr="0056343A" w:rsidRDefault="0038600A" w:rsidP="00B57155">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ewster&lt;/Author&gt;&lt;Year&gt;2008&lt;/Year&gt;&lt;RecNum&gt;1217&lt;/RecNum&gt;&lt;Pages&gt;63&lt;/Pages&gt;&lt;DisplayText&gt;(Brewster, 2008, p. 63)&lt;/DisplayText&gt;&lt;record&gt;&lt;rec-number&gt;1217&lt;/rec-number&gt;&lt;foreign-keys&gt;&lt;key app="EN" db-id="rz005wvafw0ssdef95cptvvivz2trde5ztts" timestamp="0"&gt;1217&lt;/key&gt;&lt;/foreign-keys&gt;&lt;ref-type name="Journal Article"&gt;17&lt;/ref-type&gt;&lt;contributors&gt;&lt;authors&gt;&lt;author&gt;Richard Brewster&lt;/author&gt;&lt;/authors&gt;&lt;/contributors&gt;&lt;titles&gt;&lt;title&gt;Business planning: What&amp;apos;s in your toolbox?&lt;/title&gt;&lt;secondary-title&gt;The Nonprofit Quarterly&lt;/secondary-title&gt;&lt;/titles&gt;&lt;periodical&gt;&lt;full-title&gt;The Nonprofit Quarterly&lt;/full-title&gt;&lt;/periodical&gt;&lt;pages&gt;61-65&lt;/pages&gt;&lt;volume&gt;15&lt;/volume&gt;&lt;number&gt;3&lt;/number&gt;&lt;dates&gt;&lt;year&gt;2008&lt;/year&gt;&lt;/dates&gt;&lt;urls&gt;&lt;/urls&gt;&lt;/record&gt;&lt;/Cite&gt;&lt;/EndNote&gt;</w:instrText>
      </w:r>
      <w:r w:rsidRPr="0056343A">
        <w:rPr>
          <w:sz w:val="20"/>
          <w:szCs w:val="20"/>
        </w:rPr>
        <w:fldChar w:fldCharType="separate"/>
      </w:r>
      <w:r w:rsidRPr="0056343A">
        <w:rPr>
          <w:noProof/>
          <w:sz w:val="20"/>
          <w:szCs w:val="20"/>
        </w:rPr>
        <w:t>(Brewster, 2008, p. 63)</w:t>
      </w:r>
      <w:r w:rsidRPr="0056343A">
        <w:rPr>
          <w:sz w:val="20"/>
          <w:szCs w:val="20"/>
        </w:rPr>
        <w:fldChar w:fldCharType="end"/>
      </w:r>
    </w:p>
  </w:endnote>
  <w:endnote w:id="83">
    <w:p w14:paraId="29762DAA" w14:textId="77777777" w:rsidR="0038600A" w:rsidRPr="0056343A" w:rsidRDefault="0038600A" w:rsidP="00E8146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chumpeter&lt;/Author&gt;&lt;Year&gt;1983&lt;/Year&gt;&lt;RecNum&gt;1220&lt;/RecNum&gt;&lt;DisplayText&gt;(Schumpeter, 1983)&lt;/DisplayText&gt;&lt;record&gt;&lt;rec-number&gt;1220&lt;/rec-number&gt;&lt;foreign-keys&gt;&lt;key app="EN" db-id="rz005wvafw0ssdef95cptvvivz2trde5ztts" timestamp="0"&gt;1220&lt;/key&gt;&lt;/foreign-keys&gt;&lt;ref-type name="Book"&gt;6&lt;/ref-type&gt;&lt;contributors&gt;&lt;authors&gt;&lt;author&gt;Schumpeter, Joseph Alois&lt;/author&gt;&lt;/authors&gt;&lt;/contributors&gt;&lt;titles&gt;&lt;title&gt;The theory of economic development: An inquiry into profits, capital, credit, interest, and the business cycle&lt;/title&gt;&lt;secondary-title&gt;Social science classics series&lt;/secondary-title&gt;&lt;/titles&gt;&lt;pages&gt;lxiv, 255 p.&lt;/pages&gt;&lt;keywords&gt;&lt;keyword&gt;Economics.&lt;/keyword&gt;&lt;keyword&gt;Economic development.&lt;/keyword&gt;&lt;keyword&gt;Capitalism.&lt;/keyword&gt;&lt;/keywords&gt;&lt;dates&gt;&lt;year&gt;1983&lt;/year&gt;&lt;/dates&gt;&lt;pub-location&gt;New Brunswick, N.J.&lt;/pub-location&gt;&lt;publisher&gt;Transaction Books&lt;/publisher&gt;&lt;isbn&gt;0878556982 (pbk.)&lt;/isbn&gt;&lt;call-num&gt;Jefferson or Adams Building Reading Rooms HB175; .S462 1983&lt;/call-num&gt;&lt;urls&gt;&lt;/urls&gt;&lt;/record&gt;&lt;/Cite&gt;&lt;/EndNote&gt;</w:instrText>
      </w:r>
      <w:r w:rsidRPr="0056343A">
        <w:rPr>
          <w:sz w:val="20"/>
          <w:szCs w:val="20"/>
        </w:rPr>
        <w:fldChar w:fldCharType="separate"/>
      </w:r>
      <w:r w:rsidRPr="0056343A">
        <w:rPr>
          <w:noProof/>
          <w:sz w:val="20"/>
          <w:szCs w:val="20"/>
        </w:rPr>
        <w:t>(Schumpeter, 1983)</w:t>
      </w:r>
      <w:r w:rsidRPr="0056343A">
        <w:rPr>
          <w:sz w:val="20"/>
          <w:szCs w:val="20"/>
        </w:rPr>
        <w:fldChar w:fldCharType="end"/>
      </w:r>
    </w:p>
  </w:endnote>
  <w:endnote w:id="84">
    <w:p w14:paraId="35C295BF" w14:textId="77777777" w:rsidR="0038600A" w:rsidRPr="0056343A" w:rsidRDefault="0038600A" w:rsidP="00E8146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Dees&lt;/Author&gt;&lt;Year&gt;2001&lt;/Year&gt;&lt;RecNum&gt;1219&lt;/RecNum&gt;&lt;Pages&gt;163&lt;/Pages&gt;&lt;DisplayText&gt;(Dees, 2001, p. 163)&lt;/DisplayText&gt;&lt;record&gt;&lt;rec-number&gt;1219&lt;/rec-number&gt;&lt;foreign-keys&gt;&lt;key app="EN" db-id="rz005wvafw0ssdef95cptvvivz2trde5ztts" timestamp="0"&gt;1219&lt;/key&gt;&lt;/foreign-keys&gt;&lt;ref-type name="Book Section"&gt;5&lt;/ref-type&gt;&lt;contributors&gt;&lt;authors&gt;&lt;author&gt;Dees, J. Gregory&lt;/author&gt;&lt;/authors&gt;&lt;secondary-authors&gt;&lt;author&gt;Dees, J. Gregory&lt;/author&gt;&lt;author&gt;Economy, Peter&lt;/author&gt;&lt;author&gt;Emerson, Jed&lt;/author&gt;&lt;/secondary-authors&gt;&lt;/contributors&gt;&lt;titles&gt;&lt;title&gt;Mastering the art of innovation&lt;/title&gt;&lt;secondary-title&gt;Enterprising nonprofits: A toolkit for social entrepreneurs&lt;/secondary-title&gt;&lt;/titles&gt;&lt;pages&gt;161-197&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Pr>
          <w:noProof/>
          <w:sz w:val="20"/>
          <w:szCs w:val="20"/>
        </w:rPr>
        <w:t>(Dees, 2001, p. 163)</w:t>
      </w:r>
      <w:r w:rsidRPr="0056343A">
        <w:rPr>
          <w:sz w:val="20"/>
          <w:szCs w:val="20"/>
        </w:rPr>
        <w:fldChar w:fldCharType="end"/>
      </w:r>
    </w:p>
  </w:endnote>
  <w:endnote w:id="85">
    <w:p w14:paraId="681A84B8" w14:textId="77777777" w:rsidR="0038600A" w:rsidRPr="0056343A" w:rsidRDefault="0038600A" w:rsidP="00075C0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86">
    <w:p w14:paraId="0FA32E30" w14:textId="77777777" w:rsidR="0038600A" w:rsidRPr="0056343A" w:rsidRDefault="0038600A"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w:t>
      </w:r>
      <w:r w:rsidRPr="0056343A">
        <w:rPr>
          <w:sz w:val="20"/>
          <w:szCs w:val="20"/>
        </w:rPr>
        <w:fldChar w:fldCharType="end"/>
      </w:r>
    </w:p>
  </w:endnote>
  <w:endnote w:id="87">
    <w:p w14:paraId="022FA183" w14:textId="77777777" w:rsidR="0038600A" w:rsidRPr="0056343A" w:rsidRDefault="0038600A"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Ansoff&lt;/Author&gt;&lt;Year&gt;1957&lt;/Year&gt;&lt;RecNum&gt;1293&lt;/RecNum&gt;&lt;Suffix&gt;`, bolding added&lt;/Suffix&gt;&lt;Pages&gt;113&lt;/Pages&gt;&lt;DisplayText&gt;(Ansoff, 1957, p. 113, bolding added)&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56343A">
        <w:rPr>
          <w:sz w:val="20"/>
          <w:szCs w:val="20"/>
        </w:rPr>
        <w:fldChar w:fldCharType="separate"/>
      </w:r>
      <w:r w:rsidRPr="0056343A">
        <w:rPr>
          <w:noProof/>
          <w:sz w:val="20"/>
          <w:szCs w:val="20"/>
        </w:rPr>
        <w:t>(Ansoff, 1957, p. 113, bolding added)</w:t>
      </w:r>
      <w:r w:rsidRPr="0056343A">
        <w:rPr>
          <w:sz w:val="20"/>
          <w:szCs w:val="20"/>
        </w:rPr>
        <w:fldChar w:fldCharType="end"/>
      </w:r>
    </w:p>
  </w:endnote>
  <w:endnote w:id="88">
    <w:p w14:paraId="7853C94C" w14:textId="77777777" w:rsidR="0038600A" w:rsidRPr="0056343A" w:rsidRDefault="0038600A"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56343A">
        <w:rPr>
          <w:sz w:val="20"/>
          <w:szCs w:val="20"/>
        </w:rPr>
        <w:instrText xml:space="preserve"> ADDIN EN.CITE </w:instrText>
      </w:r>
      <w:r w:rsidRPr="0056343A">
        <w:rPr>
          <w:sz w:val="20"/>
          <w:szCs w:val="20"/>
        </w:rPr>
        <w:fldChar w:fldCharType="begin">
          <w:fldData xml:space="preserve">PEVuZE5vdGU+PENpdGU+PEF1dGhvcj5DYXJyb2xsPC9BdXRob3I+PFllYXI+MjAwODwvWWVhcj48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Carroll &amp; Mui, 2008; Nolop, 2007)</w:t>
      </w:r>
      <w:r w:rsidRPr="0056343A">
        <w:rPr>
          <w:sz w:val="20"/>
          <w:szCs w:val="20"/>
        </w:rPr>
        <w:fldChar w:fldCharType="end"/>
      </w:r>
    </w:p>
  </w:endnote>
  <w:endnote w:id="89">
    <w:p w14:paraId="415E56FB" w14:textId="77777777" w:rsidR="0038600A" w:rsidRPr="0056343A" w:rsidRDefault="0038600A" w:rsidP="00E8640F">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90">
    <w:p w14:paraId="5B3BBB04" w14:textId="77777777" w:rsidR="0038600A" w:rsidRPr="0056343A" w:rsidRDefault="0038600A"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im&lt;/Author&gt;&lt;Year&gt;2004&lt;/Year&gt;&lt;RecNum&gt;1232&lt;/RecNum&gt;&lt;Pages&gt;80&lt;/Pages&gt;&lt;DisplayText&gt;(Kim &amp;amp; Mauborgne, 2004, p. 80)&lt;/DisplayText&gt;&lt;record&gt;&lt;rec-number&gt;1232&lt;/rec-number&gt;&lt;foreign-keys&gt;&lt;key app="EN" db-id="rz005wvafw0ssdef95cptvvivz2trde5ztts" timestamp="0"&gt;1232&lt;/key&gt;&lt;/foreign-keys&gt;&lt;ref-type name="Journal Article"&gt;17&lt;/ref-type&gt;&lt;contributors&gt;&lt;authors&gt;&lt;author&gt;W. Chan Kim&lt;/author&gt;&lt;author&gt;Renee Mauborgne&lt;/author&gt;&lt;/authors&gt;&lt;/contributors&gt;&lt;titles&gt;&lt;title&gt;Blue ocean strategy&lt;/title&gt;&lt;secondary-title&gt;Harvard Business Review&lt;/secondary-title&gt;&lt;/titles&gt;&lt;periodical&gt;&lt;full-title&gt;Harvard Business Review&lt;/full-title&gt;&lt;/periodical&gt;&lt;pages&gt;76&lt;/pages&gt;&lt;volume&gt;82&lt;/volume&gt;&lt;number&gt;10&lt;/number&gt;&lt;keywords&gt;&lt;keyword&gt;Circuses&lt;/keyword&gt;&lt;keyword&gt;Market strategy&lt;/keyword&gt;&lt;keyword&gt;Innovations&lt;/keyword&gt;&lt;keyword&gt;Strategic planning&lt;/keyword&gt;&lt;keyword&gt;Market segments&lt;/keyword&gt;&lt;/keywords&gt;&lt;dates&gt;&lt;year&gt;2004&lt;/year&gt;&lt;/dates&gt;&lt;urls&gt;&lt;related-urls&gt;&lt;url&gt;http://proquest.umi.com/pqdweb?did=70117884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Kim &amp; Mauborgne, 2004, p. 80)</w:t>
      </w:r>
      <w:r w:rsidRPr="0056343A">
        <w:rPr>
          <w:sz w:val="20"/>
          <w:szCs w:val="20"/>
        </w:rPr>
        <w:fldChar w:fldCharType="end"/>
      </w:r>
    </w:p>
  </w:endnote>
  <w:endnote w:id="91">
    <w:p w14:paraId="1D826E82" w14:textId="77777777" w:rsidR="0038600A" w:rsidRPr="0056343A" w:rsidRDefault="0038600A" w:rsidP="00E8640F">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eters&lt;/Author&gt;&lt;Year&gt;1982&lt;/Year&gt;&lt;RecNum&gt;40&lt;/RecNum&gt;&lt;Pages&gt;293&lt;/Pages&gt;&lt;DisplayText&gt;(T. J. Peters &amp;amp; Waterman, 1982, p. 293)&lt;/DisplayText&gt;&lt;record&gt;&lt;rec-number&gt;40&lt;/rec-number&gt;&lt;foreign-keys&gt;&lt;key app="EN" db-id="rz005wvafw0ssdef95cptvvivz2trde5ztts" timestamp="0"&gt;40&lt;/key&gt;&lt;/foreign-keys&gt;&lt;ref-type name="Book"&gt;6&lt;/ref-type&gt;&lt;contributors&gt;&lt;authors&gt;&lt;author&gt;Peters, Thomas J.&lt;/author&gt;&lt;author&gt;Waterman, Robert H.&lt;/author&gt;&lt;/authors&gt;&lt;/contributors&gt;&lt;titles&gt;&lt;title&gt;In Search of excellence: Lessons from America&amp;apos;s best-run companies&lt;/title&gt;&lt;/titles&gt;&lt;pages&gt;xxvi, 360 p.&lt;/pages&gt;&lt;edition&gt;1st&lt;/edition&gt;&lt;keywords&gt;&lt;keyword&gt;Industrial management United States.&lt;/keyword&gt;&lt;/keywords&gt;&lt;dates&gt;&lt;year&gt;1982&lt;/year&gt;&lt;/dates&gt;&lt;pub-location&gt;New York&lt;/pub-location&gt;&lt;publisher&gt;Harper &amp;amp; Row&lt;/publisher&gt;&lt;isbn&gt;0060150424&lt;/isbn&gt;&lt;call-num&gt;HD70.U5 P424 1982&amp;#xD;658/.00973&lt;/call-num&gt;&lt;urls&gt;&lt;/urls&gt;&lt;/record&gt;&lt;/Cite&gt;&lt;/EndNote&gt;</w:instrText>
      </w:r>
      <w:r w:rsidRPr="0056343A">
        <w:rPr>
          <w:sz w:val="20"/>
          <w:szCs w:val="20"/>
        </w:rPr>
        <w:fldChar w:fldCharType="separate"/>
      </w:r>
      <w:r w:rsidRPr="0056343A">
        <w:rPr>
          <w:noProof/>
          <w:sz w:val="20"/>
          <w:szCs w:val="20"/>
        </w:rPr>
        <w:t>(T. J. Peters &amp; Waterman, 1982, p. 293)</w:t>
      </w:r>
      <w:r w:rsidRPr="0056343A">
        <w:rPr>
          <w:sz w:val="20"/>
          <w:szCs w:val="20"/>
        </w:rPr>
        <w:fldChar w:fldCharType="end"/>
      </w:r>
    </w:p>
  </w:endnote>
  <w:endnote w:id="92">
    <w:p w14:paraId="41B04E49" w14:textId="48EDA3AA" w:rsidR="0038600A" w:rsidRPr="0056343A" w:rsidRDefault="0038600A" w:rsidP="001507B2">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Mintzberg&lt;/Author&gt;&lt;Year&gt;1994&lt;/Year&gt;&lt;RecNum&gt;95&lt;/RecNum&gt;&lt;Pages&gt;277-279&lt;/Pages&gt;&lt;DisplayText&gt;(Mintzberg, 1994, pp. 277-279)&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Pr>
          <w:noProof/>
          <w:sz w:val="20"/>
          <w:szCs w:val="20"/>
        </w:rPr>
        <w:t>(Mintzberg, 1994, pp. 277-279)</w:t>
      </w:r>
      <w:r w:rsidRPr="0056343A">
        <w:rPr>
          <w:sz w:val="20"/>
          <w:szCs w:val="20"/>
        </w:rPr>
        <w:fldChar w:fldCharType="end"/>
      </w:r>
    </w:p>
  </w:endnote>
  <w:endnote w:id="93">
    <w:p w14:paraId="23B82C80" w14:textId="3ACC307B" w:rsidR="0038600A" w:rsidRPr="0056343A" w:rsidRDefault="0038600A" w:rsidP="001507B2">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McLaughlin&lt;/Author&gt;&lt;Year&gt;2002&lt;/Year&gt;&lt;RecNum&gt;1223&lt;/RecNum&gt;&lt;DisplayText&gt;(McLaughlin, 2002)&lt;/DisplayText&gt;&lt;record&gt;&lt;rec-number&gt;1223&lt;/rec-number&gt;&lt;foreign-keys&gt;&lt;key app="EN" db-id="rz005wvafw0ssdef95cptvvivz2trde5ztts" timestamp="0"&gt;1223&lt;/key&gt;&lt;/foreign-keys&gt;&lt;ref-type name="Electronic Article"&gt;43&lt;/ref-type&gt;&lt;contributors&gt;&lt;authors&gt;&lt;author&gt;Tom McLaughlin&lt;/author&gt;&lt;/authors&gt;&lt;/contributors&gt;&lt;titles&gt;&lt;title&gt;Swat the SWOT&lt;/title&gt;&lt;secondary-title&gt;The Nonprofit Times&lt;/secondary-title&gt;&lt;/titles&gt;&lt;periodical&gt;&lt;full-title&gt;The Nonprofit Times&lt;/full-title&gt;&lt;/periodical&gt;&lt;edition&gt;June 1&lt;/edition&gt;&lt;dates&gt;&lt;year&gt;2002&lt;/year&gt;&lt;pub-dates&gt;&lt;date&gt;March 22, 2007&lt;/date&gt;&lt;/pub-dates&gt;&lt;/dates&gt;&lt;pub-location&gt;Morris Plains, NJ &lt;/pub-location&gt;&lt;urls&gt;&lt;related-urls&gt;&lt;url&gt;http://www.nptimes.com/Jun02/npt3.html&lt;/url&gt;&lt;/related-urls&gt;&lt;/urls&gt;&lt;/record&gt;&lt;/Cite&gt;&lt;/EndNote&gt;</w:instrText>
      </w:r>
      <w:r w:rsidRPr="0056343A">
        <w:rPr>
          <w:sz w:val="20"/>
          <w:szCs w:val="20"/>
        </w:rPr>
        <w:fldChar w:fldCharType="separate"/>
      </w:r>
      <w:r>
        <w:rPr>
          <w:noProof/>
          <w:sz w:val="20"/>
          <w:szCs w:val="20"/>
        </w:rPr>
        <w:t>(McLaughlin, 2002)</w:t>
      </w:r>
      <w:r w:rsidRPr="0056343A">
        <w:rPr>
          <w:sz w:val="20"/>
          <w:szCs w:val="20"/>
        </w:rPr>
        <w:fldChar w:fldCharType="end"/>
      </w:r>
    </w:p>
  </w:endnote>
  <w:endnote w:id="94">
    <w:p w14:paraId="76AA4989" w14:textId="1CACB929" w:rsidR="0038600A" w:rsidRPr="0056343A" w:rsidRDefault="0038600A" w:rsidP="00FD6921">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Hitt&lt;/Author&gt;&lt;Year&gt;2015&lt;/Year&gt;&lt;RecNum&gt;1515&lt;/RecNum&gt;&lt;Pages&gt;40-41&lt;/Pages&gt;&lt;DisplayText&gt;(Hitt, Ireland, &amp;amp; Hoskisson, 2015, pp. 40-41)&lt;/DisplayText&gt;&lt;record&gt;&lt;rec-number&gt;1515&lt;/rec-number&gt;&lt;foreign-keys&gt;&lt;key app="EN" db-id="rz005wvafw0ssdef95cptvvivz2trde5ztts" timestamp="1440271801"&gt;1515&lt;/key&gt;&lt;/foreign-keys&gt;&lt;ref-type name="Book"&gt;6&lt;/ref-type&gt;&lt;contributors&gt;&lt;authors&gt;&lt;author&gt;Hitt, Michael A.&lt;/author&gt;&lt;author&gt;Ireland, R. Duane&lt;/author&gt;&lt;author&gt;Hoskisson, Robert E.&lt;/author&gt;&lt;/authors&gt;&lt;/contributors&gt;&lt;titles&gt;&lt;title&gt;Strategic management: Competitiveness &amp;amp; globalization. Concepts&lt;/title&gt;&lt;/titles&gt;&lt;pages&gt;xxvi, 422 pages&lt;/pages&gt;&lt;edition&gt;11e.&lt;/edition&gt;&lt;keywords&gt;&lt;keyword&gt;Strategic planning.&lt;/keyword&gt;&lt;keyword&gt;Industrial management.&lt;/keyword&gt;&lt;keyword&gt;Competition.&lt;/keyword&gt;&lt;keyword&gt;Strategic planning Case studies.&lt;/keyword&gt;&lt;keyword&gt;Competition Case studies.&lt;/keyword&gt;&lt;/keywords&gt;&lt;dates&gt;&lt;year&gt;2015&lt;/year&gt;&lt;/dates&gt;&lt;pub-location&gt;Australia&lt;/pub-location&gt;&lt;publisher&gt;Cengage Learning&lt;/publisher&gt;&lt;isbn&gt;9781285425184 (pbk.)&amp;#xD;1285425189 (pbk.)&lt;/isbn&gt;&lt;accession-num&gt;17908871&lt;/accession-num&gt;&lt;call-num&gt;HD30.28 .H5865 2015&lt;/call-num&gt;&lt;urls&gt;&lt;/urls&gt;&lt;/record&gt;&lt;/Cite&gt;&lt;/EndNote&gt;</w:instrText>
      </w:r>
      <w:r w:rsidRPr="0056343A">
        <w:rPr>
          <w:sz w:val="20"/>
          <w:szCs w:val="20"/>
        </w:rPr>
        <w:fldChar w:fldCharType="separate"/>
      </w:r>
      <w:r>
        <w:rPr>
          <w:noProof/>
          <w:sz w:val="20"/>
          <w:szCs w:val="20"/>
        </w:rPr>
        <w:t>(Hitt, Ireland, &amp; Hoskisson, 2015, pp. 40-41)</w:t>
      </w:r>
      <w:r w:rsidRPr="0056343A">
        <w:rPr>
          <w:sz w:val="20"/>
          <w:szCs w:val="20"/>
        </w:rPr>
        <w:fldChar w:fldCharType="end"/>
      </w:r>
    </w:p>
  </w:endnote>
  <w:endnote w:id="95">
    <w:p w14:paraId="7469667A"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oyers&lt;/Author&gt;&lt;Year&gt;1997&lt;/Year&gt;&lt;RecNum&gt;22&lt;/RecNum&gt;&lt;DisplayText&gt;(Moyers &amp;amp; Enright, 1997)&lt;/DisplayText&gt;&lt;record&gt;&lt;rec-number&gt;22&lt;/rec-number&gt;&lt;foreign-keys&gt;&lt;key app="EN" db-id="rz005wvafw0ssdef95cptvvivz2trde5ztts" timestamp="0"&gt;22&lt;/key&gt;&lt;/foreign-keys&gt;&lt;ref-type name="Book"&gt;6&lt;/ref-type&gt;&lt;contributors&gt;&lt;authors&gt;&lt;author&gt;Richard Moyers&lt;/author&gt;&lt;author&gt;Kathleen Enright&lt;/author&gt;&lt;/authors&gt;&lt;/contributors&gt;&lt;titles&gt;&lt;title&gt;A Snapshot of America&amp;apos;s nonprofit boards&lt;/title&gt;&lt;/titles&gt;&lt;pages&gt;5&lt;/pages&gt;&lt;dates&gt;&lt;year&gt;1997&lt;/year&gt;&lt;/dates&gt;&lt;pub-location&gt;Washington&lt;/pub-location&gt;&lt;publisher&gt;National Center for Nonprofit Boards&lt;/publisher&gt;&lt;urls&gt;&lt;/urls&gt;&lt;/record&gt;&lt;/Cite&gt;&lt;/EndNote&gt;</w:instrText>
      </w:r>
      <w:r w:rsidRPr="0056343A">
        <w:rPr>
          <w:sz w:val="20"/>
          <w:szCs w:val="20"/>
        </w:rPr>
        <w:fldChar w:fldCharType="separate"/>
      </w:r>
      <w:r w:rsidRPr="0056343A">
        <w:rPr>
          <w:noProof/>
          <w:sz w:val="20"/>
          <w:szCs w:val="20"/>
        </w:rPr>
        <w:t>(Moyers &amp; Enright, 1997)</w:t>
      </w:r>
      <w:r w:rsidRPr="0056343A">
        <w:rPr>
          <w:sz w:val="20"/>
          <w:szCs w:val="20"/>
        </w:rPr>
        <w:fldChar w:fldCharType="end"/>
      </w:r>
    </w:p>
  </w:endnote>
  <w:endnote w:id="96">
    <w:p w14:paraId="0A8D50D5"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olland&lt;/Author&gt;&lt;Year&gt;2000&lt;/Year&gt;&lt;RecNum&gt;282&lt;/RecNum&gt;&lt;Pages&gt;7&lt;/Pages&gt;&lt;DisplayText&gt;(Holland &amp;amp; Blackmon, 2000, p. 7)&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rPr>
          <w:sz w:val="20"/>
          <w:szCs w:val="20"/>
        </w:rPr>
        <w:fldChar w:fldCharType="separate"/>
      </w:r>
      <w:r w:rsidRPr="0056343A">
        <w:rPr>
          <w:noProof/>
          <w:sz w:val="20"/>
          <w:szCs w:val="20"/>
        </w:rPr>
        <w:t>(Holland &amp; Blackmon, 2000, p. 7)</w:t>
      </w:r>
      <w:r w:rsidRPr="0056343A">
        <w:rPr>
          <w:sz w:val="20"/>
          <w:szCs w:val="20"/>
        </w:rPr>
        <w:fldChar w:fldCharType="end"/>
      </w:r>
    </w:p>
  </w:endnote>
  <w:endnote w:id="97">
    <w:p w14:paraId="6A62AE41"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139)</w:t>
      </w:r>
      <w:r w:rsidRPr="0056343A">
        <w:rPr>
          <w:sz w:val="20"/>
          <w:szCs w:val="20"/>
        </w:rPr>
        <w:fldChar w:fldCharType="end"/>
      </w:r>
    </w:p>
  </w:endnote>
  <w:endnote w:id="98">
    <w:p w14:paraId="66C3DA43"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rucker&lt;/Author&gt;&lt;Year&gt;1985&lt;/Year&gt;&lt;RecNum&gt;1221&lt;/RecNum&gt;&lt;Pages&gt;68&lt;/Pages&gt;&lt;DisplayText&gt;(Drucker, 1985, p. 68)&lt;/DisplayText&gt;&lt;record&gt;&lt;rec-number&gt;1221&lt;/rec-number&gt;&lt;foreign-keys&gt;&lt;key app="EN" db-id="rz005wvafw0ssdef95cptvvivz2trde5ztts" timestamp="0"&gt;1221&lt;/key&gt;&lt;/foreign-keys&gt;&lt;ref-type name="Journal Article"&gt;17&lt;/ref-type&gt;&lt;contributors&gt;&lt;authors&gt;&lt;author&gt;Drucker, Peter F.&lt;/author&gt;&lt;/authors&gt;&lt;/contributors&gt;&lt;titles&gt;&lt;title&gt;The discipline of innovation&lt;/title&gt;&lt;secondary-title&gt;Harvard Business Review&lt;/secondary-title&gt;&lt;/titles&gt;&lt;periodical&gt;&lt;full-title&gt;Harvard Business Review&lt;/full-title&gt;&lt;/periodical&gt;&lt;pages&gt;67-72&lt;/pages&gt;&lt;volume&gt;63&lt;/volume&gt;&lt;number&gt;3&lt;/number&gt;&lt;keywords&gt;&lt;keyword&gt;CREATIVE ability in business&lt;/keyword&gt;&lt;keyword&gt;INNOVATIONS in business&lt;/keyword&gt;&lt;keyword&gt;ENTREPRENEURSHIP&lt;/keyword&gt;&lt;keyword&gt;MANAGEMENT&lt;/keyword&gt;&lt;keyword&gt;BUSINESS enterprises&lt;/keyword&gt;&lt;keyword&gt;TECHNOLOGICAL innovations&lt;/keyword&gt;&lt;keyword&gt;MARKETING research&lt;/keyword&gt;&lt;keyword&gt;BUSINESS planning&lt;/keyword&gt;&lt;keyword&gt;SUCCESS in business&lt;/keyword&gt;&lt;keyword&gt;CREATIVE thinking&lt;/keyword&gt;&lt;/keywords&gt;&lt;dates&gt;&lt;year&gt;1985&lt;/year&gt;&lt;/dates&gt;&lt;publisher&gt;Harvard Business School Publication Corp.&lt;/publisher&gt;&lt;isbn&gt;00178012&lt;/isbn&gt;&lt;urls&gt;&lt;related-urls&gt;&lt;url&gt;http://search.ebscohost.com/login.aspx?direct=true&amp;amp;db=bth&amp;amp;AN=8500004443&amp;amp;site=ehost-live&lt;/url&gt;&lt;/related-urls&gt;&lt;/urls&gt;&lt;/record&gt;&lt;/Cite&gt;&lt;/EndNote&gt;</w:instrText>
      </w:r>
      <w:r w:rsidRPr="0056343A">
        <w:rPr>
          <w:sz w:val="20"/>
          <w:szCs w:val="20"/>
        </w:rPr>
        <w:fldChar w:fldCharType="separate"/>
      </w:r>
      <w:r w:rsidRPr="0056343A">
        <w:rPr>
          <w:noProof/>
          <w:sz w:val="20"/>
          <w:szCs w:val="20"/>
        </w:rPr>
        <w:t>(Drucker, 1985, p. 68)</w:t>
      </w:r>
      <w:r w:rsidRPr="0056343A">
        <w:rPr>
          <w:sz w:val="20"/>
          <w:szCs w:val="20"/>
        </w:rPr>
        <w:fldChar w:fldCharType="end"/>
      </w:r>
    </w:p>
  </w:endnote>
  <w:endnote w:id="99">
    <w:p w14:paraId="029936B4"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DisplayText&gt;(Porter, 1996)&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w:t>
      </w:r>
      <w:r w:rsidRPr="0056343A">
        <w:rPr>
          <w:sz w:val="20"/>
          <w:szCs w:val="20"/>
        </w:rPr>
        <w:fldChar w:fldCharType="end"/>
      </w:r>
    </w:p>
  </w:endnote>
  <w:endnote w:id="100">
    <w:p w14:paraId="4AD43C41"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01">
    <w:p w14:paraId="4B18718A"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 pp. 8-9)</w:t>
      </w:r>
      <w:r w:rsidRPr="0056343A">
        <w:rPr>
          <w:sz w:val="20"/>
          <w:szCs w:val="20"/>
        </w:rPr>
        <w:fldChar w:fldCharType="end"/>
      </w:r>
    </w:p>
  </w:endnote>
  <w:endnote w:id="102">
    <w:p w14:paraId="03C8A982" w14:textId="66CCC6C6"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Mintzberg&lt;/Author&gt;&lt;Year&gt;1994&lt;/Year&gt;&lt;RecNum&gt;95&lt;/RecNum&gt;&lt;Pages&gt;293&lt;/Pages&gt;&lt;DisplayText&gt;(Mintzberg, 1994, p. 293)&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Pr>
          <w:noProof/>
          <w:sz w:val="20"/>
          <w:szCs w:val="20"/>
        </w:rPr>
        <w:t>(Mintzberg, 1994, p. 293)</w:t>
      </w:r>
      <w:r w:rsidRPr="0056343A">
        <w:rPr>
          <w:sz w:val="20"/>
          <w:szCs w:val="20"/>
        </w:rPr>
        <w:fldChar w:fldCharType="end"/>
      </w:r>
    </w:p>
  </w:endnote>
  <w:endnote w:id="103">
    <w:p w14:paraId="441B82B2" w14:textId="6AD90FF2"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Mintzberg&lt;/Author&gt;&lt;Year&gt;1994&lt;/Year&gt;&lt;RecNum&gt;95&lt;/RecNum&gt;&lt;Pages&gt;270-272&lt;/Pages&gt;&lt;DisplayText&gt;(Mintzberg, 1994, pp. 270-272)&lt;/DisplayText&gt;&lt;record&gt;&lt;rec-number&gt;95&lt;/rec-number&gt;&lt;foreign-keys&gt;&lt;key app="EN" db-id="rz005wvafw0ssdef95cptvvivz2trde5ztts" timestamp="0"&gt;95&lt;/key&gt;&lt;/foreign-keys&gt;&lt;ref-type name="Book"&gt;6&lt;/ref-type&gt;&lt;contributors&gt;&lt;authors&gt;&lt;author&gt;Mintzberg, Henry&lt;/author&gt;&lt;/authors&gt;&lt;/contributors&gt;&lt;titles&gt;&lt;title&gt;The rise and fall of strategic planning: Reconceiving roles for planning, plans, planners&lt;/title&gt;&lt;/titles&gt;&lt;pages&gt;xix, 458 p.&lt;/pages&gt;&lt;keywords&gt;&lt;keyword&gt;Strategic planning.&lt;/keyword&gt;&lt;/keywords&gt;&lt;dates&gt;&lt;year&gt;1994&lt;/year&gt;&lt;/dates&gt;&lt;pub-location&gt;New York&lt;/pub-location&gt;&lt;publisher&gt;Free Press&lt;/publisher&gt;&lt;isbn&gt;0029216052&lt;/isbn&gt;&lt;call-num&gt;HD30.28 .M56 1994&amp;#xD;658.4/012&lt;/call-num&gt;&lt;urls&gt;&lt;/urls&gt;&lt;/record&gt;&lt;/Cite&gt;&lt;/EndNote&gt;</w:instrText>
      </w:r>
      <w:r w:rsidRPr="0056343A">
        <w:rPr>
          <w:sz w:val="20"/>
          <w:szCs w:val="20"/>
        </w:rPr>
        <w:fldChar w:fldCharType="separate"/>
      </w:r>
      <w:r>
        <w:rPr>
          <w:noProof/>
          <w:sz w:val="20"/>
          <w:szCs w:val="20"/>
        </w:rPr>
        <w:t>(Mintzberg, 1994, pp. 270-272)</w:t>
      </w:r>
      <w:r w:rsidRPr="0056343A">
        <w:rPr>
          <w:sz w:val="20"/>
          <w:szCs w:val="20"/>
        </w:rPr>
        <w:fldChar w:fldCharType="end"/>
      </w:r>
    </w:p>
  </w:endnote>
  <w:endnote w:id="104">
    <w:p w14:paraId="6E71AF6B"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0&lt;/Year&gt;&lt;RecNum&gt;121&lt;/RecNum&gt;&lt;Pages&gt;9`, bolding added&lt;/Pages&gt;&lt;DisplayText&gt;(Senge, 1990, pp. 9, bolding added)&lt;/DisplayText&gt;&lt;record&gt;&lt;rec-number&gt;121&lt;/rec-number&gt;&lt;foreign-keys&gt;&lt;key app="EN" db-id="rz005wvafw0ssdef95cptvvivz2trde5ztts" timestamp="0"&gt;121&lt;/key&gt;&lt;/foreign-keys&gt;&lt;ref-type name="Book"&gt;6&lt;/ref-type&gt;&lt;contributors&gt;&lt;authors&gt;&lt;author&gt;Senge, Peter M.&lt;/author&gt;&lt;/authors&gt;&lt;/contributors&gt;&lt;titles&gt;&lt;title&gt;The fifth discipline: The art and practice of the learning organization&lt;/title&gt;&lt;/titles&gt;&lt;pages&gt;viii, 424 p.&lt;/pages&gt;&lt;edition&gt;1st&lt;/edition&gt;&lt;keywords&gt;&lt;keyword&gt;Organizational effectiveness.&lt;/keyword&gt;&lt;keyword&gt;Teams in the workplace.&lt;/keyword&gt;&lt;/keywords&gt;&lt;dates&gt;&lt;year&gt;1990&lt;/year&gt;&lt;/dates&gt;&lt;pub-location&gt;New York&lt;/pub-location&gt;&lt;publisher&gt;Doubleday/Currency&lt;/publisher&gt;&lt;isbn&gt;0385260946&lt;/isbn&gt;&lt;call-num&gt;HD58.9 .S46 1990&amp;#xD;658.4&lt;/call-num&gt;&lt;urls&gt;&lt;/urls&gt;&lt;/record&gt;&lt;/Cite&gt;&lt;/EndNote&gt;</w:instrText>
      </w:r>
      <w:r w:rsidRPr="0056343A">
        <w:rPr>
          <w:sz w:val="20"/>
          <w:szCs w:val="20"/>
        </w:rPr>
        <w:fldChar w:fldCharType="separate"/>
      </w:r>
      <w:r w:rsidRPr="0056343A">
        <w:rPr>
          <w:noProof/>
          <w:sz w:val="20"/>
          <w:szCs w:val="20"/>
        </w:rPr>
        <w:t>(Senge, 1990, pp. 9, bolding added)</w:t>
      </w:r>
      <w:r w:rsidRPr="0056343A">
        <w:rPr>
          <w:sz w:val="20"/>
          <w:szCs w:val="20"/>
        </w:rPr>
        <w:fldChar w:fldCharType="end"/>
      </w:r>
    </w:p>
  </w:endnote>
  <w:endnote w:id="105">
    <w:p w14:paraId="1A638406"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1994&lt;/Year&gt;&lt;RecNum&gt;51&lt;/RecNum&gt;&lt;Pages&gt;95-96&lt;/Pages&gt;&lt;DisplayText&gt;(J. C. Collins &amp;amp; Porras, 1994, pp. 95-96)&lt;/DisplayText&gt;&lt;record&gt;&lt;rec-number&gt;51&lt;/rec-number&gt;&lt;foreign-keys&gt;&lt;key app="EN" db-id="rz005wvafw0ssdef95cptvvivz2trde5ztts" timestamp="0"&gt;51&lt;/key&gt;&lt;/foreign-keys&gt;&lt;ref-type name="Book"&gt;6&lt;/ref-type&gt;&lt;contributors&gt;&lt;authors&gt;&lt;author&gt;Collins, James C.&lt;/author&gt;&lt;author&gt;Porras, Jerry I.&lt;/author&gt;&lt;/authors&gt;&lt;/contributors&gt;&lt;titles&gt;&lt;title&gt;Built to last: Successful habits of visionary companies&lt;/title&gt;&lt;/titles&gt;&lt;pages&gt;xiv, 322 p.&lt;/pages&gt;&lt;edition&gt;1st&lt;/edition&gt;&lt;keywords&gt;&lt;keyword&gt;Success in business United States.&lt;/keyword&gt;&lt;keyword&gt;Industrial management United States.&lt;/keyword&gt;&lt;keyword&gt;Entrepreneurship United States.&lt;/keyword&gt;&lt;/keywords&gt;&lt;dates&gt;&lt;year&gt;1994&lt;/year&gt;&lt;/dates&gt;&lt;pub-location&gt;New York&lt;/pub-location&gt;&lt;publisher&gt;Harper Business&lt;/publisher&gt;&lt;isbn&gt;0887306713&lt;/isbn&gt;&lt;call-num&gt;HF5386 .C735 1994&amp;#xD;658&lt;/call-num&gt;&lt;urls&gt;&lt;/urls&gt;&lt;/record&gt;&lt;/Cite&gt;&lt;/EndNote&gt;</w:instrText>
      </w:r>
      <w:r w:rsidRPr="0056343A">
        <w:rPr>
          <w:sz w:val="20"/>
          <w:szCs w:val="20"/>
        </w:rPr>
        <w:fldChar w:fldCharType="separate"/>
      </w:r>
      <w:r w:rsidRPr="0056343A">
        <w:rPr>
          <w:noProof/>
          <w:sz w:val="20"/>
          <w:szCs w:val="20"/>
        </w:rPr>
        <w:t>(J. C. Collins &amp; Porras, 1994, pp. 95-96)</w:t>
      </w:r>
      <w:r w:rsidRPr="0056343A">
        <w:rPr>
          <w:sz w:val="20"/>
          <w:szCs w:val="20"/>
        </w:rPr>
        <w:fldChar w:fldCharType="end"/>
      </w:r>
    </w:p>
  </w:endnote>
  <w:endnote w:id="106">
    <w:p w14:paraId="76CCA03C"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07">
    <w:p w14:paraId="232C17A2" w14:textId="432DB58E"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Light&lt;/Author&gt;&lt;Year&gt;2007&lt;/Year&gt;&lt;RecNum&gt;1072&lt;/RecNum&gt;&lt;DisplayText&gt;(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Pr>
          <w:noProof/>
          <w:sz w:val="20"/>
          <w:szCs w:val="20"/>
        </w:rPr>
        <w:t>(Light, 2007)</w:t>
      </w:r>
      <w:r w:rsidRPr="0056343A">
        <w:rPr>
          <w:sz w:val="20"/>
          <w:szCs w:val="20"/>
        </w:rPr>
        <w:fldChar w:fldCharType="end"/>
      </w:r>
    </w:p>
  </w:endnote>
  <w:endnote w:id="108">
    <w:p w14:paraId="6D9362D0" w14:textId="0ADCB8B5"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Peters&lt;/Author&gt;&lt;Year&gt;1974&lt;/Year&gt;&lt;RecNum&gt;213&lt;/RecNum&gt;&lt;Pages&gt;131&lt;/Pages&gt;&lt;DisplayText&gt;(J. Peters, Hammond, &amp;amp; Summers, 1974, p. 131)&lt;/DisplayText&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Cite&gt;&lt;Author&gt;Peters&lt;/Author&gt;&lt;Year&gt;1974&lt;/Year&gt;&lt;RecNum&gt;213&lt;/RecNum&gt;&lt;Pages&gt;131&lt;/Pages&gt;&lt;record&gt;&lt;rec-number&gt;213&lt;/rec-number&gt;&lt;foreign-keys&gt;&lt;key app="EN" db-id="rz005wvafw0ssdef95cptvvivz2trde5ztts" timestamp="0"&gt;213&lt;/key&gt;&lt;/foreign-keys&gt;&lt;ref-type name="Journal Article"&gt;17&lt;/ref-type&gt;&lt;contributors&gt;&lt;authors&gt;&lt;author&gt;J Peters&lt;/author&gt;&lt;author&gt;K Hammond&lt;/author&gt;&lt;author&gt;D Summers&lt;/author&gt;&lt;/authors&gt;&lt;/contributors&gt;&lt;titles&gt;&lt;title&gt;A note on intuitive vs analytic thinking&lt;/title&gt;&lt;secondary-title&gt;Organizational Behavior and Human Decision Processes&lt;/secondary-title&gt;&lt;/titles&gt;&lt;periodical&gt;&lt;full-title&gt;Organizational Behavior and Human Decision Processes&lt;/full-title&gt;&lt;/periodical&gt;&lt;pages&gt;125-131&lt;/pages&gt;&lt;volume&gt;12&lt;/volume&gt;&lt;number&gt;1&lt;/number&gt;&lt;dates&gt;&lt;year&gt;1974&lt;/year&gt;&lt;pub-dates&gt;&lt;date&gt;August 1974&lt;/date&gt;&lt;/pub-dates&gt;&lt;/dates&gt;&lt;urls&gt;&lt;/urls&gt;&lt;/record&gt;&lt;/Cite&gt;&lt;/EndNote&gt;</w:instrText>
      </w:r>
      <w:r w:rsidRPr="0056343A">
        <w:rPr>
          <w:sz w:val="20"/>
          <w:szCs w:val="20"/>
        </w:rPr>
        <w:fldChar w:fldCharType="separate"/>
      </w:r>
      <w:r>
        <w:rPr>
          <w:noProof/>
          <w:sz w:val="20"/>
          <w:szCs w:val="20"/>
        </w:rPr>
        <w:t>(J. Peters, Hammond, &amp; Summers, 1974, p. 131)</w:t>
      </w:r>
      <w:r w:rsidRPr="0056343A">
        <w:rPr>
          <w:sz w:val="20"/>
          <w:szCs w:val="20"/>
        </w:rPr>
        <w:fldChar w:fldCharType="end"/>
      </w:r>
    </w:p>
  </w:endnote>
  <w:endnote w:id="109">
    <w:p w14:paraId="4A42B1E9" w14:textId="2847E88B"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Leonard&lt;/Author&gt;&lt;Year&gt;1997&lt;/Year&gt;&lt;RecNum&gt;1299&lt;/RecNum&gt;&lt;Pages&gt;113&lt;/Pages&gt;&lt;DisplayText&gt;(Leonard &amp;amp; Straus, 1997, p. 113)&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Pr>
          <w:noProof/>
          <w:sz w:val="20"/>
          <w:szCs w:val="20"/>
        </w:rPr>
        <w:t>(Leonard &amp; Straus, 1997, p. 113)</w:t>
      </w:r>
      <w:r w:rsidRPr="0056343A">
        <w:rPr>
          <w:sz w:val="20"/>
          <w:szCs w:val="20"/>
        </w:rPr>
        <w:fldChar w:fldCharType="end"/>
      </w:r>
    </w:p>
  </w:endnote>
  <w:endnote w:id="110">
    <w:p w14:paraId="7BB0044B"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ilovich&lt;/Author&gt;&lt;Year&gt;1991&lt;/Year&gt;&lt;RecNum&gt;625&lt;/RecNum&gt;&lt;Pages&gt;9&lt;/Pages&gt;&lt;DisplayText&gt;(Gilovich, 1991, p. 9)&lt;/DisplayText&gt;&lt;record&gt;&lt;rec-number&gt;625&lt;/rec-number&gt;&lt;foreign-keys&gt;&lt;key app="EN" db-id="rz005wvafw0ssdef95cptvvivz2trde5ztts" timestamp="0"&gt;625&lt;/key&gt;&lt;/foreign-keys&gt;&lt;ref-type name="Book"&gt;6&lt;/ref-type&gt;&lt;contributors&gt;&lt;authors&gt;&lt;author&gt;Gilovich, Thomas&lt;/author&gt;&lt;/authors&gt;&lt;/contributors&gt;&lt;titles&gt;&lt;title&gt;How we know what isn&amp;apos;t so: The fallibility of human reason in everyday life&lt;/title&gt;&lt;/titles&gt;&lt;pages&gt;vii, 216 p.&lt;/pages&gt;&lt;keywords&gt;&lt;keyword&gt;Reasoning (Psychology)&lt;/keyword&gt;&lt;keyword&gt;Judgment.&lt;/keyword&gt;&lt;keyword&gt;Evidence.&lt;/keyword&gt;&lt;keyword&gt;Error.&lt;/keyword&gt;&lt;keyword&gt;Critical thinking.&lt;/keyword&gt;&lt;keyword&gt;Fallacies (Logic)&lt;/keyword&gt;&lt;/keywords&gt;&lt;dates&gt;&lt;year&gt;1991&lt;/year&gt;&lt;/dates&gt;&lt;pub-location&gt;New York N.Y.&lt;/pub-location&gt;&lt;publisher&gt;Free Press&lt;/publisher&gt;&lt;isbn&gt;0029117054&lt;/isbn&gt;&lt;call-num&gt;BF442 .G55 1991&amp;#xD;153.4/3&lt;/call-num&gt;&lt;urls&gt;&lt;/urls&gt;&lt;/record&gt;&lt;/Cite&gt;&lt;/EndNote&gt;</w:instrText>
      </w:r>
      <w:r w:rsidRPr="0056343A">
        <w:rPr>
          <w:sz w:val="20"/>
          <w:szCs w:val="20"/>
        </w:rPr>
        <w:fldChar w:fldCharType="separate"/>
      </w:r>
      <w:r w:rsidRPr="0056343A">
        <w:rPr>
          <w:noProof/>
          <w:sz w:val="20"/>
          <w:szCs w:val="20"/>
        </w:rPr>
        <w:t>(Gilovich, 1991, p. 9)</w:t>
      </w:r>
      <w:r w:rsidRPr="0056343A">
        <w:rPr>
          <w:sz w:val="20"/>
          <w:szCs w:val="20"/>
        </w:rPr>
        <w:fldChar w:fldCharType="end"/>
      </w:r>
    </w:p>
  </w:endnote>
  <w:endnote w:id="111">
    <w:p w14:paraId="2AA1AA7B"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ijksterhuis&lt;/Author&gt;&lt;Year&gt;2006&lt;/Year&gt;&lt;RecNum&gt;1271&lt;/RecNum&gt;&lt;Pages&gt; 1007&lt;/Pages&gt;&lt;DisplayText&gt;(Dijksterhuis, Bos, Nordgren, &amp;amp; van Baaren, 2006, p. 1007)&lt;/DisplayText&gt;&lt;record&gt;&lt;rec-number&gt;1271&lt;/rec-number&gt;&lt;foreign-keys&gt;&lt;key app="EN" db-id="rz005wvafw0ssdef95cptvvivz2trde5ztts" timestamp="0"&gt;1271&lt;/key&gt;&lt;/foreign-keys&gt;&lt;ref-type name="Journal Article"&gt;17&lt;/ref-type&gt;&lt;contributors&gt;&lt;authors&gt;&lt;author&gt;Ap Dijksterhuis&lt;/author&gt;&lt;author&gt;Maarten W. Bos&lt;/author&gt;&lt;author&gt;Loran F. Nordgren&lt;/author&gt;&lt;author&gt;van Baaren, Rick B.&lt;/author&gt;&lt;/authors&gt;&lt;/contributors&gt;&lt;titles&gt;&lt;title&gt;On making the right choice: The deliberation-without-attention effect&lt;/title&gt;&lt;secondary-title&gt;Science&lt;/secondary-title&gt;&lt;/titles&gt;&lt;periodical&gt;&lt;full-title&gt;Science&lt;/full-title&gt;&lt;/periodical&gt;&lt;pages&gt;1004-1007&lt;/pages&gt;&lt;volume&gt;311&lt;/volume&gt;&lt;number&gt;February 17&lt;/number&gt;&lt;dates&gt;&lt;year&gt;2006&lt;/year&gt;&lt;/dates&gt;&lt;urls&gt;&lt;/urls&gt;&lt;/record&gt;&lt;/Cite&gt;&lt;/EndNote&gt;</w:instrText>
      </w:r>
      <w:r w:rsidRPr="0056343A">
        <w:rPr>
          <w:sz w:val="20"/>
          <w:szCs w:val="20"/>
        </w:rPr>
        <w:fldChar w:fldCharType="separate"/>
      </w:r>
      <w:r w:rsidRPr="0056343A">
        <w:rPr>
          <w:noProof/>
          <w:sz w:val="20"/>
          <w:szCs w:val="20"/>
        </w:rPr>
        <w:t>(Dijksterhuis, Bos, Nordgren, &amp; van Baaren, 2006, p. 1007)</w:t>
      </w:r>
      <w:r w:rsidRPr="0056343A">
        <w:rPr>
          <w:sz w:val="20"/>
          <w:szCs w:val="20"/>
        </w:rPr>
        <w:fldChar w:fldCharType="end"/>
      </w:r>
    </w:p>
  </w:endnote>
  <w:endnote w:id="112">
    <w:p w14:paraId="171606A1"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Dijksterhuis&lt;/Author&gt;&lt;Year&gt;2007&lt;/Year&gt;&lt;RecNum&gt;1272&lt;/RecNum&gt;&lt;Pages&gt;32&lt;/Pages&gt;&lt;DisplayText&gt;(Dijksterhuis, 2007, p. 32)&lt;/DisplayText&gt;&lt;record&gt;&lt;rec-number&gt;1272&lt;/rec-number&gt;&lt;foreign-keys&gt;&lt;key app="EN" db-id="rz005wvafw0ssdef95cptvvivz2trde5ztts" timestamp="0"&gt;1272&lt;/key&gt;&lt;/foreign-keys&gt;&lt;ref-type name="Journal Article"&gt;17&lt;/ref-type&gt;&lt;contributors&gt;&lt;authors&gt;&lt;author&gt;Dijksterhuis, Ap&lt;/author&gt;&lt;/authors&gt;&lt;/contributors&gt;&lt;titles&gt;&lt;title&gt;The HBR LIST: Breakthrough ideas for 2007: When to sleep on it&lt;/title&gt;&lt;secondary-title&gt;Harvard Business Review&lt;/secondary-title&gt;&lt;/titles&gt;&lt;periodical&gt;&lt;full-title&gt;Harvard Business Review&lt;/full-title&gt;&lt;/periodical&gt;&lt;pages&gt;30-32&lt;/pages&gt;&lt;volume&gt;85&lt;/volume&gt;&lt;number&gt;2&lt;/number&gt;&lt;keywords&gt;&lt;keyword&gt;CONSULTANTS&lt;/keyword&gt;&lt;keyword&gt;CONVERGENCE (Mathematics)&lt;/keyword&gt;&lt;keyword&gt;DIFFUSION of innovations&lt;/keyword&gt;&lt;keyword&gt;HARVARD Business Review (Periodical)&lt;/keyword&gt;&lt;keyword&gt;ESSAYS&lt;/keyword&gt;&lt;keyword&gt;SCIENTIFIC development&lt;/keyword&gt;&lt;keyword&gt;SOCIAL impact assessment&lt;/keyword&gt;&lt;/keywords&gt;&lt;dates&gt;&lt;year&gt;2007&lt;/year&gt;&lt;/dates&gt;&lt;publisher&gt;Harvard Business School Publication Corp.&lt;/publisher&gt;&lt;isbn&gt;00178012&lt;/isbn&gt;&lt;urls&gt;&lt;related-urls&gt;&lt;url&gt;http://search.ebscohost.com/login.aspx?direct=true&amp;amp;db=bth&amp;amp;AN=23690972&amp;amp;site=ehost-live&lt;/url&gt;&lt;/related-urls&gt;&lt;/urls&gt;&lt;/record&gt;&lt;/Cite&gt;&lt;/EndNote&gt;</w:instrText>
      </w:r>
      <w:r w:rsidRPr="0056343A">
        <w:rPr>
          <w:sz w:val="20"/>
          <w:szCs w:val="20"/>
        </w:rPr>
        <w:fldChar w:fldCharType="separate"/>
      </w:r>
      <w:r w:rsidRPr="0056343A">
        <w:rPr>
          <w:noProof/>
          <w:sz w:val="20"/>
          <w:szCs w:val="20"/>
        </w:rPr>
        <w:t>(Dijksterhuis, 2007, p. 32)</w:t>
      </w:r>
      <w:r w:rsidRPr="0056343A">
        <w:rPr>
          <w:sz w:val="20"/>
          <w:szCs w:val="20"/>
        </w:rPr>
        <w:fldChar w:fldCharType="end"/>
      </w:r>
    </w:p>
  </w:endnote>
  <w:endnote w:id="113">
    <w:p w14:paraId="43090F14" w14:textId="402F23D6"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Pr>
          <w:sz w:val="20"/>
          <w:szCs w:val="20"/>
        </w:rPr>
        <w:instrText xml:space="preserve"> ADDIN EN.CITE &lt;EndNote&gt;&lt;Cite&gt;&lt;Author&gt;Leonard&lt;/Author&gt;&lt;Year&gt;1997&lt;/Year&gt;&lt;RecNum&gt;1299&lt;/RecNum&gt;&lt;Pages&gt;121&lt;/Pages&gt;&lt;DisplayText&gt;(Leonard &amp;amp; Straus, 1997, p. 121)&lt;/DisplayText&gt;&lt;record&gt;&lt;rec-number&gt;1299&lt;/rec-number&gt;&lt;foreign-keys&gt;&lt;key app="EN" db-id="rz005wvafw0ssdef95cptvvivz2trde5ztts" timestamp="1277156254"&gt;1299&lt;/key&gt;&lt;/foreign-keys&gt;&lt;ref-type name="Journal Article"&gt;17&lt;/ref-type&gt;&lt;contributors&gt;&lt;authors&gt;&lt;author&gt;Leonard, Dorothy&lt;/author&gt;&lt;author&gt;Straus, Susaan&lt;/author&gt;&lt;/authors&gt;&lt;/contributors&gt;&lt;titles&gt;&lt;title&gt;Putting your company&amp;apos;s whole brain to work&lt;/title&gt;&lt;secondary-title&gt;Harvard Business Review&lt;/secondary-title&gt;&lt;/titles&gt;&lt;periodical&gt;&lt;full-title&gt;Harvard Business Review&lt;/full-title&gt;&lt;/periodical&gt;&lt;pages&gt;110-121&lt;/pages&gt;&lt;volume&gt;75&lt;/volume&gt;&lt;number&gt;4&lt;/number&gt;&lt;keywords&gt;&lt;keyword&gt;INNOVATION management&lt;/keyword&gt;&lt;keyword&gt;CONFLICT management&lt;/keyword&gt;&lt;keyword&gt;CREATIVE ability in business&lt;/keyword&gt;&lt;keyword&gt;EMPLOYEES -- Attitudes&lt;/keyword&gt;&lt;keyword&gt;PROFESSIONAL relationships&lt;/keyword&gt;&lt;keyword&gt;ORGANIZATIONAL behavior&lt;/keyword&gt;&lt;keyword&gt;PERSONNEL management&lt;/keyword&gt;&lt;keyword&gt;INNOVATIONS in business&lt;/keyword&gt;&lt;keyword&gt;TEAMS in the workplace&lt;/keyword&gt;&lt;keyword&gt;INTERPERSONAL conflict&lt;/keyword&gt;&lt;/keywords&gt;&lt;dates&gt;&lt;year&gt;1997&lt;/year&gt;&lt;/dates&gt;&lt;publisher&gt;Harvard Business School Publication Corp.&lt;/publisher&gt;&lt;isbn&gt;00178012&lt;/isbn&gt;&lt;accession-num&gt;9706292956&lt;/accession-num&gt;&lt;work-type&gt;Article&lt;/work-type&gt;&lt;urls&gt;&lt;related-urls&gt;&lt;url&gt;http://search.ebscohost.com/login.aspx?direct=true&amp;amp;db=bth&amp;amp;AN=9706292956&amp;amp;site=ehost-live&lt;/url&gt;&lt;/related-urls&gt;&lt;/urls&gt;&lt;remote-database-name&gt;bth&lt;/remote-database-name&gt;&lt;remote-database-provider&gt;EBSCOhost&lt;/remote-database-provider&gt;&lt;/record&gt;&lt;/Cite&gt;&lt;/EndNote&gt;</w:instrText>
      </w:r>
      <w:r w:rsidRPr="0056343A">
        <w:rPr>
          <w:sz w:val="20"/>
          <w:szCs w:val="20"/>
        </w:rPr>
        <w:fldChar w:fldCharType="separate"/>
      </w:r>
      <w:r>
        <w:rPr>
          <w:noProof/>
          <w:sz w:val="20"/>
          <w:szCs w:val="20"/>
        </w:rPr>
        <w:t>(Leonard &amp; Straus, 1997, p. 121)</w:t>
      </w:r>
      <w:r w:rsidRPr="0056343A">
        <w:rPr>
          <w:sz w:val="20"/>
          <w:szCs w:val="20"/>
        </w:rPr>
        <w:fldChar w:fldCharType="end"/>
      </w:r>
    </w:p>
  </w:endnote>
  <w:endnote w:id="114">
    <w:p w14:paraId="4D943BC5"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DisplayText&gt;(Simon, 198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w:t>
      </w:r>
      <w:r w:rsidRPr="0056343A">
        <w:rPr>
          <w:sz w:val="20"/>
          <w:szCs w:val="20"/>
        </w:rPr>
        <w:fldChar w:fldCharType="end"/>
      </w:r>
    </w:p>
  </w:endnote>
  <w:endnote w:id="115">
    <w:p w14:paraId="4AC5D5AC"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ammond&lt;/Author&gt;&lt;Year&gt;1998&lt;/Year&gt;&lt;RecNum&gt;792&lt;/RecNum&gt;&lt;DisplayText&gt;(Hammond, Keeney, &amp;amp; Raiffa, 1998)&lt;/DisplayText&gt;&lt;record&gt;&lt;rec-number&gt;792&lt;/rec-number&gt;&lt;foreign-keys&gt;&lt;key app="EN" db-id="rz005wvafw0ssdef95cptvvivz2trde5ztts" timestamp="0"&gt;792&lt;/key&gt;&lt;/foreign-keys&gt;&lt;ref-type name="Journal Article"&gt;17&lt;/ref-type&gt;&lt;contributors&gt;&lt;authors&gt;&lt;author&gt;John S. Hammond&lt;/author&gt;&lt;author&gt;Ralph L. Keeney&lt;/author&gt;&lt;author&gt;Howard Raiffa&lt;/author&gt;&lt;/authors&gt;&lt;/contributors&gt;&lt;titles&gt;&lt;title&gt;The hidden traps in decision making&lt;/title&gt;&lt;secondary-title&gt;Harvard Business Review&lt;/secondary-title&gt;&lt;/titles&gt;&lt;periodical&gt;&lt;full-title&gt;Harvard Business Review&lt;/full-title&gt;&lt;/periodical&gt;&lt;pages&gt;47-58&lt;/pages&gt;&lt;volume&gt;76&lt;/volume&gt;&lt;number&gt;5&lt;/number&gt;&lt;keywords&gt;&lt;keyword&gt;Decision making&lt;/keyword&gt;&lt;keyword&gt;Problems&lt;/keyword&gt;&lt;keyword&gt;Psychological aspects&lt;/keyword&gt;&lt;keyword&gt;Managers&lt;/keyword&gt;&lt;keyword&gt;Decision making&lt;/keyword&gt;&lt;keyword&gt;Psychology&lt;/keyword&gt;&lt;/keywords&gt;&lt;dates&gt;&lt;year&gt;1998&lt;/year&gt;&lt;/dates&gt;&lt;urls&gt;&lt;related-urls&gt;&lt;url&gt;http://proquest.umi.com/pqdweb?did=33604861&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Hammond, Keeney, &amp; Raiffa, 1998)</w:t>
      </w:r>
      <w:r w:rsidRPr="0056343A">
        <w:rPr>
          <w:sz w:val="20"/>
          <w:szCs w:val="20"/>
        </w:rPr>
        <w:fldChar w:fldCharType="end"/>
      </w:r>
    </w:p>
  </w:endnote>
  <w:endnote w:id="116">
    <w:p w14:paraId="22A310E9"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ladwell&lt;/Author&gt;&lt;Year&gt;2005&lt;/Year&gt;&lt;RecNum&gt;622&lt;/RecNum&gt;&lt;DisplayText&gt;(Gladwell, 2005)&lt;/DisplayText&gt;&lt;record&gt;&lt;rec-number&gt;622&lt;/rec-number&gt;&lt;foreign-keys&gt;&lt;key app="EN" db-id="rz005wvafw0ssdef95cptvvivz2trde5ztts" timestamp="0"&gt;622&lt;/key&gt;&lt;/foreign-keys&gt;&lt;ref-type name="Book"&gt;6&lt;/ref-type&gt;&lt;contributors&gt;&lt;authors&gt;&lt;author&gt;Gladwell, Malcolm&lt;/author&gt;&lt;/authors&gt;&lt;/contributors&gt;&lt;titles&gt;&lt;title&gt;Blink: The power of thinking without thinking&lt;/title&gt;&lt;/titles&gt;&lt;pages&gt;viii, 277 p.&lt;/pages&gt;&lt;edition&gt;1st&lt;/edition&gt;&lt;keywords&gt;&lt;keyword&gt;Decision making.&lt;/keyword&gt;&lt;keyword&gt;Intuition.&lt;/keyword&gt;&lt;/keywords&gt;&lt;dates&gt;&lt;year&gt;2005&lt;/year&gt;&lt;/dates&gt;&lt;pub-location&gt;New York&lt;/pub-location&gt;&lt;publisher&gt;Little Brown &lt;/publisher&gt;&lt;isbn&gt;0316172324&lt;/isbn&gt;&lt;call-num&gt;BF448 .G53 2005&amp;#xD;153.4/4&lt;/call-num&gt;&lt;urls&gt;&lt;related-urls&gt;&lt;url&gt;http://www.loc.gov/catdir/toc/ecip0418/2004013916.html&lt;/url&gt;&lt;/related-urls&gt;&lt;/urls&gt;&lt;/record&gt;&lt;/Cite&gt;&lt;/EndNote&gt;</w:instrText>
      </w:r>
      <w:r w:rsidRPr="0056343A">
        <w:rPr>
          <w:sz w:val="20"/>
          <w:szCs w:val="20"/>
        </w:rPr>
        <w:fldChar w:fldCharType="separate"/>
      </w:r>
      <w:r w:rsidRPr="0056343A">
        <w:rPr>
          <w:noProof/>
          <w:sz w:val="20"/>
          <w:szCs w:val="20"/>
        </w:rPr>
        <w:t>(Gladwell, 2005)</w:t>
      </w:r>
      <w:r w:rsidRPr="0056343A">
        <w:rPr>
          <w:sz w:val="20"/>
          <w:szCs w:val="20"/>
        </w:rPr>
        <w:fldChar w:fldCharType="end"/>
      </w:r>
    </w:p>
  </w:endnote>
  <w:endnote w:id="117">
    <w:p w14:paraId="64CC83EC"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Pages&gt;63&lt;/Pages&gt;&lt;DisplayText&gt;(Simon, 1987, p. 63)&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 p. 63)</w:t>
      </w:r>
      <w:r w:rsidRPr="0056343A">
        <w:rPr>
          <w:sz w:val="20"/>
          <w:szCs w:val="20"/>
        </w:rPr>
        <w:fldChar w:fldCharType="end"/>
      </w:r>
    </w:p>
  </w:endnote>
  <w:endnote w:id="118">
    <w:p w14:paraId="14EDE74D"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19">
    <w:p w14:paraId="05CF4467"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imon&lt;/Author&gt;&lt;Year&gt;1987&lt;/Year&gt;&lt;RecNum&gt;96&lt;/RecNum&gt;&lt;Pages&gt;57&lt;/Pages&gt;&lt;DisplayText&gt;(Simon, 1987, p. 57)&lt;/DisplayText&gt;&lt;record&gt;&lt;rec-number&gt;96&lt;/rec-number&gt;&lt;foreign-keys&gt;&lt;key app="EN" db-id="rz005wvafw0ssdef95cptvvivz2trde5ztts" timestamp="0"&gt;96&lt;/key&gt;&lt;/foreign-keys&gt;&lt;ref-type name="Journal Article"&gt;17&lt;/ref-type&gt;&lt;contributors&gt;&lt;authors&gt;&lt;author&gt;Hertbert A. Simon&lt;/author&gt;&lt;/authors&gt;&lt;/contributors&gt;&lt;titles&gt;&lt;title&gt;Making management decisions: The role of intuition and emotion&lt;/title&gt;&lt;secondary-title&gt;Academy of Management Executive&lt;/secondary-title&gt;&lt;/titles&gt;&lt;periodical&gt;&lt;full-title&gt;Academy of Management Executive&lt;/full-title&gt;&lt;/periodical&gt;&lt;pages&gt;57-64&lt;/pages&gt;&lt;volume&gt;I&lt;/volume&gt;&lt;dates&gt;&lt;year&gt;1987&lt;/year&gt;&lt;pub-dates&gt;&lt;date&gt;February&lt;/date&gt;&lt;/pub-dates&gt;&lt;/dates&gt;&lt;urls&gt;&lt;/urls&gt;&lt;/record&gt;&lt;/Cite&gt;&lt;/EndNote&gt;</w:instrText>
      </w:r>
      <w:r w:rsidRPr="0056343A">
        <w:rPr>
          <w:sz w:val="20"/>
          <w:szCs w:val="20"/>
        </w:rPr>
        <w:fldChar w:fldCharType="separate"/>
      </w:r>
      <w:r w:rsidRPr="0056343A">
        <w:rPr>
          <w:noProof/>
          <w:sz w:val="20"/>
          <w:szCs w:val="20"/>
        </w:rPr>
        <w:t>(Simon, 1987, p. 57)</w:t>
      </w:r>
      <w:r w:rsidRPr="0056343A">
        <w:rPr>
          <w:sz w:val="20"/>
          <w:szCs w:val="20"/>
        </w:rPr>
        <w:fldChar w:fldCharType="end"/>
      </w:r>
    </w:p>
  </w:endnote>
  <w:endnote w:id="120">
    <w:p w14:paraId="7B7FC535"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Ulrich&lt;/Author&gt;&lt;Year&gt;2002&lt;/Year&gt;&lt;RecNum&gt;1228&lt;/RecNum&gt;&lt;Pages&gt;137&lt;/Pages&gt;&lt;DisplayText&gt;(Ulrich, Kerr, &amp;amp; Ashkenas, 2002, p. 137)&lt;/DisplayText&gt;&lt;record&gt;&lt;rec-number&gt;1228&lt;/rec-number&gt;&lt;foreign-keys&gt;&lt;key app="EN" db-id="rz005wvafw0ssdef95cptvvivz2trde5ztts" timestamp="0"&gt;1228&lt;/key&gt;&lt;/foreign-keys&gt;&lt;ref-type name="Book"&gt;6&lt;/ref-type&gt;&lt;contributors&gt;&lt;authors&gt;&lt;author&gt;Ulrich, David&lt;/author&gt;&lt;author&gt;Kerr, Steven&lt;/author&gt;&lt;author&gt;Ashkenas, Ronald N.&lt;/author&gt;&lt;/authors&gt;&lt;/contributors&gt;&lt;titles&gt;&lt;title&gt;The GE work-out: How to implement GE&amp;apos;s revolutionary method for busting bureaucracy and attacking organizational problems--fast!&lt;/title&gt;&lt;/titles&gt;&lt;pages&gt;xxii, 326 p.&lt;/pages&gt;&lt;keywords&gt;&lt;keyword&gt;Organizational change.&lt;/keyword&gt;&lt;keyword&gt;Organizational change Case studies.&lt;/keyword&gt;&lt;keyword&gt;Industrial management.&lt;/keyword&gt;&lt;keyword&gt;Industrial management Case studies.&lt;/keyword&gt;&lt;keyword&gt;General Electric Company Management.&lt;/keyword&gt;&lt;/keywords&gt;&lt;dates&gt;&lt;year&gt;2002&lt;/year&gt;&lt;/dates&gt;&lt;pub-location&gt;New York&lt;/pub-location&gt;&lt;publisher&gt;McGraw-Hill&lt;/publisher&gt;&lt;isbn&gt;0071384162&lt;/isbn&gt;&lt;call-num&gt;Jefferson or Adams Building Reading Rooms HD58.8; .U45 2002&lt;/call-num&gt;&lt;urls&gt;&lt;related-urls&gt;&lt;url&gt;http://www.loc.gov/catdir/bios/mh041/2002511369.html&lt;/url&gt;&lt;url&gt;http://www.loc.gov/catdir/description/mh024/2002511369.html&lt;/url&gt;&lt;/related-urls&gt;&lt;/urls&gt;&lt;/record&gt;&lt;/Cite&gt;&lt;/EndNote&gt;</w:instrText>
      </w:r>
      <w:r w:rsidRPr="0056343A">
        <w:rPr>
          <w:sz w:val="20"/>
          <w:szCs w:val="20"/>
        </w:rPr>
        <w:fldChar w:fldCharType="separate"/>
      </w:r>
      <w:r w:rsidRPr="0056343A">
        <w:rPr>
          <w:noProof/>
          <w:sz w:val="20"/>
          <w:szCs w:val="20"/>
        </w:rPr>
        <w:t>(Ulrich, Kerr, &amp; Ashkenas, 2002, p. 137)</w:t>
      </w:r>
      <w:r w:rsidRPr="0056343A">
        <w:rPr>
          <w:sz w:val="20"/>
          <w:szCs w:val="20"/>
        </w:rPr>
        <w:fldChar w:fldCharType="end"/>
      </w:r>
    </w:p>
  </w:endnote>
  <w:endnote w:id="121">
    <w:p w14:paraId="6FBD7F62"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22">
    <w:p w14:paraId="53CCB9A1"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Nanus&lt;/Author&gt;&lt;Year&gt;1992&lt;/Year&gt;&lt;RecNum&gt;44&lt;/RecNum&gt;&lt;DisplayText&gt;(Nanus, 1992)&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sz w:val="20"/>
          <w:szCs w:val="20"/>
        </w:rPr>
        <w:fldChar w:fldCharType="separate"/>
      </w:r>
      <w:r w:rsidRPr="0056343A">
        <w:rPr>
          <w:noProof/>
          <w:sz w:val="20"/>
          <w:szCs w:val="20"/>
        </w:rPr>
        <w:t>(Nanus, 1992)</w:t>
      </w:r>
      <w:r w:rsidRPr="0056343A">
        <w:rPr>
          <w:sz w:val="20"/>
          <w:szCs w:val="20"/>
        </w:rPr>
        <w:fldChar w:fldCharType="end"/>
      </w:r>
    </w:p>
  </w:endnote>
  <w:endnote w:id="123">
    <w:p w14:paraId="6FFA2609"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Thanks to Dottie Bris-Bois for sharing this example.</w:t>
      </w:r>
    </w:p>
  </w:endnote>
  <w:endnote w:id="124">
    <w:p w14:paraId="6A920B39" w14:textId="77777777" w:rsidR="0038600A" w:rsidRPr="0056343A" w:rsidRDefault="0038600A"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orter&lt;/Author&gt;&lt;Year&gt;1996&lt;/Year&gt;&lt;RecNum&gt;856&lt;/RecNum&gt;&lt;Pages&gt;70&lt;/Pages&gt;&lt;DisplayText&gt;(Porter, 1996, p. 70)&lt;/DisplayText&gt;&lt;record&gt;&lt;rec-number&gt;856&lt;/rec-number&gt;&lt;foreign-keys&gt;&lt;key app="EN" db-id="rz005wvafw0ssdef95cptvvivz2trde5ztts" timestamp="0"&gt;856&lt;/key&gt;&lt;/foreign-keys&gt;&lt;ref-type name="Journal Article"&gt;17&lt;/ref-type&gt;&lt;contributors&gt;&lt;authors&gt;&lt;author&gt;Porter, Michael E&lt;/author&gt;&lt;/authors&gt;&lt;/contributors&gt;&lt;titles&gt;&lt;title&gt;What is strategy?&lt;/title&gt;&lt;secondary-title&gt;Harvard Business Review&lt;/secondary-title&gt;&lt;/titles&gt;&lt;periodical&gt;&lt;full-title&gt;Harvard Business Review&lt;/full-title&gt;&lt;/periodical&gt;&lt;pages&gt;61-78&lt;/pages&gt;&lt;volume&gt;74&lt;/volume&gt;&lt;number&gt;6&lt;/number&gt;&lt;keywords&gt;&lt;keyword&gt;Strategic planning&lt;/keyword&gt;&lt;keyword&gt;Profitability&lt;/keyword&gt;&lt;keyword&gt;Productivity&lt;/keyword&gt;&lt;keyword&gt;Management styles&lt;/keyword&gt;&lt;keyword&gt;Competitive advantage&lt;/keyword&gt;&lt;/keywords&gt;&lt;dates&gt;&lt;year&gt;1996&lt;/year&gt;&lt;/dates&gt;&lt;urls&gt;&lt;related-urls&gt;&lt;url&gt;http://proquest.umi.com/pqdweb?did=10370962&amp;amp;Fmt=7&amp;amp;clientId=8471&amp;amp;RQT=309&amp;amp;VName=PQD &lt;/url&gt;&lt;/related-urls&gt;&lt;/urls&gt;&lt;/record&gt;&lt;/Cite&gt;&lt;/EndNote&gt;</w:instrText>
      </w:r>
      <w:r w:rsidRPr="0056343A">
        <w:rPr>
          <w:sz w:val="20"/>
          <w:szCs w:val="20"/>
        </w:rPr>
        <w:fldChar w:fldCharType="separate"/>
      </w:r>
      <w:r w:rsidRPr="0056343A">
        <w:rPr>
          <w:noProof/>
          <w:sz w:val="20"/>
          <w:szCs w:val="20"/>
        </w:rPr>
        <w:t>(Porter, 1996, p. 70)</w:t>
      </w:r>
      <w:r w:rsidRPr="0056343A">
        <w:rPr>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CC43FD" w14:textId="77777777" w:rsidR="0038600A" w:rsidRDefault="0038600A"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9591893" w14:textId="77777777" w:rsidR="0038600A" w:rsidRDefault="0038600A" w:rsidP="001448E0">
    <w:pPr>
      <w:pStyle w:val="Footer"/>
    </w:pPr>
  </w:p>
  <w:p w14:paraId="6AC69164" w14:textId="77777777" w:rsidR="0038600A" w:rsidRDefault="0038600A" w:rsidP="001448E0"/>
  <w:p w14:paraId="6E5EF414" w14:textId="77777777" w:rsidR="0038600A" w:rsidRDefault="0038600A" w:rsidP="001448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1E3D1E" w14:textId="77777777" w:rsidR="00FB145A" w:rsidRDefault="00FB145A" w:rsidP="001448E0">
      <w:r>
        <w:separator/>
      </w:r>
    </w:p>
  </w:footnote>
  <w:footnote w:type="continuationSeparator" w:id="0">
    <w:p w14:paraId="749D26C3" w14:textId="77777777" w:rsidR="00FB145A" w:rsidRDefault="00FB145A" w:rsidP="001448E0">
      <w:r>
        <w:continuationSeparator/>
      </w:r>
    </w:p>
  </w:footnote>
  <w:footnote w:id="1">
    <w:p w14:paraId="0CCEDFA0" w14:textId="5A755D60" w:rsidR="0038600A" w:rsidRDefault="0038600A" w:rsidP="001448E0">
      <w:r>
        <w:rPr>
          <w:rStyle w:val="FootnoteReference"/>
        </w:rPr>
        <w:footnoteRef/>
      </w:r>
      <w:r>
        <w:t xml:space="preserve"> This book is built upon a template derived from Sustainable Strategy </w:t>
      </w:r>
      <w:r>
        <w:fldChar w:fldCharType="begin"/>
      </w:r>
      <w: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fldChar w:fldCharType="separate"/>
      </w:r>
      <w:r>
        <w:rPr>
          <w:noProof/>
        </w:rPr>
        <w:t>(Light, 2017)</w:t>
      </w:r>
      <w:r>
        <w:fldChar w:fldCharType="end"/>
      </w:r>
      <w:r>
        <w:t xml:space="preserve">. All content herein © Mark Light, 2017. Thanks to Dottie Bris-Bois for invaluable editing, clarifying insights, and sharing examples of her sustainable strategy work.  </w:t>
      </w:r>
    </w:p>
  </w:footnote>
  <w:footnote w:id="2">
    <w:p w14:paraId="311652E7" w14:textId="77777777" w:rsidR="005702CA" w:rsidRPr="005702CA" w:rsidRDefault="005702CA" w:rsidP="005702CA">
      <w:pPr>
        <w:pStyle w:val="FootnoteText"/>
      </w:pPr>
      <w:r>
        <w:rPr>
          <w:rStyle w:val="FootnoteReference"/>
        </w:rPr>
        <w:footnoteRef/>
      </w:r>
      <w:r>
        <w:t xml:space="preserve"> </w:t>
      </w:r>
      <w:r w:rsidRPr="005702CA">
        <w:t>Participants used a type of voting (multi-voting) to prioritize the results shown parenthe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0D63EC" w14:textId="77777777" w:rsidR="0038600A" w:rsidRDefault="0038600A"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5BBF3863" w14:textId="77777777" w:rsidR="0038600A" w:rsidRDefault="0038600A" w:rsidP="001448E0">
    <w:pPr>
      <w:pStyle w:val="Header"/>
    </w:pPr>
  </w:p>
  <w:p w14:paraId="78A1DC63" w14:textId="77777777" w:rsidR="0038600A" w:rsidRDefault="0038600A" w:rsidP="001448E0"/>
  <w:p w14:paraId="729E25FC" w14:textId="77777777" w:rsidR="0038600A" w:rsidRDefault="0038600A" w:rsidP="001448E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820708" w14:textId="28F07546" w:rsidR="0038600A" w:rsidRPr="007F3CB3" w:rsidRDefault="0038600A" w:rsidP="007F3CB3">
    <w:pPr>
      <w:pStyle w:val="Header"/>
      <w:jc w:val="right"/>
      <w:rPr>
        <w:rFonts w:cs="Arial"/>
        <w:b w:val="0"/>
        <w:sz w:val="24"/>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886F2B">
      <w:rPr>
        <w:rStyle w:val="PageNumber"/>
        <w:rFonts w:cs="Arial"/>
        <w:b w:val="0"/>
        <w:noProof/>
      </w:rPr>
      <w:t>20</w:t>
    </w:r>
    <w:r w:rsidRPr="005D7A82">
      <w:rPr>
        <w:rStyle w:val="PageNumber"/>
        <w:rFonts w:cs="Arial"/>
        <w:b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9DFFD2" w14:textId="77777777" w:rsidR="0038600A" w:rsidRDefault="0038600A" w:rsidP="001448E0">
    <w:pPr>
      <w:pStyle w:val="Header"/>
    </w:pPr>
    <w:r>
      <w:rPr>
        <w:noProof/>
      </w:rPr>
      <w:drawing>
        <wp:anchor distT="0" distB="0" distL="114300" distR="114300" simplePos="0" relativeHeight="251659264" behindDoc="0" locked="0" layoutInCell="1" allowOverlap="1" wp14:anchorId="0388E771" wp14:editId="36238C6C">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C5341"/>
    <w:multiLevelType w:val="hybridMultilevel"/>
    <w:tmpl w:val="3D20695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AE10A4"/>
    <w:multiLevelType w:val="hybridMultilevel"/>
    <w:tmpl w:val="436E3FD0"/>
    <w:lvl w:ilvl="0" w:tplc="D0920E1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FA167F"/>
    <w:multiLevelType w:val="hybridMultilevel"/>
    <w:tmpl w:val="823A61A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09CF0694"/>
    <w:multiLevelType w:val="hybridMultilevel"/>
    <w:tmpl w:val="3654C3A2"/>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110D46D3"/>
    <w:multiLevelType w:val="hybridMultilevel"/>
    <w:tmpl w:val="C13E0F46"/>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81056FF"/>
    <w:multiLevelType w:val="hybridMultilevel"/>
    <w:tmpl w:val="9FFE4DC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18CD137A"/>
    <w:multiLevelType w:val="hybridMultilevel"/>
    <w:tmpl w:val="AC3609A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14" w15:restartNumberingAfterBreak="0">
    <w:nsid w:val="217E0531"/>
    <w:multiLevelType w:val="hybridMultilevel"/>
    <w:tmpl w:val="8B3C0A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1A2015C"/>
    <w:multiLevelType w:val="hybridMultilevel"/>
    <w:tmpl w:val="A77A65BE"/>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20" w15:restartNumberingAfterBreak="0">
    <w:nsid w:val="2C991A93"/>
    <w:multiLevelType w:val="hybridMultilevel"/>
    <w:tmpl w:val="435ED16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F644A8F"/>
    <w:multiLevelType w:val="hybridMultilevel"/>
    <w:tmpl w:val="4766A54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351A6D69"/>
    <w:multiLevelType w:val="hybridMultilevel"/>
    <w:tmpl w:val="2A1A9280"/>
    <w:lvl w:ilvl="0" w:tplc="54AA70F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380F4A29"/>
    <w:multiLevelType w:val="hybridMultilevel"/>
    <w:tmpl w:val="95F20770"/>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0230E0"/>
    <w:multiLevelType w:val="hybridMultilevel"/>
    <w:tmpl w:val="59E0691E"/>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97F0127"/>
    <w:multiLevelType w:val="hybridMultilevel"/>
    <w:tmpl w:val="CE1A4D6E"/>
    <w:lvl w:ilvl="0" w:tplc="9B84C314">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398601E9"/>
    <w:multiLevelType w:val="hybridMultilevel"/>
    <w:tmpl w:val="11E02ABC"/>
    <w:lvl w:ilvl="0" w:tplc="C4E64602">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3B3775BE"/>
    <w:multiLevelType w:val="multilevel"/>
    <w:tmpl w:val="881065F4"/>
    <w:lvl w:ilvl="0">
      <w:start w:val="1"/>
      <w:numFmt w:val="bullet"/>
      <w:lvlRestart w:val="0"/>
      <w:lvlText w:val=""/>
      <w:lvlJc w:val="left"/>
      <w:pPr>
        <w:ind w:left="360" w:hanging="360"/>
      </w:pPr>
      <w:rPr>
        <w:rFonts w:ascii="Wingdings" w:hAnsi="Wingdings" w:hint="default"/>
        <w:b/>
        <w:bCs/>
        <w:color w:val="auto"/>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3B9219C0"/>
    <w:multiLevelType w:val="hybridMultilevel"/>
    <w:tmpl w:val="2BE2C882"/>
    <w:lvl w:ilvl="0" w:tplc="FC34138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D368A1"/>
    <w:multiLevelType w:val="hybridMultilevel"/>
    <w:tmpl w:val="8C6476D6"/>
    <w:lvl w:ilvl="0" w:tplc="B10C995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3F0A3308"/>
    <w:multiLevelType w:val="hybridMultilevel"/>
    <w:tmpl w:val="063A2BFC"/>
    <w:lvl w:ilvl="0" w:tplc="1E76F456">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3FF425A4"/>
    <w:multiLevelType w:val="hybridMultilevel"/>
    <w:tmpl w:val="9F5CFA6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427E28D5"/>
    <w:multiLevelType w:val="hybridMultilevel"/>
    <w:tmpl w:val="41DC281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9131AED"/>
    <w:multiLevelType w:val="hybridMultilevel"/>
    <w:tmpl w:val="5E14B47C"/>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4976678A"/>
    <w:multiLevelType w:val="hybridMultilevel"/>
    <w:tmpl w:val="CC66E146"/>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4A3D5B15"/>
    <w:multiLevelType w:val="hybridMultilevel"/>
    <w:tmpl w:val="005067CE"/>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4B3B613D"/>
    <w:multiLevelType w:val="hybridMultilevel"/>
    <w:tmpl w:val="7D082564"/>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4" w15:restartNumberingAfterBreak="0">
    <w:nsid w:val="4DD472E9"/>
    <w:multiLevelType w:val="hybridMultilevel"/>
    <w:tmpl w:val="3B3AA1E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EAC7419"/>
    <w:multiLevelType w:val="hybridMultilevel"/>
    <w:tmpl w:val="4B7094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4F966D4F"/>
    <w:multiLevelType w:val="hybridMultilevel"/>
    <w:tmpl w:val="71A4047E"/>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8"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45758F2"/>
    <w:multiLevelType w:val="hybridMultilevel"/>
    <w:tmpl w:val="0608A0B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55392F71"/>
    <w:multiLevelType w:val="hybridMultilevel"/>
    <w:tmpl w:val="598CCC44"/>
    <w:lvl w:ilvl="0" w:tplc="9B84C314">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7691321"/>
    <w:multiLevelType w:val="hybridMultilevel"/>
    <w:tmpl w:val="0D9A3514"/>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7DC497E"/>
    <w:multiLevelType w:val="hybridMultilevel"/>
    <w:tmpl w:val="5268B8B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5F0D48C5"/>
    <w:multiLevelType w:val="hybridMultilevel"/>
    <w:tmpl w:val="CF16FD5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5" w15:restartNumberingAfterBreak="0">
    <w:nsid w:val="64E334B1"/>
    <w:multiLevelType w:val="multilevel"/>
    <w:tmpl w:val="752C9F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6" w15:restartNumberingAfterBreak="0">
    <w:nsid w:val="65146F5E"/>
    <w:multiLevelType w:val="hybridMultilevel"/>
    <w:tmpl w:val="869A366C"/>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8"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9"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0" w15:restartNumberingAfterBreak="0">
    <w:nsid w:val="68AC6E27"/>
    <w:multiLevelType w:val="hybridMultilevel"/>
    <w:tmpl w:val="51C41CDA"/>
    <w:lvl w:ilvl="0" w:tplc="9B84C314">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2" w15:restartNumberingAfterBreak="0">
    <w:nsid w:val="6A6E5779"/>
    <w:multiLevelType w:val="hybridMultilevel"/>
    <w:tmpl w:val="0A90825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DC31F7B"/>
    <w:multiLevelType w:val="hybridMultilevel"/>
    <w:tmpl w:val="CD1AE7E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2E22BA6"/>
    <w:multiLevelType w:val="hybridMultilevel"/>
    <w:tmpl w:val="6E54E4B8"/>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6C11FE4"/>
    <w:multiLevelType w:val="hybridMultilevel"/>
    <w:tmpl w:val="33FA7584"/>
    <w:lvl w:ilvl="0" w:tplc="1E76F456">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6F60AC6"/>
    <w:multiLevelType w:val="hybridMultilevel"/>
    <w:tmpl w:val="005C16DC"/>
    <w:lvl w:ilvl="0" w:tplc="FC34138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77C76EEE"/>
    <w:multiLevelType w:val="multilevel"/>
    <w:tmpl w:val="061EFC9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0" w15:restartNumberingAfterBreak="0">
    <w:nsid w:val="788E2BB1"/>
    <w:multiLevelType w:val="hybridMultilevel"/>
    <w:tmpl w:val="D378434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2"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7B6A75CA"/>
    <w:multiLevelType w:val="hybridMultilevel"/>
    <w:tmpl w:val="1BF87248"/>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C3429E6"/>
    <w:multiLevelType w:val="hybridMultilevel"/>
    <w:tmpl w:val="157208E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6" w15:restartNumberingAfterBreak="0">
    <w:nsid w:val="7FAE1A01"/>
    <w:multiLevelType w:val="hybridMultilevel"/>
    <w:tmpl w:val="833400B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3"/>
  </w:num>
  <w:num w:numId="2">
    <w:abstractNumId w:val="8"/>
  </w:num>
  <w:num w:numId="3">
    <w:abstractNumId w:val="18"/>
  </w:num>
  <w:num w:numId="4">
    <w:abstractNumId w:val="61"/>
  </w:num>
  <w:num w:numId="5">
    <w:abstractNumId w:val="1"/>
  </w:num>
  <w:num w:numId="6">
    <w:abstractNumId w:val="58"/>
  </w:num>
  <w:num w:numId="7">
    <w:abstractNumId w:val="59"/>
  </w:num>
  <w:num w:numId="8">
    <w:abstractNumId w:val="75"/>
  </w:num>
  <w:num w:numId="9">
    <w:abstractNumId w:val="28"/>
  </w:num>
  <w:num w:numId="10">
    <w:abstractNumId w:val="19"/>
  </w:num>
  <w:num w:numId="11">
    <w:abstractNumId w:val="65"/>
  </w:num>
  <w:num w:numId="12">
    <w:abstractNumId w:val="7"/>
  </w:num>
  <w:num w:numId="13">
    <w:abstractNumId w:val="63"/>
  </w:num>
  <w:num w:numId="14">
    <w:abstractNumId w:val="38"/>
  </w:num>
  <w:num w:numId="15">
    <w:abstractNumId w:val="48"/>
  </w:num>
  <w:num w:numId="16">
    <w:abstractNumId w:val="71"/>
  </w:num>
  <w:num w:numId="17">
    <w:abstractNumId w:val="25"/>
  </w:num>
  <w:num w:numId="18">
    <w:abstractNumId w:val="22"/>
  </w:num>
  <w:num w:numId="19">
    <w:abstractNumId w:val="17"/>
  </w:num>
  <w:num w:numId="20">
    <w:abstractNumId w:val="5"/>
  </w:num>
  <w:num w:numId="21">
    <w:abstractNumId w:val="54"/>
  </w:num>
  <w:num w:numId="22">
    <w:abstractNumId w:val="4"/>
  </w:num>
  <w:num w:numId="23">
    <w:abstractNumId w:val="43"/>
  </w:num>
  <w:num w:numId="24">
    <w:abstractNumId w:val="11"/>
  </w:num>
  <w:num w:numId="25">
    <w:abstractNumId w:val="47"/>
  </w:num>
  <w:num w:numId="26">
    <w:abstractNumId w:val="16"/>
  </w:num>
  <w:num w:numId="27">
    <w:abstractNumId w:val="57"/>
  </w:num>
  <w:num w:numId="28">
    <w:abstractNumId w:val="23"/>
  </w:num>
  <w:num w:numId="29">
    <w:abstractNumId w:val="36"/>
  </w:num>
  <w:num w:numId="30">
    <w:abstractNumId w:val="66"/>
  </w:num>
  <w:num w:numId="31">
    <w:abstractNumId w:val="15"/>
  </w:num>
  <w:num w:numId="32">
    <w:abstractNumId w:val="52"/>
  </w:num>
  <w:num w:numId="33">
    <w:abstractNumId w:val="3"/>
  </w:num>
  <w:num w:numId="34">
    <w:abstractNumId w:val="21"/>
  </w:num>
  <w:num w:numId="35">
    <w:abstractNumId w:val="44"/>
  </w:num>
  <w:num w:numId="36">
    <w:abstractNumId w:val="45"/>
  </w:num>
  <w:num w:numId="37">
    <w:abstractNumId w:val="70"/>
  </w:num>
  <w:num w:numId="38">
    <w:abstractNumId w:val="74"/>
  </w:num>
  <w:num w:numId="39">
    <w:abstractNumId w:val="62"/>
  </w:num>
  <w:num w:numId="40">
    <w:abstractNumId w:val="37"/>
  </w:num>
  <w:num w:numId="41">
    <w:abstractNumId w:val="14"/>
  </w:num>
  <w:num w:numId="42">
    <w:abstractNumId w:val="73"/>
  </w:num>
  <w:num w:numId="43">
    <w:abstractNumId w:val="64"/>
  </w:num>
  <w:num w:numId="44">
    <w:abstractNumId w:val="20"/>
  </w:num>
  <w:num w:numId="45">
    <w:abstractNumId w:val="49"/>
  </w:num>
  <w:num w:numId="46">
    <w:abstractNumId w:val="27"/>
  </w:num>
  <w:num w:numId="47">
    <w:abstractNumId w:val="0"/>
  </w:num>
  <w:num w:numId="48">
    <w:abstractNumId w:val="10"/>
  </w:num>
  <w:num w:numId="49">
    <w:abstractNumId w:val="76"/>
  </w:num>
  <w:num w:numId="50">
    <w:abstractNumId w:val="31"/>
  </w:num>
  <w:num w:numId="51">
    <w:abstractNumId w:val="51"/>
  </w:num>
  <w:num w:numId="52">
    <w:abstractNumId w:val="53"/>
  </w:num>
  <w:num w:numId="53">
    <w:abstractNumId w:val="41"/>
  </w:num>
  <w:num w:numId="54">
    <w:abstractNumId w:val="67"/>
  </w:num>
  <w:num w:numId="55">
    <w:abstractNumId w:val="34"/>
  </w:num>
  <w:num w:numId="56">
    <w:abstractNumId w:val="12"/>
  </w:num>
  <w:num w:numId="57">
    <w:abstractNumId w:val="35"/>
  </w:num>
  <w:num w:numId="58">
    <w:abstractNumId w:val="6"/>
  </w:num>
  <w:num w:numId="59">
    <w:abstractNumId w:val="26"/>
  </w:num>
  <w:num w:numId="60">
    <w:abstractNumId w:val="72"/>
  </w:num>
  <w:num w:numId="61">
    <w:abstractNumId w:val="33"/>
  </w:num>
  <w:num w:numId="62">
    <w:abstractNumId w:val="2"/>
  </w:num>
  <w:num w:numId="63">
    <w:abstractNumId w:val="39"/>
  </w:num>
  <w:num w:numId="64">
    <w:abstractNumId w:val="40"/>
  </w:num>
  <w:num w:numId="65">
    <w:abstractNumId w:val="24"/>
  </w:num>
  <w:num w:numId="66">
    <w:abstractNumId w:val="46"/>
  </w:num>
  <w:num w:numId="67">
    <w:abstractNumId w:val="56"/>
  </w:num>
  <w:num w:numId="68">
    <w:abstractNumId w:val="42"/>
  </w:num>
  <w:num w:numId="69">
    <w:abstractNumId w:val="9"/>
  </w:num>
  <w:num w:numId="70">
    <w:abstractNumId w:val="69"/>
  </w:num>
  <w:num w:numId="71">
    <w:abstractNumId w:val="32"/>
  </w:num>
  <w:num w:numId="72">
    <w:abstractNumId w:val="68"/>
  </w:num>
  <w:num w:numId="73">
    <w:abstractNumId w:val="55"/>
  </w:num>
  <w:num w:numId="74">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abstractNumId w:val="30"/>
  </w:num>
  <w:num w:numId="104">
    <w:abstractNumId w:val="29"/>
  </w:num>
  <w:num w:numId="105">
    <w:abstractNumId w:val="50"/>
  </w:num>
  <w:num w:numId="106">
    <w:abstractNumId w:val="60"/>
  </w:num>
  <w:numIdMacAtCleanup w:val="1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movePersonalInformation/>
  <w:removeDateAndTime/>
  <w:embedSystemFonts/>
  <w:activeWritingStyle w:appName="MSWord" w:lang="en-US" w:vendorID="64" w:dllVersion="6" w:nlCheck="1" w:checkStyle="1"/>
  <w:activeWritingStyle w:appName="MSWord" w:lang="fr-FR" w:vendorID="64" w:dllVersion="6" w:nlCheck="1" w:checkStyle="0"/>
  <w:activeWritingStyle w:appName="MSWord" w:lang="en-US" w:vendorID="64" w:dllVersion="0" w:nlCheck="1" w:checkStyle="0"/>
  <w:activeWritingStyle w:appName="MSWord" w:lang="fr-FR" w:vendorID="64" w:dllVersion="0" w:nlCheck="1" w:checkStyle="0"/>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4097"/>
  </w:hdrShapeDefaults>
  <w:footnotePr>
    <w:numFmt w:val="upperLetter"/>
    <w:numRestart w:val="eachPage"/>
    <w:footnote w:id="-1"/>
    <w:footnote w:id="0"/>
  </w:footnotePr>
  <w:endnotePr>
    <w:numFmt w:val="decimal"/>
    <w:endnote w:id="-1"/>
    <w:endnote w:id="0"/>
  </w:endnotePr>
  <w:compat>
    <w:suppressBottomSpacing/>
    <w:suppressTopSpacing/>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22&lt;/item&gt;&lt;item&gt;34&lt;/item&gt;&lt;item&gt;39&lt;/item&gt;&lt;item&gt;40&lt;/item&gt;&lt;item&gt;44&lt;/item&gt;&lt;item&gt;45&lt;/item&gt;&lt;item&gt;47&lt;/item&gt;&lt;item&gt;51&lt;/item&gt;&lt;item&gt;52&lt;/item&gt;&lt;item&gt;53&lt;/item&gt;&lt;item&gt;54&lt;/item&gt;&lt;item&gt;62&lt;/item&gt;&lt;item&gt;64&lt;/item&gt;&lt;item&gt;83&lt;/item&gt;&lt;item&gt;84&lt;/item&gt;&lt;item&gt;87&lt;/item&gt;&lt;item&gt;88&lt;/item&gt;&lt;item&gt;89&lt;/item&gt;&lt;item&gt;92&lt;/item&gt;&lt;item&gt;95&lt;/item&gt;&lt;item&gt;96&lt;/item&gt;&lt;item&gt;104&lt;/item&gt;&lt;item&gt;105&lt;/item&gt;&lt;item&gt;109&lt;/item&gt;&lt;item&gt;121&lt;/item&gt;&lt;item&gt;127&lt;/item&gt;&lt;item&gt;130&lt;/item&gt;&lt;item&gt;190&lt;/item&gt;&lt;item&gt;213&lt;/item&gt;&lt;item&gt;252&lt;/item&gt;&lt;item&gt;269&lt;/item&gt;&lt;item&gt;277&lt;/item&gt;&lt;item&gt;282&lt;/item&gt;&lt;item&gt;341&lt;/item&gt;&lt;item&gt;344&lt;/item&gt;&lt;item&gt;345&lt;/item&gt;&lt;item&gt;346&lt;/item&gt;&lt;item&gt;367&lt;/item&gt;&lt;item&gt;382&lt;/item&gt;&lt;item&gt;383&lt;/item&gt;&lt;item&gt;422&lt;/item&gt;&lt;item&gt;444&lt;/item&gt;&lt;item&gt;447&lt;/item&gt;&lt;item&gt;622&lt;/item&gt;&lt;item&gt;625&lt;/item&gt;&lt;item&gt;688&lt;/item&gt;&lt;item&gt;792&lt;/item&gt;&lt;item&gt;856&lt;/item&gt;&lt;item&gt;959&lt;/item&gt;&lt;item&gt;1052&lt;/item&gt;&lt;item&gt;1061&lt;/item&gt;&lt;item&gt;1072&lt;/item&gt;&lt;item&gt;1215&lt;/item&gt;&lt;item&gt;1216&lt;/item&gt;&lt;item&gt;1217&lt;/item&gt;&lt;item&gt;1219&lt;/item&gt;&lt;item&gt;1220&lt;/item&gt;&lt;item&gt;1221&lt;/item&gt;&lt;item&gt;1222&lt;/item&gt;&lt;item&gt;1223&lt;/item&gt;&lt;item&gt;1226&lt;/item&gt;&lt;item&gt;1228&lt;/item&gt;&lt;item&gt;1229&lt;/item&gt;&lt;item&gt;1232&lt;/item&gt;&lt;item&gt;1269&lt;/item&gt;&lt;item&gt;1271&lt;/item&gt;&lt;item&gt;1272&lt;/item&gt;&lt;item&gt;1275&lt;/item&gt;&lt;item&gt;1276&lt;/item&gt;&lt;item&gt;1285&lt;/item&gt;&lt;item&gt;1287&lt;/item&gt;&lt;item&gt;1288&lt;/item&gt;&lt;item&gt;1289&lt;/item&gt;&lt;item&gt;1293&lt;/item&gt;&lt;item&gt;1299&lt;/item&gt;&lt;item&gt;1331&lt;/item&gt;&lt;item&gt;1480&lt;/item&gt;&lt;item&gt;1481&lt;/item&gt;&lt;item&gt;1485&lt;/item&gt;&lt;item&gt;1502&lt;/item&gt;&lt;item&gt;1507&lt;/item&gt;&lt;item&gt;1508&lt;/item&gt;&lt;item&gt;1513&lt;/item&gt;&lt;item&gt;1515&lt;/item&gt;&lt;item&gt;1526&lt;/item&gt;&lt;item&gt;1545&lt;/item&gt;&lt;/record-ids&gt;&lt;/item&gt;&lt;/Libraries&gt;"/>
  </w:docVars>
  <w:rsids>
    <w:rsidRoot w:val="00554F5A"/>
    <w:rsid w:val="000009E7"/>
    <w:rsid w:val="0000109D"/>
    <w:rsid w:val="00001D36"/>
    <w:rsid w:val="00001E58"/>
    <w:rsid w:val="0000253B"/>
    <w:rsid w:val="000035E6"/>
    <w:rsid w:val="00003F91"/>
    <w:rsid w:val="00004879"/>
    <w:rsid w:val="00004D55"/>
    <w:rsid w:val="00004F55"/>
    <w:rsid w:val="000050D0"/>
    <w:rsid w:val="0000516B"/>
    <w:rsid w:val="00005F59"/>
    <w:rsid w:val="0000649D"/>
    <w:rsid w:val="0000683E"/>
    <w:rsid w:val="0000777E"/>
    <w:rsid w:val="00007936"/>
    <w:rsid w:val="00007979"/>
    <w:rsid w:val="0001007F"/>
    <w:rsid w:val="0001033B"/>
    <w:rsid w:val="00010640"/>
    <w:rsid w:val="000109F0"/>
    <w:rsid w:val="00011827"/>
    <w:rsid w:val="00012016"/>
    <w:rsid w:val="0001203A"/>
    <w:rsid w:val="00012A85"/>
    <w:rsid w:val="00012E26"/>
    <w:rsid w:val="00012F5F"/>
    <w:rsid w:val="000134EF"/>
    <w:rsid w:val="000140BE"/>
    <w:rsid w:val="000143EC"/>
    <w:rsid w:val="00014776"/>
    <w:rsid w:val="00014FBE"/>
    <w:rsid w:val="00015ACF"/>
    <w:rsid w:val="00017161"/>
    <w:rsid w:val="0001743F"/>
    <w:rsid w:val="0002018D"/>
    <w:rsid w:val="00020FC5"/>
    <w:rsid w:val="00021E3F"/>
    <w:rsid w:val="000226B5"/>
    <w:rsid w:val="00023669"/>
    <w:rsid w:val="000237CF"/>
    <w:rsid w:val="00023BF6"/>
    <w:rsid w:val="000253F0"/>
    <w:rsid w:val="00025773"/>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34D"/>
    <w:rsid w:val="0003452A"/>
    <w:rsid w:val="00034C94"/>
    <w:rsid w:val="00035185"/>
    <w:rsid w:val="00035333"/>
    <w:rsid w:val="000355C0"/>
    <w:rsid w:val="00035705"/>
    <w:rsid w:val="00035798"/>
    <w:rsid w:val="00035833"/>
    <w:rsid w:val="00035B73"/>
    <w:rsid w:val="00036BB2"/>
    <w:rsid w:val="00037294"/>
    <w:rsid w:val="00037A26"/>
    <w:rsid w:val="00041481"/>
    <w:rsid w:val="0004148A"/>
    <w:rsid w:val="00041E51"/>
    <w:rsid w:val="00042941"/>
    <w:rsid w:val="00043AE8"/>
    <w:rsid w:val="00044A36"/>
    <w:rsid w:val="00045401"/>
    <w:rsid w:val="00045B9D"/>
    <w:rsid w:val="000475E6"/>
    <w:rsid w:val="00047E39"/>
    <w:rsid w:val="0005078E"/>
    <w:rsid w:val="00050A05"/>
    <w:rsid w:val="00052154"/>
    <w:rsid w:val="0005298A"/>
    <w:rsid w:val="00053D0B"/>
    <w:rsid w:val="000546E1"/>
    <w:rsid w:val="00055A8A"/>
    <w:rsid w:val="00056E73"/>
    <w:rsid w:val="00057A91"/>
    <w:rsid w:val="000602FA"/>
    <w:rsid w:val="00060F94"/>
    <w:rsid w:val="00061049"/>
    <w:rsid w:val="00061B7A"/>
    <w:rsid w:val="00061E84"/>
    <w:rsid w:val="00064E17"/>
    <w:rsid w:val="00064E7C"/>
    <w:rsid w:val="00065C69"/>
    <w:rsid w:val="00066313"/>
    <w:rsid w:val="00066426"/>
    <w:rsid w:val="000668F0"/>
    <w:rsid w:val="00067791"/>
    <w:rsid w:val="00070541"/>
    <w:rsid w:val="00070B01"/>
    <w:rsid w:val="000714B7"/>
    <w:rsid w:val="00072374"/>
    <w:rsid w:val="00072EBD"/>
    <w:rsid w:val="00073317"/>
    <w:rsid w:val="00073907"/>
    <w:rsid w:val="00074262"/>
    <w:rsid w:val="00074FC8"/>
    <w:rsid w:val="00075527"/>
    <w:rsid w:val="00075BB1"/>
    <w:rsid w:val="00075C0F"/>
    <w:rsid w:val="0007600D"/>
    <w:rsid w:val="0007676D"/>
    <w:rsid w:val="000767A5"/>
    <w:rsid w:val="00076F14"/>
    <w:rsid w:val="00077D73"/>
    <w:rsid w:val="00080C5F"/>
    <w:rsid w:val="00080D92"/>
    <w:rsid w:val="000815A1"/>
    <w:rsid w:val="00082A7B"/>
    <w:rsid w:val="0008320A"/>
    <w:rsid w:val="0008345E"/>
    <w:rsid w:val="00083D29"/>
    <w:rsid w:val="000840A4"/>
    <w:rsid w:val="000859FE"/>
    <w:rsid w:val="00085D93"/>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265"/>
    <w:rsid w:val="00094761"/>
    <w:rsid w:val="00094994"/>
    <w:rsid w:val="000955C1"/>
    <w:rsid w:val="00096332"/>
    <w:rsid w:val="000A1311"/>
    <w:rsid w:val="000A18DC"/>
    <w:rsid w:val="000A20B9"/>
    <w:rsid w:val="000A249E"/>
    <w:rsid w:val="000A264F"/>
    <w:rsid w:val="000A2713"/>
    <w:rsid w:val="000A298B"/>
    <w:rsid w:val="000A2D38"/>
    <w:rsid w:val="000A3863"/>
    <w:rsid w:val="000A619E"/>
    <w:rsid w:val="000A642C"/>
    <w:rsid w:val="000A6DEB"/>
    <w:rsid w:val="000A6FA1"/>
    <w:rsid w:val="000A71FB"/>
    <w:rsid w:val="000A73D1"/>
    <w:rsid w:val="000A76BB"/>
    <w:rsid w:val="000A789E"/>
    <w:rsid w:val="000B0639"/>
    <w:rsid w:val="000B073A"/>
    <w:rsid w:val="000B0BA3"/>
    <w:rsid w:val="000B0BD5"/>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156B"/>
    <w:rsid w:val="000D206E"/>
    <w:rsid w:val="000D2381"/>
    <w:rsid w:val="000D23F9"/>
    <w:rsid w:val="000D2B34"/>
    <w:rsid w:val="000D3705"/>
    <w:rsid w:val="000D41ED"/>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576"/>
    <w:rsid w:val="000F1FD0"/>
    <w:rsid w:val="000F2051"/>
    <w:rsid w:val="000F251D"/>
    <w:rsid w:val="000F2E76"/>
    <w:rsid w:val="000F3336"/>
    <w:rsid w:val="000F34A2"/>
    <w:rsid w:val="000F3D16"/>
    <w:rsid w:val="000F46D8"/>
    <w:rsid w:val="000F526B"/>
    <w:rsid w:val="000F6247"/>
    <w:rsid w:val="000F6752"/>
    <w:rsid w:val="000F73D8"/>
    <w:rsid w:val="000F76F1"/>
    <w:rsid w:val="00100D5E"/>
    <w:rsid w:val="00102E77"/>
    <w:rsid w:val="0010333C"/>
    <w:rsid w:val="0010464C"/>
    <w:rsid w:val="001055AC"/>
    <w:rsid w:val="00105D42"/>
    <w:rsid w:val="00106F41"/>
    <w:rsid w:val="00107009"/>
    <w:rsid w:val="00107E25"/>
    <w:rsid w:val="001108AC"/>
    <w:rsid w:val="001126C9"/>
    <w:rsid w:val="00112790"/>
    <w:rsid w:val="00112F4C"/>
    <w:rsid w:val="0011325B"/>
    <w:rsid w:val="00114142"/>
    <w:rsid w:val="001141C3"/>
    <w:rsid w:val="001142CA"/>
    <w:rsid w:val="001145C3"/>
    <w:rsid w:val="00114C3C"/>
    <w:rsid w:val="00114F44"/>
    <w:rsid w:val="0011539F"/>
    <w:rsid w:val="00115736"/>
    <w:rsid w:val="001164D6"/>
    <w:rsid w:val="001179B7"/>
    <w:rsid w:val="001179B9"/>
    <w:rsid w:val="00120F10"/>
    <w:rsid w:val="00121251"/>
    <w:rsid w:val="00121C1E"/>
    <w:rsid w:val="00122AB7"/>
    <w:rsid w:val="0012342A"/>
    <w:rsid w:val="00124971"/>
    <w:rsid w:val="00126C34"/>
    <w:rsid w:val="00127599"/>
    <w:rsid w:val="0012774D"/>
    <w:rsid w:val="001304EC"/>
    <w:rsid w:val="001309EA"/>
    <w:rsid w:val="00132773"/>
    <w:rsid w:val="00133692"/>
    <w:rsid w:val="0013388F"/>
    <w:rsid w:val="0013420B"/>
    <w:rsid w:val="00134405"/>
    <w:rsid w:val="001346BE"/>
    <w:rsid w:val="00134CC7"/>
    <w:rsid w:val="00134F6A"/>
    <w:rsid w:val="00135DB5"/>
    <w:rsid w:val="00136E39"/>
    <w:rsid w:val="0014077A"/>
    <w:rsid w:val="0014184A"/>
    <w:rsid w:val="00141C08"/>
    <w:rsid w:val="001422CB"/>
    <w:rsid w:val="001422F0"/>
    <w:rsid w:val="001425C5"/>
    <w:rsid w:val="00144560"/>
    <w:rsid w:val="001448E0"/>
    <w:rsid w:val="00144C88"/>
    <w:rsid w:val="00144F85"/>
    <w:rsid w:val="0014513E"/>
    <w:rsid w:val="001452C7"/>
    <w:rsid w:val="001457F3"/>
    <w:rsid w:val="00145EC2"/>
    <w:rsid w:val="0014672D"/>
    <w:rsid w:val="0014777C"/>
    <w:rsid w:val="00150387"/>
    <w:rsid w:val="001507B2"/>
    <w:rsid w:val="00151896"/>
    <w:rsid w:val="001518EE"/>
    <w:rsid w:val="001522E0"/>
    <w:rsid w:val="0015327B"/>
    <w:rsid w:val="00154022"/>
    <w:rsid w:val="00156D2F"/>
    <w:rsid w:val="00157096"/>
    <w:rsid w:val="001607E3"/>
    <w:rsid w:val="001617FF"/>
    <w:rsid w:val="00161E40"/>
    <w:rsid w:val="00162DA5"/>
    <w:rsid w:val="0016303A"/>
    <w:rsid w:val="001630C4"/>
    <w:rsid w:val="00163EB1"/>
    <w:rsid w:val="001651EF"/>
    <w:rsid w:val="001657CD"/>
    <w:rsid w:val="00166221"/>
    <w:rsid w:val="001663C4"/>
    <w:rsid w:val="00166D2F"/>
    <w:rsid w:val="00167709"/>
    <w:rsid w:val="0017028E"/>
    <w:rsid w:val="00171603"/>
    <w:rsid w:val="001716E5"/>
    <w:rsid w:val="00171C68"/>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012"/>
    <w:rsid w:val="00182151"/>
    <w:rsid w:val="001821C0"/>
    <w:rsid w:val="00182874"/>
    <w:rsid w:val="001833F3"/>
    <w:rsid w:val="00183DB0"/>
    <w:rsid w:val="00183E69"/>
    <w:rsid w:val="0018418A"/>
    <w:rsid w:val="0018432E"/>
    <w:rsid w:val="00184BFC"/>
    <w:rsid w:val="0018596D"/>
    <w:rsid w:val="00185CFB"/>
    <w:rsid w:val="00185D4B"/>
    <w:rsid w:val="00185E83"/>
    <w:rsid w:val="001861AF"/>
    <w:rsid w:val="00186DA0"/>
    <w:rsid w:val="00186F94"/>
    <w:rsid w:val="001870B9"/>
    <w:rsid w:val="0018725C"/>
    <w:rsid w:val="001872E9"/>
    <w:rsid w:val="00187951"/>
    <w:rsid w:val="00187CD5"/>
    <w:rsid w:val="00190C2A"/>
    <w:rsid w:val="0019116A"/>
    <w:rsid w:val="001914CC"/>
    <w:rsid w:val="001915B6"/>
    <w:rsid w:val="001916A1"/>
    <w:rsid w:val="0019188A"/>
    <w:rsid w:val="00191D38"/>
    <w:rsid w:val="001936FC"/>
    <w:rsid w:val="00193797"/>
    <w:rsid w:val="00193B06"/>
    <w:rsid w:val="001951BB"/>
    <w:rsid w:val="00195373"/>
    <w:rsid w:val="001961CA"/>
    <w:rsid w:val="0019689B"/>
    <w:rsid w:val="001973E7"/>
    <w:rsid w:val="00197501"/>
    <w:rsid w:val="001975E7"/>
    <w:rsid w:val="00197908"/>
    <w:rsid w:val="001A0834"/>
    <w:rsid w:val="001A0C09"/>
    <w:rsid w:val="001A1928"/>
    <w:rsid w:val="001A2CA2"/>
    <w:rsid w:val="001A2CF1"/>
    <w:rsid w:val="001A2F19"/>
    <w:rsid w:val="001A33D3"/>
    <w:rsid w:val="001A33F7"/>
    <w:rsid w:val="001A3796"/>
    <w:rsid w:val="001A3AE5"/>
    <w:rsid w:val="001A3C9B"/>
    <w:rsid w:val="001A51B2"/>
    <w:rsid w:val="001A7708"/>
    <w:rsid w:val="001A7C84"/>
    <w:rsid w:val="001A7CAB"/>
    <w:rsid w:val="001B0209"/>
    <w:rsid w:val="001B0542"/>
    <w:rsid w:val="001B0A2B"/>
    <w:rsid w:val="001B1B1C"/>
    <w:rsid w:val="001B2993"/>
    <w:rsid w:val="001B35F8"/>
    <w:rsid w:val="001B3964"/>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4EFE"/>
    <w:rsid w:val="001C5201"/>
    <w:rsid w:val="001C53DC"/>
    <w:rsid w:val="001C596B"/>
    <w:rsid w:val="001C7371"/>
    <w:rsid w:val="001C7A37"/>
    <w:rsid w:val="001D02E1"/>
    <w:rsid w:val="001D05FB"/>
    <w:rsid w:val="001D0BA6"/>
    <w:rsid w:val="001D22DA"/>
    <w:rsid w:val="001D297D"/>
    <w:rsid w:val="001D37B8"/>
    <w:rsid w:val="001D3D86"/>
    <w:rsid w:val="001D42E1"/>
    <w:rsid w:val="001D578E"/>
    <w:rsid w:val="001D5B84"/>
    <w:rsid w:val="001D60E7"/>
    <w:rsid w:val="001D6676"/>
    <w:rsid w:val="001D6943"/>
    <w:rsid w:val="001D6D4F"/>
    <w:rsid w:val="001E00C8"/>
    <w:rsid w:val="001E087E"/>
    <w:rsid w:val="001E0887"/>
    <w:rsid w:val="001E0E70"/>
    <w:rsid w:val="001E2337"/>
    <w:rsid w:val="001E2A41"/>
    <w:rsid w:val="001E3C5C"/>
    <w:rsid w:val="001E456C"/>
    <w:rsid w:val="001E492B"/>
    <w:rsid w:val="001E5B94"/>
    <w:rsid w:val="001E6201"/>
    <w:rsid w:val="001E653C"/>
    <w:rsid w:val="001E7CA5"/>
    <w:rsid w:val="001F0A28"/>
    <w:rsid w:val="001F0B3E"/>
    <w:rsid w:val="001F2C6A"/>
    <w:rsid w:val="001F2DCE"/>
    <w:rsid w:val="001F3837"/>
    <w:rsid w:val="001F3DD6"/>
    <w:rsid w:val="001F495F"/>
    <w:rsid w:val="001F49B0"/>
    <w:rsid w:val="001F5E15"/>
    <w:rsid w:val="001F5ED0"/>
    <w:rsid w:val="001F6720"/>
    <w:rsid w:val="001F6EBC"/>
    <w:rsid w:val="001F6F10"/>
    <w:rsid w:val="001F79E7"/>
    <w:rsid w:val="001F7E51"/>
    <w:rsid w:val="00200A84"/>
    <w:rsid w:val="00201426"/>
    <w:rsid w:val="00202FD8"/>
    <w:rsid w:val="0020314F"/>
    <w:rsid w:val="002032B7"/>
    <w:rsid w:val="0020438E"/>
    <w:rsid w:val="00204C99"/>
    <w:rsid w:val="00205CA9"/>
    <w:rsid w:val="00210586"/>
    <w:rsid w:val="00210FC5"/>
    <w:rsid w:val="0021117A"/>
    <w:rsid w:val="0021123C"/>
    <w:rsid w:val="00211EB7"/>
    <w:rsid w:val="002126CE"/>
    <w:rsid w:val="00213F9A"/>
    <w:rsid w:val="00215EDF"/>
    <w:rsid w:val="00215F44"/>
    <w:rsid w:val="00216285"/>
    <w:rsid w:val="002162F3"/>
    <w:rsid w:val="00216807"/>
    <w:rsid w:val="00216E3B"/>
    <w:rsid w:val="00216EFE"/>
    <w:rsid w:val="00217144"/>
    <w:rsid w:val="00217651"/>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35FD"/>
    <w:rsid w:val="00233630"/>
    <w:rsid w:val="0023478A"/>
    <w:rsid w:val="002353F4"/>
    <w:rsid w:val="0023592B"/>
    <w:rsid w:val="00236378"/>
    <w:rsid w:val="0023661D"/>
    <w:rsid w:val="0023684C"/>
    <w:rsid w:val="00241521"/>
    <w:rsid w:val="0024156A"/>
    <w:rsid w:val="00242531"/>
    <w:rsid w:val="00243646"/>
    <w:rsid w:val="002439B7"/>
    <w:rsid w:val="002445D5"/>
    <w:rsid w:val="00244692"/>
    <w:rsid w:val="00244CD4"/>
    <w:rsid w:val="00245353"/>
    <w:rsid w:val="00245529"/>
    <w:rsid w:val="002455A1"/>
    <w:rsid w:val="0024576C"/>
    <w:rsid w:val="00246F7A"/>
    <w:rsid w:val="00250C00"/>
    <w:rsid w:val="00251FD8"/>
    <w:rsid w:val="002522C2"/>
    <w:rsid w:val="00252486"/>
    <w:rsid w:val="002525FE"/>
    <w:rsid w:val="00252A00"/>
    <w:rsid w:val="00252AF2"/>
    <w:rsid w:val="00252F6D"/>
    <w:rsid w:val="00253832"/>
    <w:rsid w:val="002547C2"/>
    <w:rsid w:val="00254DED"/>
    <w:rsid w:val="00256332"/>
    <w:rsid w:val="0026130E"/>
    <w:rsid w:val="00261963"/>
    <w:rsid w:val="00263E5E"/>
    <w:rsid w:val="00264BCD"/>
    <w:rsid w:val="00265343"/>
    <w:rsid w:val="00265802"/>
    <w:rsid w:val="00265E80"/>
    <w:rsid w:val="00265E8E"/>
    <w:rsid w:val="00266195"/>
    <w:rsid w:val="00266357"/>
    <w:rsid w:val="00266DAC"/>
    <w:rsid w:val="00266F62"/>
    <w:rsid w:val="002701C7"/>
    <w:rsid w:val="002702F5"/>
    <w:rsid w:val="00270D7E"/>
    <w:rsid w:val="00270EF2"/>
    <w:rsid w:val="0027115B"/>
    <w:rsid w:val="00271602"/>
    <w:rsid w:val="0027237E"/>
    <w:rsid w:val="00272AB5"/>
    <w:rsid w:val="00272E9E"/>
    <w:rsid w:val="002743B2"/>
    <w:rsid w:val="00274B13"/>
    <w:rsid w:val="00274CAE"/>
    <w:rsid w:val="00274DEE"/>
    <w:rsid w:val="00275788"/>
    <w:rsid w:val="002777F9"/>
    <w:rsid w:val="00280128"/>
    <w:rsid w:val="00280A00"/>
    <w:rsid w:val="0028143C"/>
    <w:rsid w:val="00282973"/>
    <w:rsid w:val="00282BF6"/>
    <w:rsid w:val="00283F13"/>
    <w:rsid w:val="00284CDC"/>
    <w:rsid w:val="00285003"/>
    <w:rsid w:val="0028598C"/>
    <w:rsid w:val="00285ABA"/>
    <w:rsid w:val="00290DC1"/>
    <w:rsid w:val="00290FC8"/>
    <w:rsid w:val="00290FD5"/>
    <w:rsid w:val="002918B8"/>
    <w:rsid w:val="00291A5E"/>
    <w:rsid w:val="00291BBB"/>
    <w:rsid w:val="002925FB"/>
    <w:rsid w:val="00293071"/>
    <w:rsid w:val="0029307B"/>
    <w:rsid w:val="00293B4E"/>
    <w:rsid w:val="0029403B"/>
    <w:rsid w:val="00294246"/>
    <w:rsid w:val="00294551"/>
    <w:rsid w:val="00295C1F"/>
    <w:rsid w:val="00296427"/>
    <w:rsid w:val="00296B76"/>
    <w:rsid w:val="00296EDA"/>
    <w:rsid w:val="00296F27"/>
    <w:rsid w:val="002A014B"/>
    <w:rsid w:val="002A0938"/>
    <w:rsid w:val="002A0AFB"/>
    <w:rsid w:val="002A0BE7"/>
    <w:rsid w:val="002A13FE"/>
    <w:rsid w:val="002A1801"/>
    <w:rsid w:val="002A1BDC"/>
    <w:rsid w:val="002A317C"/>
    <w:rsid w:val="002A36C3"/>
    <w:rsid w:val="002A3CDA"/>
    <w:rsid w:val="002A3DAC"/>
    <w:rsid w:val="002A3F0C"/>
    <w:rsid w:val="002A4AE1"/>
    <w:rsid w:val="002A68BC"/>
    <w:rsid w:val="002A6D02"/>
    <w:rsid w:val="002A7E26"/>
    <w:rsid w:val="002B09DA"/>
    <w:rsid w:val="002B1DDA"/>
    <w:rsid w:val="002B2192"/>
    <w:rsid w:val="002B231C"/>
    <w:rsid w:val="002B233A"/>
    <w:rsid w:val="002B2644"/>
    <w:rsid w:val="002B274E"/>
    <w:rsid w:val="002B2756"/>
    <w:rsid w:val="002B3577"/>
    <w:rsid w:val="002B39CC"/>
    <w:rsid w:val="002B3A1A"/>
    <w:rsid w:val="002B3E55"/>
    <w:rsid w:val="002B3F6D"/>
    <w:rsid w:val="002B40B7"/>
    <w:rsid w:val="002B46A2"/>
    <w:rsid w:val="002B5546"/>
    <w:rsid w:val="002C123A"/>
    <w:rsid w:val="002C192E"/>
    <w:rsid w:val="002C2CBF"/>
    <w:rsid w:val="002C2E9E"/>
    <w:rsid w:val="002C3053"/>
    <w:rsid w:val="002C5659"/>
    <w:rsid w:val="002C622E"/>
    <w:rsid w:val="002C66C7"/>
    <w:rsid w:val="002C6A39"/>
    <w:rsid w:val="002C6A9E"/>
    <w:rsid w:val="002C6ADC"/>
    <w:rsid w:val="002C7631"/>
    <w:rsid w:val="002C7CB3"/>
    <w:rsid w:val="002D0B03"/>
    <w:rsid w:val="002D1A0F"/>
    <w:rsid w:val="002D2052"/>
    <w:rsid w:val="002D2A00"/>
    <w:rsid w:val="002D2BC4"/>
    <w:rsid w:val="002D2F19"/>
    <w:rsid w:val="002D313B"/>
    <w:rsid w:val="002D38DB"/>
    <w:rsid w:val="002D3C2B"/>
    <w:rsid w:val="002D4415"/>
    <w:rsid w:val="002D464F"/>
    <w:rsid w:val="002D55EB"/>
    <w:rsid w:val="002D6D7E"/>
    <w:rsid w:val="002D7B12"/>
    <w:rsid w:val="002D7CAA"/>
    <w:rsid w:val="002E0711"/>
    <w:rsid w:val="002E0828"/>
    <w:rsid w:val="002E0A68"/>
    <w:rsid w:val="002E0B7C"/>
    <w:rsid w:val="002E0DD8"/>
    <w:rsid w:val="002E2464"/>
    <w:rsid w:val="002E2EC1"/>
    <w:rsid w:val="002E30D4"/>
    <w:rsid w:val="002E3368"/>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4D87"/>
    <w:rsid w:val="002F5D2E"/>
    <w:rsid w:val="002F5E3C"/>
    <w:rsid w:val="002F632E"/>
    <w:rsid w:val="002F6A5F"/>
    <w:rsid w:val="002F7A0E"/>
    <w:rsid w:val="002F7CD5"/>
    <w:rsid w:val="00300075"/>
    <w:rsid w:val="003001DA"/>
    <w:rsid w:val="003006A3"/>
    <w:rsid w:val="00300B0B"/>
    <w:rsid w:val="00301771"/>
    <w:rsid w:val="003032FA"/>
    <w:rsid w:val="0030363B"/>
    <w:rsid w:val="00303CC3"/>
    <w:rsid w:val="003040F3"/>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2E53"/>
    <w:rsid w:val="00312F77"/>
    <w:rsid w:val="003136E8"/>
    <w:rsid w:val="00314959"/>
    <w:rsid w:val="003154F1"/>
    <w:rsid w:val="00315BE5"/>
    <w:rsid w:val="00315C84"/>
    <w:rsid w:val="00316F66"/>
    <w:rsid w:val="0032037F"/>
    <w:rsid w:val="00321012"/>
    <w:rsid w:val="003213C8"/>
    <w:rsid w:val="00321B5E"/>
    <w:rsid w:val="00321C4B"/>
    <w:rsid w:val="0032253A"/>
    <w:rsid w:val="00322DC0"/>
    <w:rsid w:val="00324D18"/>
    <w:rsid w:val="003262CF"/>
    <w:rsid w:val="003275C4"/>
    <w:rsid w:val="00330343"/>
    <w:rsid w:val="0033091C"/>
    <w:rsid w:val="00330AD9"/>
    <w:rsid w:val="00330D11"/>
    <w:rsid w:val="00331388"/>
    <w:rsid w:val="0033191B"/>
    <w:rsid w:val="00331C3E"/>
    <w:rsid w:val="00332089"/>
    <w:rsid w:val="00332E44"/>
    <w:rsid w:val="00332FC5"/>
    <w:rsid w:val="00333453"/>
    <w:rsid w:val="00333517"/>
    <w:rsid w:val="00333587"/>
    <w:rsid w:val="00333806"/>
    <w:rsid w:val="003342DC"/>
    <w:rsid w:val="0033476E"/>
    <w:rsid w:val="00335B69"/>
    <w:rsid w:val="00335E7A"/>
    <w:rsid w:val="00336111"/>
    <w:rsid w:val="0033643B"/>
    <w:rsid w:val="00336C97"/>
    <w:rsid w:val="00336F12"/>
    <w:rsid w:val="00337951"/>
    <w:rsid w:val="00337D0F"/>
    <w:rsid w:val="00340172"/>
    <w:rsid w:val="00340415"/>
    <w:rsid w:val="0034074B"/>
    <w:rsid w:val="0034095E"/>
    <w:rsid w:val="00340B94"/>
    <w:rsid w:val="00340BDD"/>
    <w:rsid w:val="00341C0F"/>
    <w:rsid w:val="00342434"/>
    <w:rsid w:val="00343274"/>
    <w:rsid w:val="00343DC2"/>
    <w:rsid w:val="0034438F"/>
    <w:rsid w:val="003444F5"/>
    <w:rsid w:val="003447E4"/>
    <w:rsid w:val="00346546"/>
    <w:rsid w:val="00346683"/>
    <w:rsid w:val="00346E01"/>
    <w:rsid w:val="0034783E"/>
    <w:rsid w:val="00347871"/>
    <w:rsid w:val="00347E9D"/>
    <w:rsid w:val="00347EB1"/>
    <w:rsid w:val="00350211"/>
    <w:rsid w:val="00350415"/>
    <w:rsid w:val="00350676"/>
    <w:rsid w:val="00350AC0"/>
    <w:rsid w:val="00350C60"/>
    <w:rsid w:val="00351435"/>
    <w:rsid w:val="003520E9"/>
    <w:rsid w:val="003529F0"/>
    <w:rsid w:val="0035320A"/>
    <w:rsid w:val="003536BE"/>
    <w:rsid w:val="00353AC3"/>
    <w:rsid w:val="003541C1"/>
    <w:rsid w:val="00354241"/>
    <w:rsid w:val="003542E9"/>
    <w:rsid w:val="00354579"/>
    <w:rsid w:val="00354AFF"/>
    <w:rsid w:val="00355565"/>
    <w:rsid w:val="003568C2"/>
    <w:rsid w:val="00357C67"/>
    <w:rsid w:val="00360032"/>
    <w:rsid w:val="00360198"/>
    <w:rsid w:val="00360791"/>
    <w:rsid w:val="003632DE"/>
    <w:rsid w:val="00363467"/>
    <w:rsid w:val="00363CC4"/>
    <w:rsid w:val="00365630"/>
    <w:rsid w:val="00365DA2"/>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1345"/>
    <w:rsid w:val="00381700"/>
    <w:rsid w:val="00382DD7"/>
    <w:rsid w:val="0038340A"/>
    <w:rsid w:val="003838F1"/>
    <w:rsid w:val="003839CC"/>
    <w:rsid w:val="0038430F"/>
    <w:rsid w:val="00384460"/>
    <w:rsid w:val="00385DE1"/>
    <w:rsid w:val="0038600A"/>
    <w:rsid w:val="00386D81"/>
    <w:rsid w:val="00386DDB"/>
    <w:rsid w:val="00386E21"/>
    <w:rsid w:val="003871BE"/>
    <w:rsid w:val="003921F9"/>
    <w:rsid w:val="00392EA5"/>
    <w:rsid w:val="003932DB"/>
    <w:rsid w:val="003936B9"/>
    <w:rsid w:val="00394607"/>
    <w:rsid w:val="00394BBA"/>
    <w:rsid w:val="0039557F"/>
    <w:rsid w:val="0039649D"/>
    <w:rsid w:val="00396B08"/>
    <w:rsid w:val="00397654"/>
    <w:rsid w:val="00397EA4"/>
    <w:rsid w:val="003A16F8"/>
    <w:rsid w:val="003A36F0"/>
    <w:rsid w:val="003A38FC"/>
    <w:rsid w:val="003A452B"/>
    <w:rsid w:val="003A468F"/>
    <w:rsid w:val="003A46D4"/>
    <w:rsid w:val="003A4AF6"/>
    <w:rsid w:val="003A5A3B"/>
    <w:rsid w:val="003A5BA5"/>
    <w:rsid w:val="003A5C89"/>
    <w:rsid w:val="003A5EB6"/>
    <w:rsid w:val="003A61E1"/>
    <w:rsid w:val="003A62EB"/>
    <w:rsid w:val="003A678E"/>
    <w:rsid w:val="003A74B0"/>
    <w:rsid w:val="003A78A1"/>
    <w:rsid w:val="003A7FC1"/>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6392"/>
    <w:rsid w:val="003B67EB"/>
    <w:rsid w:val="003B7563"/>
    <w:rsid w:val="003B78BC"/>
    <w:rsid w:val="003B7BE5"/>
    <w:rsid w:val="003B7E60"/>
    <w:rsid w:val="003C0B87"/>
    <w:rsid w:val="003C25D0"/>
    <w:rsid w:val="003C27E9"/>
    <w:rsid w:val="003C36D8"/>
    <w:rsid w:val="003C37AA"/>
    <w:rsid w:val="003C3B09"/>
    <w:rsid w:val="003C44EE"/>
    <w:rsid w:val="003C4F9E"/>
    <w:rsid w:val="003C56E8"/>
    <w:rsid w:val="003C57B8"/>
    <w:rsid w:val="003C63D2"/>
    <w:rsid w:val="003C6689"/>
    <w:rsid w:val="003C6F13"/>
    <w:rsid w:val="003C7C4C"/>
    <w:rsid w:val="003C7CBE"/>
    <w:rsid w:val="003C7DEE"/>
    <w:rsid w:val="003D06FC"/>
    <w:rsid w:val="003D0720"/>
    <w:rsid w:val="003D08D8"/>
    <w:rsid w:val="003D0F92"/>
    <w:rsid w:val="003D2F28"/>
    <w:rsid w:val="003D3436"/>
    <w:rsid w:val="003D38CD"/>
    <w:rsid w:val="003D483D"/>
    <w:rsid w:val="003D4DB0"/>
    <w:rsid w:val="003D5D41"/>
    <w:rsid w:val="003D6498"/>
    <w:rsid w:val="003D6646"/>
    <w:rsid w:val="003D74F1"/>
    <w:rsid w:val="003D7BEA"/>
    <w:rsid w:val="003D7E5D"/>
    <w:rsid w:val="003E018F"/>
    <w:rsid w:val="003E0970"/>
    <w:rsid w:val="003E09D5"/>
    <w:rsid w:val="003E0A90"/>
    <w:rsid w:val="003E181D"/>
    <w:rsid w:val="003E1B1E"/>
    <w:rsid w:val="003E2D02"/>
    <w:rsid w:val="003E2D7D"/>
    <w:rsid w:val="003E3168"/>
    <w:rsid w:val="003E35DB"/>
    <w:rsid w:val="003E3898"/>
    <w:rsid w:val="003E460C"/>
    <w:rsid w:val="003E62C0"/>
    <w:rsid w:val="003E65B6"/>
    <w:rsid w:val="003E6B95"/>
    <w:rsid w:val="003E6C35"/>
    <w:rsid w:val="003E719A"/>
    <w:rsid w:val="003E72D3"/>
    <w:rsid w:val="003E7B6B"/>
    <w:rsid w:val="003F0760"/>
    <w:rsid w:val="003F099F"/>
    <w:rsid w:val="003F0B8E"/>
    <w:rsid w:val="003F0EE3"/>
    <w:rsid w:val="003F1E47"/>
    <w:rsid w:val="003F2405"/>
    <w:rsid w:val="003F34C1"/>
    <w:rsid w:val="003F3D8C"/>
    <w:rsid w:val="003F3EC1"/>
    <w:rsid w:val="003F405B"/>
    <w:rsid w:val="003F43D8"/>
    <w:rsid w:val="003F4CAD"/>
    <w:rsid w:val="003F4FA7"/>
    <w:rsid w:val="003F63E5"/>
    <w:rsid w:val="003F64DD"/>
    <w:rsid w:val="003F6930"/>
    <w:rsid w:val="003F6D6B"/>
    <w:rsid w:val="003F7A57"/>
    <w:rsid w:val="00401228"/>
    <w:rsid w:val="0040123B"/>
    <w:rsid w:val="00401C08"/>
    <w:rsid w:val="004028A6"/>
    <w:rsid w:val="0040332E"/>
    <w:rsid w:val="0040391E"/>
    <w:rsid w:val="004039BD"/>
    <w:rsid w:val="004039E5"/>
    <w:rsid w:val="00403E7C"/>
    <w:rsid w:val="004049DC"/>
    <w:rsid w:val="00405E7F"/>
    <w:rsid w:val="0040680E"/>
    <w:rsid w:val="004108FD"/>
    <w:rsid w:val="004134AC"/>
    <w:rsid w:val="0041494D"/>
    <w:rsid w:val="004168DA"/>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041"/>
    <w:rsid w:val="004342AA"/>
    <w:rsid w:val="004345F9"/>
    <w:rsid w:val="00435663"/>
    <w:rsid w:val="004357EE"/>
    <w:rsid w:val="0043590B"/>
    <w:rsid w:val="00436322"/>
    <w:rsid w:val="0043690F"/>
    <w:rsid w:val="00437405"/>
    <w:rsid w:val="00437C9A"/>
    <w:rsid w:val="00437F9A"/>
    <w:rsid w:val="00440982"/>
    <w:rsid w:val="0044099D"/>
    <w:rsid w:val="00441667"/>
    <w:rsid w:val="0044186E"/>
    <w:rsid w:val="00441BF1"/>
    <w:rsid w:val="00441FF3"/>
    <w:rsid w:val="004429B3"/>
    <w:rsid w:val="00443ED2"/>
    <w:rsid w:val="0044452D"/>
    <w:rsid w:val="00444895"/>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E56"/>
    <w:rsid w:val="00454FF4"/>
    <w:rsid w:val="00455CEC"/>
    <w:rsid w:val="00456F6E"/>
    <w:rsid w:val="004579CF"/>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3DD"/>
    <w:rsid w:val="004867DD"/>
    <w:rsid w:val="0048684B"/>
    <w:rsid w:val="0048748D"/>
    <w:rsid w:val="004876AE"/>
    <w:rsid w:val="00487F55"/>
    <w:rsid w:val="004900BE"/>
    <w:rsid w:val="00490AF7"/>
    <w:rsid w:val="00490CDB"/>
    <w:rsid w:val="00490FD0"/>
    <w:rsid w:val="00491880"/>
    <w:rsid w:val="004920B7"/>
    <w:rsid w:val="0049258C"/>
    <w:rsid w:val="00492812"/>
    <w:rsid w:val="00492C45"/>
    <w:rsid w:val="00492FBF"/>
    <w:rsid w:val="004931AE"/>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1D4D"/>
    <w:rsid w:val="004A3328"/>
    <w:rsid w:val="004A41DA"/>
    <w:rsid w:val="004A442E"/>
    <w:rsid w:val="004A4E30"/>
    <w:rsid w:val="004A66AA"/>
    <w:rsid w:val="004A7C3F"/>
    <w:rsid w:val="004B0598"/>
    <w:rsid w:val="004B192B"/>
    <w:rsid w:val="004B1BAD"/>
    <w:rsid w:val="004B1F5D"/>
    <w:rsid w:val="004B2947"/>
    <w:rsid w:val="004B2AF9"/>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204"/>
    <w:rsid w:val="004C37FE"/>
    <w:rsid w:val="004C3B50"/>
    <w:rsid w:val="004C4524"/>
    <w:rsid w:val="004C50B6"/>
    <w:rsid w:val="004C52EC"/>
    <w:rsid w:val="004C5C15"/>
    <w:rsid w:val="004C698C"/>
    <w:rsid w:val="004C783D"/>
    <w:rsid w:val="004C7F50"/>
    <w:rsid w:val="004D0285"/>
    <w:rsid w:val="004D0848"/>
    <w:rsid w:val="004D0CC9"/>
    <w:rsid w:val="004D0F63"/>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4A57"/>
    <w:rsid w:val="004E5C02"/>
    <w:rsid w:val="004E62E9"/>
    <w:rsid w:val="004E7C76"/>
    <w:rsid w:val="004F0F84"/>
    <w:rsid w:val="004F181B"/>
    <w:rsid w:val="004F1934"/>
    <w:rsid w:val="004F203D"/>
    <w:rsid w:val="004F35C8"/>
    <w:rsid w:val="004F3BBC"/>
    <w:rsid w:val="004F3DF0"/>
    <w:rsid w:val="004F4A12"/>
    <w:rsid w:val="004F4FD0"/>
    <w:rsid w:val="004F5373"/>
    <w:rsid w:val="004F56C3"/>
    <w:rsid w:val="004F6693"/>
    <w:rsid w:val="004F6B73"/>
    <w:rsid w:val="004F72D2"/>
    <w:rsid w:val="005008E2"/>
    <w:rsid w:val="00501E02"/>
    <w:rsid w:val="00503107"/>
    <w:rsid w:val="00503E49"/>
    <w:rsid w:val="00505672"/>
    <w:rsid w:val="00505BB6"/>
    <w:rsid w:val="00505BBF"/>
    <w:rsid w:val="00505DB4"/>
    <w:rsid w:val="00506DC6"/>
    <w:rsid w:val="0050792C"/>
    <w:rsid w:val="00510D03"/>
    <w:rsid w:val="00511139"/>
    <w:rsid w:val="00511E0B"/>
    <w:rsid w:val="00512378"/>
    <w:rsid w:val="005124C2"/>
    <w:rsid w:val="005128BA"/>
    <w:rsid w:val="00512B51"/>
    <w:rsid w:val="00513C6C"/>
    <w:rsid w:val="00513F5D"/>
    <w:rsid w:val="00514B09"/>
    <w:rsid w:val="00515C9B"/>
    <w:rsid w:val="005175D9"/>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683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30D9"/>
    <w:rsid w:val="005458BA"/>
    <w:rsid w:val="005458EC"/>
    <w:rsid w:val="00547AFB"/>
    <w:rsid w:val="00551AA7"/>
    <w:rsid w:val="00553423"/>
    <w:rsid w:val="00553AC3"/>
    <w:rsid w:val="00553CF0"/>
    <w:rsid w:val="00554876"/>
    <w:rsid w:val="00554F5A"/>
    <w:rsid w:val="0055520D"/>
    <w:rsid w:val="00555294"/>
    <w:rsid w:val="005554EA"/>
    <w:rsid w:val="00555A2D"/>
    <w:rsid w:val="00555ADC"/>
    <w:rsid w:val="00555C51"/>
    <w:rsid w:val="00557794"/>
    <w:rsid w:val="00560EF2"/>
    <w:rsid w:val="0056105C"/>
    <w:rsid w:val="0056108B"/>
    <w:rsid w:val="0056157A"/>
    <w:rsid w:val="00561B82"/>
    <w:rsid w:val="00562D52"/>
    <w:rsid w:val="0056343A"/>
    <w:rsid w:val="00563A06"/>
    <w:rsid w:val="00563C84"/>
    <w:rsid w:val="00564893"/>
    <w:rsid w:val="0056514F"/>
    <w:rsid w:val="00565CB6"/>
    <w:rsid w:val="00566F36"/>
    <w:rsid w:val="00567389"/>
    <w:rsid w:val="00567940"/>
    <w:rsid w:val="005679F1"/>
    <w:rsid w:val="00567A52"/>
    <w:rsid w:val="0057013A"/>
    <w:rsid w:val="005702CA"/>
    <w:rsid w:val="00570D73"/>
    <w:rsid w:val="00571012"/>
    <w:rsid w:val="00571086"/>
    <w:rsid w:val="005714FC"/>
    <w:rsid w:val="00571A1C"/>
    <w:rsid w:val="00571DF6"/>
    <w:rsid w:val="0057219C"/>
    <w:rsid w:val="00573982"/>
    <w:rsid w:val="005739C1"/>
    <w:rsid w:val="00574F51"/>
    <w:rsid w:val="0057758F"/>
    <w:rsid w:val="005778EB"/>
    <w:rsid w:val="00577F4A"/>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9C0"/>
    <w:rsid w:val="00592EAC"/>
    <w:rsid w:val="00592F0D"/>
    <w:rsid w:val="005931A6"/>
    <w:rsid w:val="00593291"/>
    <w:rsid w:val="00593390"/>
    <w:rsid w:val="005933B3"/>
    <w:rsid w:val="005937C3"/>
    <w:rsid w:val="005939BB"/>
    <w:rsid w:val="00593C3A"/>
    <w:rsid w:val="00594F6F"/>
    <w:rsid w:val="0059672C"/>
    <w:rsid w:val="005970A2"/>
    <w:rsid w:val="00597AB6"/>
    <w:rsid w:val="005A0F03"/>
    <w:rsid w:val="005A1E7E"/>
    <w:rsid w:val="005A23A4"/>
    <w:rsid w:val="005A23B3"/>
    <w:rsid w:val="005A2BFB"/>
    <w:rsid w:val="005A3498"/>
    <w:rsid w:val="005A3875"/>
    <w:rsid w:val="005A4710"/>
    <w:rsid w:val="005A5AC6"/>
    <w:rsid w:val="005A5CF3"/>
    <w:rsid w:val="005A773A"/>
    <w:rsid w:val="005A7908"/>
    <w:rsid w:val="005B02A0"/>
    <w:rsid w:val="005B05E6"/>
    <w:rsid w:val="005B10D0"/>
    <w:rsid w:val="005B1668"/>
    <w:rsid w:val="005B1D4A"/>
    <w:rsid w:val="005B2A0E"/>
    <w:rsid w:val="005B39F0"/>
    <w:rsid w:val="005B3ABF"/>
    <w:rsid w:val="005B3C0A"/>
    <w:rsid w:val="005B5190"/>
    <w:rsid w:val="005B5A63"/>
    <w:rsid w:val="005B5BF9"/>
    <w:rsid w:val="005B5D0D"/>
    <w:rsid w:val="005B6A92"/>
    <w:rsid w:val="005B7400"/>
    <w:rsid w:val="005B7D87"/>
    <w:rsid w:val="005C26EA"/>
    <w:rsid w:val="005C28CD"/>
    <w:rsid w:val="005C2EE7"/>
    <w:rsid w:val="005C328F"/>
    <w:rsid w:val="005C35C3"/>
    <w:rsid w:val="005C36D0"/>
    <w:rsid w:val="005C39A8"/>
    <w:rsid w:val="005C515E"/>
    <w:rsid w:val="005C5766"/>
    <w:rsid w:val="005C6142"/>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30C"/>
    <w:rsid w:val="005D6556"/>
    <w:rsid w:val="005D68BE"/>
    <w:rsid w:val="005D6B46"/>
    <w:rsid w:val="005D6CA2"/>
    <w:rsid w:val="005D7003"/>
    <w:rsid w:val="005D7423"/>
    <w:rsid w:val="005D764C"/>
    <w:rsid w:val="005D77FB"/>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5E2"/>
    <w:rsid w:val="005F38F9"/>
    <w:rsid w:val="005F3A00"/>
    <w:rsid w:val="005F3DBA"/>
    <w:rsid w:val="005F4457"/>
    <w:rsid w:val="005F46B4"/>
    <w:rsid w:val="005F4ACF"/>
    <w:rsid w:val="005F5D9D"/>
    <w:rsid w:val="005F6BCF"/>
    <w:rsid w:val="005F735D"/>
    <w:rsid w:val="00601071"/>
    <w:rsid w:val="00604133"/>
    <w:rsid w:val="00605074"/>
    <w:rsid w:val="0060527D"/>
    <w:rsid w:val="006056DD"/>
    <w:rsid w:val="00605875"/>
    <w:rsid w:val="006065E5"/>
    <w:rsid w:val="00610B9C"/>
    <w:rsid w:val="00610D77"/>
    <w:rsid w:val="00610DB1"/>
    <w:rsid w:val="00611042"/>
    <w:rsid w:val="0061169A"/>
    <w:rsid w:val="00611D51"/>
    <w:rsid w:val="00612456"/>
    <w:rsid w:val="0061264B"/>
    <w:rsid w:val="00612C73"/>
    <w:rsid w:val="00613435"/>
    <w:rsid w:val="006146FE"/>
    <w:rsid w:val="00614723"/>
    <w:rsid w:val="00615591"/>
    <w:rsid w:val="006159BB"/>
    <w:rsid w:val="0061669D"/>
    <w:rsid w:val="00617767"/>
    <w:rsid w:val="00617E46"/>
    <w:rsid w:val="00617F13"/>
    <w:rsid w:val="00620347"/>
    <w:rsid w:val="006208C2"/>
    <w:rsid w:val="00620955"/>
    <w:rsid w:val="006210D9"/>
    <w:rsid w:val="0062170A"/>
    <w:rsid w:val="006230D3"/>
    <w:rsid w:val="00623A63"/>
    <w:rsid w:val="00623ED0"/>
    <w:rsid w:val="00625342"/>
    <w:rsid w:val="006257E6"/>
    <w:rsid w:val="00626F2D"/>
    <w:rsid w:val="00627978"/>
    <w:rsid w:val="00627DF3"/>
    <w:rsid w:val="0063078C"/>
    <w:rsid w:val="0063123D"/>
    <w:rsid w:val="00631FD9"/>
    <w:rsid w:val="0063248F"/>
    <w:rsid w:val="00632A2A"/>
    <w:rsid w:val="00632CF3"/>
    <w:rsid w:val="00634159"/>
    <w:rsid w:val="006343F4"/>
    <w:rsid w:val="00634697"/>
    <w:rsid w:val="006369FD"/>
    <w:rsid w:val="006371C4"/>
    <w:rsid w:val="00637AC2"/>
    <w:rsid w:val="00637DCD"/>
    <w:rsid w:val="006408C6"/>
    <w:rsid w:val="00640EEC"/>
    <w:rsid w:val="00641A07"/>
    <w:rsid w:val="00642769"/>
    <w:rsid w:val="00643ABF"/>
    <w:rsid w:val="00643EB2"/>
    <w:rsid w:val="006443FB"/>
    <w:rsid w:val="0064667C"/>
    <w:rsid w:val="00646FE7"/>
    <w:rsid w:val="00647BE4"/>
    <w:rsid w:val="00647C4F"/>
    <w:rsid w:val="00647E63"/>
    <w:rsid w:val="00647FC7"/>
    <w:rsid w:val="00647FE4"/>
    <w:rsid w:val="006503C1"/>
    <w:rsid w:val="00650ACF"/>
    <w:rsid w:val="00652235"/>
    <w:rsid w:val="0065272B"/>
    <w:rsid w:val="006529E6"/>
    <w:rsid w:val="00652AB7"/>
    <w:rsid w:val="006536DF"/>
    <w:rsid w:val="006541F2"/>
    <w:rsid w:val="006559E3"/>
    <w:rsid w:val="006569EE"/>
    <w:rsid w:val="00656C2D"/>
    <w:rsid w:val="00657440"/>
    <w:rsid w:val="0065798C"/>
    <w:rsid w:val="00657D22"/>
    <w:rsid w:val="0066182A"/>
    <w:rsid w:val="00661CD0"/>
    <w:rsid w:val="0066250A"/>
    <w:rsid w:val="006639E1"/>
    <w:rsid w:val="00663EA1"/>
    <w:rsid w:val="00664A18"/>
    <w:rsid w:val="0066598B"/>
    <w:rsid w:val="006669FE"/>
    <w:rsid w:val="00666FEF"/>
    <w:rsid w:val="00667142"/>
    <w:rsid w:val="006677E7"/>
    <w:rsid w:val="006704A7"/>
    <w:rsid w:val="006707CF"/>
    <w:rsid w:val="00670900"/>
    <w:rsid w:val="00670DA5"/>
    <w:rsid w:val="00671305"/>
    <w:rsid w:val="00671972"/>
    <w:rsid w:val="00671C72"/>
    <w:rsid w:val="0067237F"/>
    <w:rsid w:val="00672811"/>
    <w:rsid w:val="0067375E"/>
    <w:rsid w:val="00673895"/>
    <w:rsid w:val="0067406C"/>
    <w:rsid w:val="00674482"/>
    <w:rsid w:val="00674FFA"/>
    <w:rsid w:val="006758B2"/>
    <w:rsid w:val="00675C38"/>
    <w:rsid w:val="00676F71"/>
    <w:rsid w:val="00677DA9"/>
    <w:rsid w:val="00680813"/>
    <w:rsid w:val="00680F18"/>
    <w:rsid w:val="00681F69"/>
    <w:rsid w:val="00682F05"/>
    <w:rsid w:val="00683947"/>
    <w:rsid w:val="00683E93"/>
    <w:rsid w:val="006842E9"/>
    <w:rsid w:val="006844C0"/>
    <w:rsid w:val="00684A7F"/>
    <w:rsid w:val="00685211"/>
    <w:rsid w:val="00685F9F"/>
    <w:rsid w:val="00686CA1"/>
    <w:rsid w:val="00687BE4"/>
    <w:rsid w:val="006905FC"/>
    <w:rsid w:val="0069078F"/>
    <w:rsid w:val="00692772"/>
    <w:rsid w:val="00692AFF"/>
    <w:rsid w:val="00694380"/>
    <w:rsid w:val="00694944"/>
    <w:rsid w:val="0069556D"/>
    <w:rsid w:val="00695AF5"/>
    <w:rsid w:val="00695EE7"/>
    <w:rsid w:val="00696EB7"/>
    <w:rsid w:val="006970DA"/>
    <w:rsid w:val="00697148"/>
    <w:rsid w:val="006A03A9"/>
    <w:rsid w:val="006A05F9"/>
    <w:rsid w:val="006A15CD"/>
    <w:rsid w:val="006A1B4F"/>
    <w:rsid w:val="006A1D07"/>
    <w:rsid w:val="006A1E54"/>
    <w:rsid w:val="006A2B8D"/>
    <w:rsid w:val="006A3379"/>
    <w:rsid w:val="006A36F6"/>
    <w:rsid w:val="006A5DB0"/>
    <w:rsid w:val="006A6179"/>
    <w:rsid w:val="006A6528"/>
    <w:rsid w:val="006A780A"/>
    <w:rsid w:val="006A78FF"/>
    <w:rsid w:val="006A7D93"/>
    <w:rsid w:val="006B0148"/>
    <w:rsid w:val="006B070E"/>
    <w:rsid w:val="006B15AD"/>
    <w:rsid w:val="006B1CD7"/>
    <w:rsid w:val="006B24B4"/>
    <w:rsid w:val="006B29C8"/>
    <w:rsid w:val="006B35F8"/>
    <w:rsid w:val="006B36C5"/>
    <w:rsid w:val="006B3A89"/>
    <w:rsid w:val="006B481C"/>
    <w:rsid w:val="006B4846"/>
    <w:rsid w:val="006B5098"/>
    <w:rsid w:val="006B509E"/>
    <w:rsid w:val="006B50A9"/>
    <w:rsid w:val="006B5AFA"/>
    <w:rsid w:val="006B5BB9"/>
    <w:rsid w:val="006B5F71"/>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7B8"/>
    <w:rsid w:val="006C6ACD"/>
    <w:rsid w:val="006C70FF"/>
    <w:rsid w:val="006C72AE"/>
    <w:rsid w:val="006C74DE"/>
    <w:rsid w:val="006C76DD"/>
    <w:rsid w:val="006D0091"/>
    <w:rsid w:val="006D056F"/>
    <w:rsid w:val="006D0B13"/>
    <w:rsid w:val="006D1136"/>
    <w:rsid w:val="006D1153"/>
    <w:rsid w:val="006D1884"/>
    <w:rsid w:val="006D337D"/>
    <w:rsid w:val="006D36C2"/>
    <w:rsid w:val="006D4A48"/>
    <w:rsid w:val="006D4A64"/>
    <w:rsid w:val="006D516F"/>
    <w:rsid w:val="006D5189"/>
    <w:rsid w:val="006D631F"/>
    <w:rsid w:val="006D6845"/>
    <w:rsid w:val="006D7CB8"/>
    <w:rsid w:val="006D7F7B"/>
    <w:rsid w:val="006E047A"/>
    <w:rsid w:val="006E0B42"/>
    <w:rsid w:val="006E0EE6"/>
    <w:rsid w:val="006E11FE"/>
    <w:rsid w:val="006E12E8"/>
    <w:rsid w:val="006E224D"/>
    <w:rsid w:val="006E2514"/>
    <w:rsid w:val="006E2588"/>
    <w:rsid w:val="006E282D"/>
    <w:rsid w:val="006E29E7"/>
    <w:rsid w:val="006E5593"/>
    <w:rsid w:val="006E5AF2"/>
    <w:rsid w:val="006E741E"/>
    <w:rsid w:val="006E755C"/>
    <w:rsid w:val="006E76D2"/>
    <w:rsid w:val="006E7830"/>
    <w:rsid w:val="006E7AC6"/>
    <w:rsid w:val="006E7E46"/>
    <w:rsid w:val="006F046F"/>
    <w:rsid w:val="006F08B0"/>
    <w:rsid w:val="006F0D97"/>
    <w:rsid w:val="006F16A8"/>
    <w:rsid w:val="006F199C"/>
    <w:rsid w:val="006F2211"/>
    <w:rsid w:val="006F2594"/>
    <w:rsid w:val="006F31ED"/>
    <w:rsid w:val="006F4891"/>
    <w:rsid w:val="006F7B96"/>
    <w:rsid w:val="007005EF"/>
    <w:rsid w:val="007015B0"/>
    <w:rsid w:val="0070182E"/>
    <w:rsid w:val="00702561"/>
    <w:rsid w:val="007041BB"/>
    <w:rsid w:val="00704430"/>
    <w:rsid w:val="00704654"/>
    <w:rsid w:val="0070465A"/>
    <w:rsid w:val="00704A32"/>
    <w:rsid w:val="0070538C"/>
    <w:rsid w:val="00707462"/>
    <w:rsid w:val="007115F2"/>
    <w:rsid w:val="0071177F"/>
    <w:rsid w:val="00711DE3"/>
    <w:rsid w:val="007120A0"/>
    <w:rsid w:val="00712A4D"/>
    <w:rsid w:val="00712A91"/>
    <w:rsid w:val="007138D3"/>
    <w:rsid w:val="00714407"/>
    <w:rsid w:val="00714527"/>
    <w:rsid w:val="0071585A"/>
    <w:rsid w:val="007161D9"/>
    <w:rsid w:val="00716676"/>
    <w:rsid w:val="00720922"/>
    <w:rsid w:val="007211B8"/>
    <w:rsid w:val="007218E2"/>
    <w:rsid w:val="00721DBF"/>
    <w:rsid w:val="00721EBD"/>
    <w:rsid w:val="0072237B"/>
    <w:rsid w:val="00722686"/>
    <w:rsid w:val="00722D0B"/>
    <w:rsid w:val="0072384E"/>
    <w:rsid w:val="007238F7"/>
    <w:rsid w:val="00723E05"/>
    <w:rsid w:val="007240C4"/>
    <w:rsid w:val="007241BF"/>
    <w:rsid w:val="00724792"/>
    <w:rsid w:val="00724F62"/>
    <w:rsid w:val="00725966"/>
    <w:rsid w:val="00725FF9"/>
    <w:rsid w:val="0072621D"/>
    <w:rsid w:val="00726294"/>
    <w:rsid w:val="0073132C"/>
    <w:rsid w:val="00734AAD"/>
    <w:rsid w:val="00734E51"/>
    <w:rsid w:val="007350FF"/>
    <w:rsid w:val="00735F12"/>
    <w:rsid w:val="007368FA"/>
    <w:rsid w:val="0073774C"/>
    <w:rsid w:val="007402E7"/>
    <w:rsid w:val="00740673"/>
    <w:rsid w:val="007413B6"/>
    <w:rsid w:val="007420AC"/>
    <w:rsid w:val="007430C9"/>
    <w:rsid w:val="00743B17"/>
    <w:rsid w:val="0074550D"/>
    <w:rsid w:val="00745A61"/>
    <w:rsid w:val="00746296"/>
    <w:rsid w:val="0074662D"/>
    <w:rsid w:val="0074693C"/>
    <w:rsid w:val="00746B40"/>
    <w:rsid w:val="00747439"/>
    <w:rsid w:val="007478F1"/>
    <w:rsid w:val="00747D25"/>
    <w:rsid w:val="00751609"/>
    <w:rsid w:val="00751644"/>
    <w:rsid w:val="00752C58"/>
    <w:rsid w:val="0075304E"/>
    <w:rsid w:val="007531B0"/>
    <w:rsid w:val="007533CD"/>
    <w:rsid w:val="00754EC2"/>
    <w:rsid w:val="00755754"/>
    <w:rsid w:val="007560CA"/>
    <w:rsid w:val="007562BC"/>
    <w:rsid w:val="00756C45"/>
    <w:rsid w:val="00761F13"/>
    <w:rsid w:val="007621FE"/>
    <w:rsid w:val="00762468"/>
    <w:rsid w:val="00762BB7"/>
    <w:rsid w:val="007639D5"/>
    <w:rsid w:val="00763AC3"/>
    <w:rsid w:val="00764EE0"/>
    <w:rsid w:val="00765AF7"/>
    <w:rsid w:val="00766F5B"/>
    <w:rsid w:val="007670BA"/>
    <w:rsid w:val="0076730A"/>
    <w:rsid w:val="00767B6D"/>
    <w:rsid w:val="007703B5"/>
    <w:rsid w:val="00770979"/>
    <w:rsid w:val="00770C87"/>
    <w:rsid w:val="00771625"/>
    <w:rsid w:val="00771ABA"/>
    <w:rsid w:val="00772607"/>
    <w:rsid w:val="00772943"/>
    <w:rsid w:val="00772D48"/>
    <w:rsid w:val="007739E0"/>
    <w:rsid w:val="00776B1C"/>
    <w:rsid w:val="00776DD6"/>
    <w:rsid w:val="00777798"/>
    <w:rsid w:val="00777FE8"/>
    <w:rsid w:val="007808DD"/>
    <w:rsid w:val="00780CB7"/>
    <w:rsid w:val="00782457"/>
    <w:rsid w:val="00782C7D"/>
    <w:rsid w:val="007835CA"/>
    <w:rsid w:val="00783DCA"/>
    <w:rsid w:val="007848B9"/>
    <w:rsid w:val="007849E3"/>
    <w:rsid w:val="00784A5B"/>
    <w:rsid w:val="007853D8"/>
    <w:rsid w:val="00785673"/>
    <w:rsid w:val="00786120"/>
    <w:rsid w:val="007879FF"/>
    <w:rsid w:val="00787A25"/>
    <w:rsid w:val="00787E0D"/>
    <w:rsid w:val="00790108"/>
    <w:rsid w:val="0079048B"/>
    <w:rsid w:val="007904BE"/>
    <w:rsid w:val="0079053D"/>
    <w:rsid w:val="0079090F"/>
    <w:rsid w:val="007919B3"/>
    <w:rsid w:val="00791C10"/>
    <w:rsid w:val="00792120"/>
    <w:rsid w:val="0079214D"/>
    <w:rsid w:val="0079252D"/>
    <w:rsid w:val="00792C2B"/>
    <w:rsid w:val="00792E95"/>
    <w:rsid w:val="00793829"/>
    <w:rsid w:val="00794252"/>
    <w:rsid w:val="007942FD"/>
    <w:rsid w:val="00795207"/>
    <w:rsid w:val="0079527B"/>
    <w:rsid w:val="00797B7E"/>
    <w:rsid w:val="00797BCB"/>
    <w:rsid w:val="00797EA0"/>
    <w:rsid w:val="007A09B6"/>
    <w:rsid w:val="007A14AB"/>
    <w:rsid w:val="007A2663"/>
    <w:rsid w:val="007A28D4"/>
    <w:rsid w:val="007A377A"/>
    <w:rsid w:val="007A4E67"/>
    <w:rsid w:val="007A53B6"/>
    <w:rsid w:val="007A6688"/>
    <w:rsid w:val="007A6C14"/>
    <w:rsid w:val="007A6D99"/>
    <w:rsid w:val="007A6F57"/>
    <w:rsid w:val="007A7615"/>
    <w:rsid w:val="007B0154"/>
    <w:rsid w:val="007B0440"/>
    <w:rsid w:val="007B11F5"/>
    <w:rsid w:val="007B17F1"/>
    <w:rsid w:val="007B1D3C"/>
    <w:rsid w:val="007B1F54"/>
    <w:rsid w:val="007B25D5"/>
    <w:rsid w:val="007B2CDF"/>
    <w:rsid w:val="007B3A72"/>
    <w:rsid w:val="007B3CFD"/>
    <w:rsid w:val="007B55BB"/>
    <w:rsid w:val="007B5EC1"/>
    <w:rsid w:val="007B6A70"/>
    <w:rsid w:val="007B6FE9"/>
    <w:rsid w:val="007B7243"/>
    <w:rsid w:val="007B7C08"/>
    <w:rsid w:val="007B7FE7"/>
    <w:rsid w:val="007C07D9"/>
    <w:rsid w:val="007C0900"/>
    <w:rsid w:val="007C1AD1"/>
    <w:rsid w:val="007C1C95"/>
    <w:rsid w:val="007C21DE"/>
    <w:rsid w:val="007C3116"/>
    <w:rsid w:val="007C4F13"/>
    <w:rsid w:val="007C52DF"/>
    <w:rsid w:val="007C6ADA"/>
    <w:rsid w:val="007C7C3D"/>
    <w:rsid w:val="007C7D00"/>
    <w:rsid w:val="007D0D6E"/>
    <w:rsid w:val="007D2683"/>
    <w:rsid w:val="007D292A"/>
    <w:rsid w:val="007D4260"/>
    <w:rsid w:val="007D447F"/>
    <w:rsid w:val="007D4B35"/>
    <w:rsid w:val="007D62C6"/>
    <w:rsid w:val="007D7491"/>
    <w:rsid w:val="007D78A4"/>
    <w:rsid w:val="007D7C2E"/>
    <w:rsid w:val="007E09CA"/>
    <w:rsid w:val="007E0BF5"/>
    <w:rsid w:val="007E10D2"/>
    <w:rsid w:val="007E11DE"/>
    <w:rsid w:val="007E183D"/>
    <w:rsid w:val="007E1E71"/>
    <w:rsid w:val="007E2054"/>
    <w:rsid w:val="007E244F"/>
    <w:rsid w:val="007E26E0"/>
    <w:rsid w:val="007E379B"/>
    <w:rsid w:val="007E49D8"/>
    <w:rsid w:val="007E4C07"/>
    <w:rsid w:val="007E6B8B"/>
    <w:rsid w:val="007E7E97"/>
    <w:rsid w:val="007F03DB"/>
    <w:rsid w:val="007F0828"/>
    <w:rsid w:val="007F1F09"/>
    <w:rsid w:val="007F24B7"/>
    <w:rsid w:val="007F33F6"/>
    <w:rsid w:val="007F345F"/>
    <w:rsid w:val="007F3CB3"/>
    <w:rsid w:val="007F45B9"/>
    <w:rsid w:val="007F542F"/>
    <w:rsid w:val="007F62B6"/>
    <w:rsid w:val="007F7219"/>
    <w:rsid w:val="007F7403"/>
    <w:rsid w:val="0080063B"/>
    <w:rsid w:val="00800669"/>
    <w:rsid w:val="00801492"/>
    <w:rsid w:val="00801904"/>
    <w:rsid w:val="00802651"/>
    <w:rsid w:val="00802655"/>
    <w:rsid w:val="00803005"/>
    <w:rsid w:val="0080319A"/>
    <w:rsid w:val="00803B4D"/>
    <w:rsid w:val="00804053"/>
    <w:rsid w:val="008047A4"/>
    <w:rsid w:val="00804DAC"/>
    <w:rsid w:val="0080500B"/>
    <w:rsid w:val="00805CA7"/>
    <w:rsid w:val="008060C8"/>
    <w:rsid w:val="0080635C"/>
    <w:rsid w:val="00806596"/>
    <w:rsid w:val="00806FC7"/>
    <w:rsid w:val="008072B0"/>
    <w:rsid w:val="00807B0B"/>
    <w:rsid w:val="00807FCE"/>
    <w:rsid w:val="008104C9"/>
    <w:rsid w:val="0081122B"/>
    <w:rsid w:val="00811414"/>
    <w:rsid w:val="00813254"/>
    <w:rsid w:val="00813D7A"/>
    <w:rsid w:val="00814419"/>
    <w:rsid w:val="00814880"/>
    <w:rsid w:val="00814B2B"/>
    <w:rsid w:val="00814F84"/>
    <w:rsid w:val="008153D1"/>
    <w:rsid w:val="00816101"/>
    <w:rsid w:val="008163A2"/>
    <w:rsid w:val="008174F8"/>
    <w:rsid w:val="008207D0"/>
    <w:rsid w:val="00820931"/>
    <w:rsid w:val="0082125C"/>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AEE"/>
    <w:rsid w:val="00830DF2"/>
    <w:rsid w:val="00830EC1"/>
    <w:rsid w:val="00831A62"/>
    <w:rsid w:val="0083318A"/>
    <w:rsid w:val="0083365D"/>
    <w:rsid w:val="00833A58"/>
    <w:rsid w:val="00833F51"/>
    <w:rsid w:val="0083442A"/>
    <w:rsid w:val="00834636"/>
    <w:rsid w:val="00835C12"/>
    <w:rsid w:val="008372D8"/>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5CC5"/>
    <w:rsid w:val="00847B62"/>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F45"/>
    <w:rsid w:val="008663DB"/>
    <w:rsid w:val="008666BE"/>
    <w:rsid w:val="00867254"/>
    <w:rsid w:val="00867950"/>
    <w:rsid w:val="00870378"/>
    <w:rsid w:val="00870501"/>
    <w:rsid w:val="00871C07"/>
    <w:rsid w:val="00871D08"/>
    <w:rsid w:val="00872BE8"/>
    <w:rsid w:val="008730B8"/>
    <w:rsid w:val="008748EB"/>
    <w:rsid w:val="008753B1"/>
    <w:rsid w:val="00875899"/>
    <w:rsid w:val="00875DD5"/>
    <w:rsid w:val="008763A4"/>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6F2B"/>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E73"/>
    <w:rsid w:val="008A06E4"/>
    <w:rsid w:val="008A0B7F"/>
    <w:rsid w:val="008A1BEC"/>
    <w:rsid w:val="008A224F"/>
    <w:rsid w:val="008A26C9"/>
    <w:rsid w:val="008A2844"/>
    <w:rsid w:val="008A35D2"/>
    <w:rsid w:val="008A3CC0"/>
    <w:rsid w:val="008A4D09"/>
    <w:rsid w:val="008A591C"/>
    <w:rsid w:val="008A6252"/>
    <w:rsid w:val="008A6A00"/>
    <w:rsid w:val="008A72FE"/>
    <w:rsid w:val="008A7C14"/>
    <w:rsid w:val="008A7CFF"/>
    <w:rsid w:val="008A7EA1"/>
    <w:rsid w:val="008B0394"/>
    <w:rsid w:val="008B0456"/>
    <w:rsid w:val="008B0840"/>
    <w:rsid w:val="008B0A8D"/>
    <w:rsid w:val="008B0CF9"/>
    <w:rsid w:val="008B1B44"/>
    <w:rsid w:val="008B1FA1"/>
    <w:rsid w:val="008B3139"/>
    <w:rsid w:val="008B58D6"/>
    <w:rsid w:val="008B61D3"/>
    <w:rsid w:val="008B62F9"/>
    <w:rsid w:val="008B6E61"/>
    <w:rsid w:val="008B6ED0"/>
    <w:rsid w:val="008C078E"/>
    <w:rsid w:val="008C0AD4"/>
    <w:rsid w:val="008C0E03"/>
    <w:rsid w:val="008C13FD"/>
    <w:rsid w:val="008C2012"/>
    <w:rsid w:val="008C2039"/>
    <w:rsid w:val="008C20A0"/>
    <w:rsid w:val="008C255A"/>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5935"/>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702"/>
    <w:rsid w:val="008E7809"/>
    <w:rsid w:val="008F0403"/>
    <w:rsid w:val="008F0FDD"/>
    <w:rsid w:val="008F11E6"/>
    <w:rsid w:val="008F22C9"/>
    <w:rsid w:val="008F2875"/>
    <w:rsid w:val="008F2A04"/>
    <w:rsid w:val="008F364C"/>
    <w:rsid w:val="008F3BBE"/>
    <w:rsid w:val="008F48C2"/>
    <w:rsid w:val="008F4999"/>
    <w:rsid w:val="008F52B0"/>
    <w:rsid w:val="008F5A2D"/>
    <w:rsid w:val="008F60E1"/>
    <w:rsid w:val="008F6D1E"/>
    <w:rsid w:val="008F748E"/>
    <w:rsid w:val="009016C4"/>
    <w:rsid w:val="00901946"/>
    <w:rsid w:val="00901A00"/>
    <w:rsid w:val="00901C47"/>
    <w:rsid w:val="009026B8"/>
    <w:rsid w:val="00902E21"/>
    <w:rsid w:val="00903405"/>
    <w:rsid w:val="00903EDD"/>
    <w:rsid w:val="009045FE"/>
    <w:rsid w:val="009052F5"/>
    <w:rsid w:val="00906774"/>
    <w:rsid w:val="0090716A"/>
    <w:rsid w:val="00907BD5"/>
    <w:rsid w:val="00907EAE"/>
    <w:rsid w:val="009104CA"/>
    <w:rsid w:val="00910ACC"/>
    <w:rsid w:val="00911341"/>
    <w:rsid w:val="009113D2"/>
    <w:rsid w:val="00911FE1"/>
    <w:rsid w:val="0091242E"/>
    <w:rsid w:val="00913606"/>
    <w:rsid w:val="00913922"/>
    <w:rsid w:val="00913A7E"/>
    <w:rsid w:val="00913D96"/>
    <w:rsid w:val="0091419F"/>
    <w:rsid w:val="009148B2"/>
    <w:rsid w:val="00914ADB"/>
    <w:rsid w:val="009152D6"/>
    <w:rsid w:val="00915BAE"/>
    <w:rsid w:val="00915C47"/>
    <w:rsid w:val="00916B55"/>
    <w:rsid w:val="009175AE"/>
    <w:rsid w:val="009176F8"/>
    <w:rsid w:val="0091792A"/>
    <w:rsid w:val="0092244F"/>
    <w:rsid w:val="0092299D"/>
    <w:rsid w:val="00923450"/>
    <w:rsid w:val="00923611"/>
    <w:rsid w:val="009241D9"/>
    <w:rsid w:val="00925C05"/>
    <w:rsid w:val="00926ABD"/>
    <w:rsid w:val="00927062"/>
    <w:rsid w:val="00927E74"/>
    <w:rsid w:val="009303CE"/>
    <w:rsid w:val="009310DE"/>
    <w:rsid w:val="00931BA3"/>
    <w:rsid w:val="009320DD"/>
    <w:rsid w:val="0093420F"/>
    <w:rsid w:val="00934AD4"/>
    <w:rsid w:val="00935720"/>
    <w:rsid w:val="009377CA"/>
    <w:rsid w:val="00940BB3"/>
    <w:rsid w:val="00940FFF"/>
    <w:rsid w:val="009416EE"/>
    <w:rsid w:val="0094201D"/>
    <w:rsid w:val="00943047"/>
    <w:rsid w:val="009434D4"/>
    <w:rsid w:val="0094387F"/>
    <w:rsid w:val="00944229"/>
    <w:rsid w:val="009445B5"/>
    <w:rsid w:val="00944722"/>
    <w:rsid w:val="009450B4"/>
    <w:rsid w:val="0094520A"/>
    <w:rsid w:val="00945ACB"/>
    <w:rsid w:val="00945B76"/>
    <w:rsid w:val="00945C12"/>
    <w:rsid w:val="00945DF6"/>
    <w:rsid w:val="0094659F"/>
    <w:rsid w:val="00946A94"/>
    <w:rsid w:val="009477CA"/>
    <w:rsid w:val="009478D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0D50"/>
    <w:rsid w:val="009616D3"/>
    <w:rsid w:val="00961D58"/>
    <w:rsid w:val="00962AB8"/>
    <w:rsid w:val="009638F9"/>
    <w:rsid w:val="00964BB2"/>
    <w:rsid w:val="00965224"/>
    <w:rsid w:val="0096536A"/>
    <w:rsid w:val="00965C3A"/>
    <w:rsid w:val="00966150"/>
    <w:rsid w:val="009666C8"/>
    <w:rsid w:val="00966C73"/>
    <w:rsid w:val="009674A3"/>
    <w:rsid w:val="00970588"/>
    <w:rsid w:val="009713CD"/>
    <w:rsid w:val="00971FB3"/>
    <w:rsid w:val="00971FB4"/>
    <w:rsid w:val="00973924"/>
    <w:rsid w:val="00973F29"/>
    <w:rsid w:val="009743F1"/>
    <w:rsid w:val="00974606"/>
    <w:rsid w:val="00977B51"/>
    <w:rsid w:val="00980C57"/>
    <w:rsid w:val="009829D2"/>
    <w:rsid w:val="00982D16"/>
    <w:rsid w:val="00982D8C"/>
    <w:rsid w:val="00983E7E"/>
    <w:rsid w:val="00984350"/>
    <w:rsid w:val="00984B99"/>
    <w:rsid w:val="00984FDB"/>
    <w:rsid w:val="0098571F"/>
    <w:rsid w:val="00985D04"/>
    <w:rsid w:val="00987296"/>
    <w:rsid w:val="00987434"/>
    <w:rsid w:val="0098746D"/>
    <w:rsid w:val="00991147"/>
    <w:rsid w:val="00991955"/>
    <w:rsid w:val="00991A16"/>
    <w:rsid w:val="00992364"/>
    <w:rsid w:val="009926AE"/>
    <w:rsid w:val="0099314E"/>
    <w:rsid w:val="00993B5B"/>
    <w:rsid w:val="00994BC8"/>
    <w:rsid w:val="00994D7B"/>
    <w:rsid w:val="00995BFA"/>
    <w:rsid w:val="00997C26"/>
    <w:rsid w:val="009A0215"/>
    <w:rsid w:val="009A0917"/>
    <w:rsid w:val="009A10C8"/>
    <w:rsid w:val="009A1138"/>
    <w:rsid w:val="009A28CC"/>
    <w:rsid w:val="009A3233"/>
    <w:rsid w:val="009A4D1A"/>
    <w:rsid w:val="009A4FF2"/>
    <w:rsid w:val="009A5A06"/>
    <w:rsid w:val="009A5E30"/>
    <w:rsid w:val="009A5FAC"/>
    <w:rsid w:val="009A606E"/>
    <w:rsid w:val="009A6250"/>
    <w:rsid w:val="009A6ABD"/>
    <w:rsid w:val="009A77CE"/>
    <w:rsid w:val="009A7A8F"/>
    <w:rsid w:val="009A7AF6"/>
    <w:rsid w:val="009A7B95"/>
    <w:rsid w:val="009B05AD"/>
    <w:rsid w:val="009B0A67"/>
    <w:rsid w:val="009B2A09"/>
    <w:rsid w:val="009B3203"/>
    <w:rsid w:val="009B3318"/>
    <w:rsid w:val="009B3970"/>
    <w:rsid w:val="009B51FE"/>
    <w:rsid w:val="009B550C"/>
    <w:rsid w:val="009B55CC"/>
    <w:rsid w:val="009B63AA"/>
    <w:rsid w:val="009B6CFD"/>
    <w:rsid w:val="009B7963"/>
    <w:rsid w:val="009B7A3B"/>
    <w:rsid w:val="009C0907"/>
    <w:rsid w:val="009C0985"/>
    <w:rsid w:val="009C0D7A"/>
    <w:rsid w:val="009C38C3"/>
    <w:rsid w:val="009C6326"/>
    <w:rsid w:val="009C636E"/>
    <w:rsid w:val="009C64DE"/>
    <w:rsid w:val="009C690C"/>
    <w:rsid w:val="009D04A4"/>
    <w:rsid w:val="009D0515"/>
    <w:rsid w:val="009D0583"/>
    <w:rsid w:val="009D09C8"/>
    <w:rsid w:val="009D1B6A"/>
    <w:rsid w:val="009D1C66"/>
    <w:rsid w:val="009D1D96"/>
    <w:rsid w:val="009D2AA2"/>
    <w:rsid w:val="009D3092"/>
    <w:rsid w:val="009D4C01"/>
    <w:rsid w:val="009D6AAC"/>
    <w:rsid w:val="009D6EEA"/>
    <w:rsid w:val="009D782F"/>
    <w:rsid w:val="009E0933"/>
    <w:rsid w:val="009E093D"/>
    <w:rsid w:val="009E1710"/>
    <w:rsid w:val="009E1C7F"/>
    <w:rsid w:val="009E1D0F"/>
    <w:rsid w:val="009E2132"/>
    <w:rsid w:val="009E2325"/>
    <w:rsid w:val="009E2754"/>
    <w:rsid w:val="009E2B3B"/>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2C1B"/>
    <w:rsid w:val="009F403A"/>
    <w:rsid w:val="009F40BE"/>
    <w:rsid w:val="009F47AF"/>
    <w:rsid w:val="009F5659"/>
    <w:rsid w:val="009F674B"/>
    <w:rsid w:val="009F6899"/>
    <w:rsid w:val="009F7658"/>
    <w:rsid w:val="009F7DB0"/>
    <w:rsid w:val="00A00B7B"/>
    <w:rsid w:val="00A01E98"/>
    <w:rsid w:val="00A01FF1"/>
    <w:rsid w:val="00A0250A"/>
    <w:rsid w:val="00A025E3"/>
    <w:rsid w:val="00A03053"/>
    <w:rsid w:val="00A05BA9"/>
    <w:rsid w:val="00A0797E"/>
    <w:rsid w:val="00A07A64"/>
    <w:rsid w:val="00A1066E"/>
    <w:rsid w:val="00A10672"/>
    <w:rsid w:val="00A10D70"/>
    <w:rsid w:val="00A12E1D"/>
    <w:rsid w:val="00A13FCD"/>
    <w:rsid w:val="00A14313"/>
    <w:rsid w:val="00A14807"/>
    <w:rsid w:val="00A16B97"/>
    <w:rsid w:val="00A17472"/>
    <w:rsid w:val="00A213A1"/>
    <w:rsid w:val="00A21DEB"/>
    <w:rsid w:val="00A223EC"/>
    <w:rsid w:val="00A22818"/>
    <w:rsid w:val="00A22FF0"/>
    <w:rsid w:val="00A23A98"/>
    <w:rsid w:val="00A24CF0"/>
    <w:rsid w:val="00A262E5"/>
    <w:rsid w:val="00A26B52"/>
    <w:rsid w:val="00A2799F"/>
    <w:rsid w:val="00A30710"/>
    <w:rsid w:val="00A31785"/>
    <w:rsid w:val="00A32467"/>
    <w:rsid w:val="00A32841"/>
    <w:rsid w:val="00A32C80"/>
    <w:rsid w:val="00A333AA"/>
    <w:rsid w:val="00A3495E"/>
    <w:rsid w:val="00A34E81"/>
    <w:rsid w:val="00A34E8E"/>
    <w:rsid w:val="00A35651"/>
    <w:rsid w:val="00A358E7"/>
    <w:rsid w:val="00A35CC5"/>
    <w:rsid w:val="00A35CD9"/>
    <w:rsid w:val="00A35F85"/>
    <w:rsid w:val="00A36445"/>
    <w:rsid w:val="00A3651E"/>
    <w:rsid w:val="00A3696D"/>
    <w:rsid w:val="00A36D9B"/>
    <w:rsid w:val="00A36ECA"/>
    <w:rsid w:val="00A37447"/>
    <w:rsid w:val="00A37774"/>
    <w:rsid w:val="00A4058B"/>
    <w:rsid w:val="00A41041"/>
    <w:rsid w:val="00A411C8"/>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309"/>
    <w:rsid w:val="00A52675"/>
    <w:rsid w:val="00A52ABB"/>
    <w:rsid w:val="00A52EC0"/>
    <w:rsid w:val="00A534A1"/>
    <w:rsid w:val="00A53C52"/>
    <w:rsid w:val="00A53E15"/>
    <w:rsid w:val="00A552EC"/>
    <w:rsid w:val="00A55791"/>
    <w:rsid w:val="00A557AC"/>
    <w:rsid w:val="00A564DB"/>
    <w:rsid w:val="00A56C2C"/>
    <w:rsid w:val="00A5748B"/>
    <w:rsid w:val="00A574D1"/>
    <w:rsid w:val="00A5791E"/>
    <w:rsid w:val="00A607BB"/>
    <w:rsid w:val="00A60997"/>
    <w:rsid w:val="00A61726"/>
    <w:rsid w:val="00A61AA3"/>
    <w:rsid w:val="00A61EF8"/>
    <w:rsid w:val="00A62E78"/>
    <w:rsid w:val="00A63FA3"/>
    <w:rsid w:val="00A64230"/>
    <w:rsid w:val="00A64C04"/>
    <w:rsid w:val="00A6541F"/>
    <w:rsid w:val="00A65D0E"/>
    <w:rsid w:val="00A665CD"/>
    <w:rsid w:val="00A66EC3"/>
    <w:rsid w:val="00A670E6"/>
    <w:rsid w:val="00A67743"/>
    <w:rsid w:val="00A70A47"/>
    <w:rsid w:val="00A71DC7"/>
    <w:rsid w:val="00A72DE5"/>
    <w:rsid w:val="00A74542"/>
    <w:rsid w:val="00A74743"/>
    <w:rsid w:val="00A74C0E"/>
    <w:rsid w:val="00A74D15"/>
    <w:rsid w:val="00A758C9"/>
    <w:rsid w:val="00A7646C"/>
    <w:rsid w:val="00A77254"/>
    <w:rsid w:val="00A775C1"/>
    <w:rsid w:val="00A80871"/>
    <w:rsid w:val="00A80919"/>
    <w:rsid w:val="00A80CDD"/>
    <w:rsid w:val="00A812B7"/>
    <w:rsid w:val="00A818F6"/>
    <w:rsid w:val="00A826A1"/>
    <w:rsid w:val="00A82700"/>
    <w:rsid w:val="00A838B2"/>
    <w:rsid w:val="00A84021"/>
    <w:rsid w:val="00A8415A"/>
    <w:rsid w:val="00A8443C"/>
    <w:rsid w:val="00A846F0"/>
    <w:rsid w:val="00A84CFA"/>
    <w:rsid w:val="00A84EA8"/>
    <w:rsid w:val="00A85640"/>
    <w:rsid w:val="00A85ADB"/>
    <w:rsid w:val="00A8677C"/>
    <w:rsid w:val="00A86AA1"/>
    <w:rsid w:val="00A87228"/>
    <w:rsid w:val="00A877E9"/>
    <w:rsid w:val="00A90548"/>
    <w:rsid w:val="00A91DB9"/>
    <w:rsid w:val="00A92B60"/>
    <w:rsid w:val="00A935EB"/>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3C2B"/>
    <w:rsid w:val="00AB3E2C"/>
    <w:rsid w:val="00AB5AB6"/>
    <w:rsid w:val="00AB5D34"/>
    <w:rsid w:val="00AB5D3D"/>
    <w:rsid w:val="00AB6562"/>
    <w:rsid w:val="00AB66DF"/>
    <w:rsid w:val="00AC04ED"/>
    <w:rsid w:val="00AC05CE"/>
    <w:rsid w:val="00AC0D2C"/>
    <w:rsid w:val="00AC104F"/>
    <w:rsid w:val="00AC1151"/>
    <w:rsid w:val="00AC2A78"/>
    <w:rsid w:val="00AC314A"/>
    <w:rsid w:val="00AC518D"/>
    <w:rsid w:val="00AC534F"/>
    <w:rsid w:val="00AC634E"/>
    <w:rsid w:val="00AC7331"/>
    <w:rsid w:val="00AD0B4A"/>
    <w:rsid w:val="00AD21C3"/>
    <w:rsid w:val="00AD29CC"/>
    <w:rsid w:val="00AD627A"/>
    <w:rsid w:val="00AD67F0"/>
    <w:rsid w:val="00AD6D1E"/>
    <w:rsid w:val="00AD6EB4"/>
    <w:rsid w:val="00AD6FC0"/>
    <w:rsid w:val="00AD7571"/>
    <w:rsid w:val="00AE1C9F"/>
    <w:rsid w:val="00AE29FC"/>
    <w:rsid w:val="00AE2F5B"/>
    <w:rsid w:val="00AE3210"/>
    <w:rsid w:val="00AE41DC"/>
    <w:rsid w:val="00AE4CAA"/>
    <w:rsid w:val="00AE4E7F"/>
    <w:rsid w:val="00AE5624"/>
    <w:rsid w:val="00AE6173"/>
    <w:rsid w:val="00AE64DF"/>
    <w:rsid w:val="00AE6B06"/>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2AEF"/>
    <w:rsid w:val="00B02AF7"/>
    <w:rsid w:val="00B0325C"/>
    <w:rsid w:val="00B032D4"/>
    <w:rsid w:val="00B046E7"/>
    <w:rsid w:val="00B04B05"/>
    <w:rsid w:val="00B0512B"/>
    <w:rsid w:val="00B05B56"/>
    <w:rsid w:val="00B05D91"/>
    <w:rsid w:val="00B075C5"/>
    <w:rsid w:val="00B07708"/>
    <w:rsid w:val="00B1024B"/>
    <w:rsid w:val="00B10EF7"/>
    <w:rsid w:val="00B11715"/>
    <w:rsid w:val="00B11FEC"/>
    <w:rsid w:val="00B12146"/>
    <w:rsid w:val="00B13EBF"/>
    <w:rsid w:val="00B14229"/>
    <w:rsid w:val="00B144FA"/>
    <w:rsid w:val="00B147A1"/>
    <w:rsid w:val="00B14D33"/>
    <w:rsid w:val="00B170CF"/>
    <w:rsid w:val="00B17684"/>
    <w:rsid w:val="00B17C7C"/>
    <w:rsid w:val="00B2039A"/>
    <w:rsid w:val="00B20522"/>
    <w:rsid w:val="00B2128C"/>
    <w:rsid w:val="00B2168F"/>
    <w:rsid w:val="00B217D6"/>
    <w:rsid w:val="00B222C3"/>
    <w:rsid w:val="00B2250C"/>
    <w:rsid w:val="00B22904"/>
    <w:rsid w:val="00B2352F"/>
    <w:rsid w:val="00B24155"/>
    <w:rsid w:val="00B26B1A"/>
    <w:rsid w:val="00B26D46"/>
    <w:rsid w:val="00B30538"/>
    <w:rsid w:val="00B3293E"/>
    <w:rsid w:val="00B32AD8"/>
    <w:rsid w:val="00B334A1"/>
    <w:rsid w:val="00B3518C"/>
    <w:rsid w:val="00B359BF"/>
    <w:rsid w:val="00B35E81"/>
    <w:rsid w:val="00B36331"/>
    <w:rsid w:val="00B36D78"/>
    <w:rsid w:val="00B36FB8"/>
    <w:rsid w:val="00B376DC"/>
    <w:rsid w:val="00B379C6"/>
    <w:rsid w:val="00B40366"/>
    <w:rsid w:val="00B4147B"/>
    <w:rsid w:val="00B41D89"/>
    <w:rsid w:val="00B41E30"/>
    <w:rsid w:val="00B42420"/>
    <w:rsid w:val="00B437EC"/>
    <w:rsid w:val="00B43C6B"/>
    <w:rsid w:val="00B44572"/>
    <w:rsid w:val="00B45B8F"/>
    <w:rsid w:val="00B46B17"/>
    <w:rsid w:val="00B476C7"/>
    <w:rsid w:val="00B500FA"/>
    <w:rsid w:val="00B506A4"/>
    <w:rsid w:val="00B5097C"/>
    <w:rsid w:val="00B514C8"/>
    <w:rsid w:val="00B518EF"/>
    <w:rsid w:val="00B52215"/>
    <w:rsid w:val="00B53084"/>
    <w:rsid w:val="00B5323E"/>
    <w:rsid w:val="00B536BE"/>
    <w:rsid w:val="00B53B31"/>
    <w:rsid w:val="00B53FA1"/>
    <w:rsid w:val="00B54622"/>
    <w:rsid w:val="00B54F18"/>
    <w:rsid w:val="00B55890"/>
    <w:rsid w:val="00B565CC"/>
    <w:rsid w:val="00B56CA7"/>
    <w:rsid w:val="00B57155"/>
    <w:rsid w:val="00B576A8"/>
    <w:rsid w:val="00B60519"/>
    <w:rsid w:val="00B60BE3"/>
    <w:rsid w:val="00B61E42"/>
    <w:rsid w:val="00B6243A"/>
    <w:rsid w:val="00B64C83"/>
    <w:rsid w:val="00B64F91"/>
    <w:rsid w:val="00B65814"/>
    <w:rsid w:val="00B65C54"/>
    <w:rsid w:val="00B66077"/>
    <w:rsid w:val="00B6794E"/>
    <w:rsid w:val="00B70B45"/>
    <w:rsid w:val="00B70C09"/>
    <w:rsid w:val="00B7145C"/>
    <w:rsid w:val="00B71E8B"/>
    <w:rsid w:val="00B7230C"/>
    <w:rsid w:val="00B72B4D"/>
    <w:rsid w:val="00B737F8"/>
    <w:rsid w:val="00B757F5"/>
    <w:rsid w:val="00B76661"/>
    <w:rsid w:val="00B77167"/>
    <w:rsid w:val="00B80271"/>
    <w:rsid w:val="00B806B0"/>
    <w:rsid w:val="00B80B0D"/>
    <w:rsid w:val="00B80E6E"/>
    <w:rsid w:val="00B80F97"/>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EE"/>
    <w:rsid w:val="00B859B1"/>
    <w:rsid w:val="00B85B03"/>
    <w:rsid w:val="00B85FDD"/>
    <w:rsid w:val="00B86888"/>
    <w:rsid w:val="00B87407"/>
    <w:rsid w:val="00B87A34"/>
    <w:rsid w:val="00B91B57"/>
    <w:rsid w:val="00B9346E"/>
    <w:rsid w:val="00B93B0E"/>
    <w:rsid w:val="00B95786"/>
    <w:rsid w:val="00B95FC1"/>
    <w:rsid w:val="00B9741B"/>
    <w:rsid w:val="00BA08DC"/>
    <w:rsid w:val="00BA1450"/>
    <w:rsid w:val="00BA33AF"/>
    <w:rsid w:val="00BA3F2A"/>
    <w:rsid w:val="00BA4737"/>
    <w:rsid w:val="00BA4DCE"/>
    <w:rsid w:val="00BA4FA3"/>
    <w:rsid w:val="00BA50C0"/>
    <w:rsid w:val="00BA5A77"/>
    <w:rsid w:val="00BA69AD"/>
    <w:rsid w:val="00BA76FE"/>
    <w:rsid w:val="00BA7E9A"/>
    <w:rsid w:val="00BB06FC"/>
    <w:rsid w:val="00BB0776"/>
    <w:rsid w:val="00BB09DF"/>
    <w:rsid w:val="00BB14B1"/>
    <w:rsid w:val="00BB1605"/>
    <w:rsid w:val="00BB1CC6"/>
    <w:rsid w:val="00BB1FB8"/>
    <w:rsid w:val="00BB2D38"/>
    <w:rsid w:val="00BB3363"/>
    <w:rsid w:val="00BB3464"/>
    <w:rsid w:val="00BB3AA9"/>
    <w:rsid w:val="00BB3BAA"/>
    <w:rsid w:val="00BB4AD5"/>
    <w:rsid w:val="00BB532A"/>
    <w:rsid w:val="00BB5641"/>
    <w:rsid w:val="00BB5F80"/>
    <w:rsid w:val="00BC0B2F"/>
    <w:rsid w:val="00BC100F"/>
    <w:rsid w:val="00BC151C"/>
    <w:rsid w:val="00BC1C00"/>
    <w:rsid w:val="00BC1C5C"/>
    <w:rsid w:val="00BC2D42"/>
    <w:rsid w:val="00BC3878"/>
    <w:rsid w:val="00BC54DE"/>
    <w:rsid w:val="00BC6A80"/>
    <w:rsid w:val="00BD1418"/>
    <w:rsid w:val="00BD149A"/>
    <w:rsid w:val="00BD1626"/>
    <w:rsid w:val="00BD1B79"/>
    <w:rsid w:val="00BD2029"/>
    <w:rsid w:val="00BD2174"/>
    <w:rsid w:val="00BD2753"/>
    <w:rsid w:val="00BD2CA0"/>
    <w:rsid w:val="00BD329A"/>
    <w:rsid w:val="00BD3470"/>
    <w:rsid w:val="00BD3D18"/>
    <w:rsid w:val="00BD42DF"/>
    <w:rsid w:val="00BD59E6"/>
    <w:rsid w:val="00BD6241"/>
    <w:rsid w:val="00BD640B"/>
    <w:rsid w:val="00BD6674"/>
    <w:rsid w:val="00BD6884"/>
    <w:rsid w:val="00BD7937"/>
    <w:rsid w:val="00BD7F0C"/>
    <w:rsid w:val="00BE036D"/>
    <w:rsid w:val="00BE21E0"/>
    <w:rsid w:val="00BE221B"/>
    <w:rsid w:val="00BE2D21"/>
    <w:rsid w:val="00BE3790"/>
    <w:rsid w:val="00BE39EF"/>
    <w:rsid w:val="00BE5487"/>
    <w:rsid w:val="00BE5F6F"/>
    <w:rsid w:val="00BE60B7"/>
    <w:rsid w:val="00BE61D8"/>
    <w:rsid w:val="00BE697A"/>
    <w:rsid w:val="00BE6B35"/>
    <w:rsid w:val="00BE6DF8"/>
    <w:rsid w:val="00BE744F"/>
    <w:rsid w:val="00BE7F9D"/>
    <w:rsid w:val="00BF0392"/>
    <w:rsid w:val="00BF0ED8"/>
    <w:rsid w:val="00BF0F0A"/>
    <w:rsid w:val="00BF27E2"/>
    <w:rsid w:val="00BF29CD"/>
    <w:rsid w:val="00BF37DA"/>
    <w:rsid w:val="00BF3DFA"/>
    <w:rsid w:val="00BF4538"/>
    <w:rsid w:val="00BF4924"/>
    <w:rsid w:val="00BF4D1A"/>
    <w:rsid w:val="00BF51C7"/>
    <w:rsid w:val="00BF5D8F"/>
    <w:rsid w:val="00BF6942"/>
    <w:rsid w:val="00BF7214"/>
    <w:rsid w:val="00BF7484"/>
    <w:rsid w:val="00BF7E5D"/>
    <w:rsid w:val="00C0092B"/>
    <w:rsid w:val="00C0109A"/>
    <w:rsid w:val="00C016C6"/>
    <w:rsid w:val="00C01BEF"/>
    <w:rsid w:val="00C02A11"/>
    <w:rsid w:val="00C02A47"/>
    <w:rsid w:val="00C0315C"/>
    <w:rsid w:val="00C0369A"/>
    <w:rsid w:val="00C052AE"/>
    <w:rsid w:val="00C0592B"/>
    <w:rsid w:val="00C06B9D"/>
    <w:rsid w:val="00C0748F"/>
    <w:rsid w:val="00C10351"/>
    <w:rsid w:val="00C10996"/>
    <w:rsid w:val="00C11B00"/>
    <w:rsid w:val="00C11DF8"/>
    <w:rsid w:val="00C124BC"/>
    <w:rsid w:val="00C12C2E"/>
    <w:rsid w:val="00C12E12"/>
    <w:rsid w:val="00C13C31"/>
    <w:rsid w:val="00C13D09"/>
    <w:rsid w:val="00C1562F"/>
    <w:rsid w:val="00C163F8"/>
    <w:rsid w:val="00C16976"/>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568C"/>
    <w:rsid w:val="00C35EAE"/>
    <w:rsid w:val="00C369E8"/>
    <w:rsid w:val="00C36DD7"/>
    <w:rsid w:val="00C3764C"/>
    <w:rsid w:val="00C40AFC"/>
    <w:rsid w:val="00C4181F"/>
    <w:rsid w:val="00C42672"/>
    <w:rsid w:val="00C43594"/>
    <w:rsid w:val="00C44197"/>
    <w:rsid w:val="00C449E6"/>
    <w:rsid w:val="00C44DDD"/>
    <w:rsid w:val="00C453CA"/>
    <w:rsid w:val="00C46591"/>
    <w:rsid w:val="00C46A82"/>
    <w:rsid w:val="00C476A5"/>
    <w:rsid w:val="00C50074"/>
    <w:rsid w:val="00C5034A"/>
    <w:rsid w:val="00C50CA5"/>
    <w:rsid w:val="00C50EA1"/>
    <w:rsid w:val="00C52A10"/>
    <w:rsid w:val="00C534E0"/>
    <w:rsid w:val="00C53787"/>
    <w:rsid w:val="00C53E59"/>
    <w:rsid w:val="00C541D8"/>
    <w:rsid w:val="00C56821"/>
    <w:rsid w:val="00C5700B"/>
    <w:rsid w:val="00C61BB3"/>
    <w:rsid w:val="00C62167"/>
    <w:rsid w:val="00C63092"/>
    <w:rsid w:val="00C63241"/>
    <w:rsid w:val="00C64492"/>
    <w:rsid w:val="00C644D6"/>
    <w:rsid w:val="00C6520E"/>
    <w:rsid w:val="00C652C7"/>
    <w:rsid w:val="00C6662B"/>
    <w:rsid w:val="00C66D82"/>
    <w:rsid w:val="00C66E2B"/>
    <w:rsid w:val="00C70163"/>
    <w:rsid w:val="00C7116E"/>
    <w:rsid w:val="00C71841"/>
    <w:rsid w:val="00C72707"/>
    <w:rsid w:val="00C7293E"/>
    <w:rsid w:val="00C72F68"/>
    <w:rsid w:val="00C73A57"/>
    <w:rsid w:val="00C74283"/>
    <w:rsid w:val="00C74DDB"/>
    <w:rsid w:val="00C74E3E"/>
    <w:rsid w:val="00C74FD4"/>
    <w:rsid w:val="00C75ABC"/>
    <w:rsid w:val="00C7605C"/>
    <w:rsid w:val="00C762DE"/>
    <w:rsid w:val="00C766DB"/>
    <w:rsid w:val="00C76D95"/>
    <w:rsid w:val="00C771A7"/>
    <w:rsid w:val="00C77700"/>
    <w:rsid w:val="00C777BF"/>
    <w:rsid w:val="00C77852"/>
    <w:rsid w:val="00C80643"/>
    <w:rsid w:val="00C80C9C"/>
    <w:rsid w:val="00C826D8"/>
    <w:rsid w:val="00C83695"/>
    <w:rsid w:val="00C836DF"/>
    <w:rsid w:val="00C83A2F"/>
    <w:rsid w:val="00C842EE"/>
    <w:rsid w:val="00C84BD1"/>
    <w:rsid w:val="00C8510C"/>
    <w:rsid w:val="00C8558D"/>
    <w:rsid w:val="00C87934"/>
    <w:rsid w:val="00C87A07"/>
    <w:rsid w:val="00C87D12"/>
    <w:rsid w:val="00C87F05"/>
    <w:rsid w:val="00C906DA"/>
    <w:rsid w:val="00C90B01"/>
    <w:rsid w:val="00C91C55"/>
    <w:rsid w:val="00C91FB3"/>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5BF9"/>
    <w:rsid w:val="00CA6A3F"/>
    <w:rsid w:val="00CA76E7"/>
    <w:rsid w:val="00CB172B"/>
    <w:rsid w:val="00CB18FC"/>
    <w:rsid w:val="00CB1CEA"/>
    <w:rsid w:val="00CB24C8"/>
    <w:rsid w:val="00CB2F07"/>
    <w:rsid w:val="00CB442F"/>
    <w:rsid w:val="00CB5446"/>
    <w:rsid w:val="00CB69EA"/>
    <w:rsid w:val="00CB6C9B"/>
    <w:rsid w:val="00CB7341"/>
    <w:rsid w:val="00CB7BF1"/>
    <w:rsid w:val="00CC051E"/>
    <w:rsid w:val="00CC082F"/>
    <w:rsid w:val="00CC10EB"/>
    <w:rsid w:val="00CC1EF0"/>
    <w:rsid w:val="00CC27BA"/>
    <w:rsid w:val="00CC316E"/>
    <w:rsid w:val="00CC333E"/>
    <w:rsid w:val="00CC4116"/>
    <w:rsid w:val="00CC50CA"/>
    <w:rsid w:val="00CC54A6"/>
    <w:rsid w:val="00CC625C"/>
    <w:rsid w:val="00CC746E"/>
    <w:rsid w:val="00CC7C5F"/>
    <w:rsid w:val="00CD1BEE"/>
    <w:rsid w:val="00CD4269"/>
    <w:rsid w:val="00CD4AC7"/>
    <w:rsid w:val="00CD5103"/>
    <w:rsid w:val="00CD556B"/>
    <w:rsid w:val="00CD5D6C"/>
    <w:rsid w:val="00CD64BD"/>
    <w:rsid w:val="00CD6CFC"/>
    <w:rsid w:val="00CD6D87"/>
    <w:rsid w:val="00CD7759"/>
    <w:rsid w:val="00CD7C2A"/>
    <w:rsid w:val="00CE05EE"/>
    <w:rsid w:val="00CE0BE1"/>
    <w:rsid w:val="00CE0F10"/>
    <w:rsid w:val="00CE1112"/>
    <w:rsid w:val="00CE1C5E"/>
    <w:rsid w:val="00CE3734"/>
    <w:rsid w:val="00CE3B4E"/>
    <w:rsid w:val="00CE5C5D"/>
    <w:rsid w:val="00CE627A"/>
    <w:rsid w:val="00CE6B11"/>
    <w:rsid w:val="00CE7EE3"/>
    <w:rsid w:val="00CF1235"/>
    <w:rsid w:val="00CF1A4B"/>
    <w:rsid w:val="00CF2844"/>
    <w:rsid w:val="00CF2CBE"/>
    <w:rsid w:val="00CF3995"/>
    <w:rsid w:val="00CF4B70"/>
    <w:rsid w:val="00CF55C7"/>
    <w:rsid w:val="00CF7356"/>
    <w:rsid w:val="00CF7591"/>
    <w:rsid w:val="00D008C6"/>
    <w:rsid w:val="00D0109B"/>
    <w:rsid w:val="00D01296"/>
    <w:rsid w:val="00D02BF0"/>
    <w:rsid w:val="00D03653"/>
    <w:rsid w:val="00D03980"/>
    <w:rsid w:val="00D03E5C"/>
    <w:rsid w:val="00D0463C"/>
    <w:rsid w:val="00D048E8"/>
    <w:rsid w:val="00D04B3B"/>
    <w:rsid w:val="00D05079"/>
    <w:rsid w:val="00D05F72"/>
    <w:rsid w:val="00D077F3"/>
    <w:rsid w:val="00D07B97"/>
    <w:rsid w:val="00D07C58"/>
    <w:rsid w:val="00D10180"/>
    <w:rsid w:val="00D107AC"/>
    <w:rsid w:val="00D11894"/>
    <w:rsid w:val="00D12997"/>
    <w:rsid w:val="00D12FE5"/>
    <w:rsid w:val="00D1367D"/>
    <w:rsid w:val="00D13876"/>
    <w:rsid w:val="00D14058"/>
    <w:rsid w:val="00D140AE"/>
    <w:rsid w:val="00D148E4"/>
    <w:rsid w:val="00D15953"/>
    <w:rsid w:val="00D15C0A"/>
    <w:rsid w:val="00D163C6"/>
    <w:rsid w:val="00D167E3"/>
    <w:rsid w:val="00D16A5C"/>
    <w:rsid w:val="00D16DFC"/>
    <w:rsid w:val="00D16ECE"/>
    <w:rsid w:val="00D17A84"/>
    <w:rsid w:val="00D17CAA"/>
    <w:rsid w:val="00D17D40"/>
    <w:rsid w:val="00D20591"/>
    <w:rsid w:val="00D20C8A"/>
    <w:rsid w:val="00D20D7E"/>
    <w:rsid w:val="00D21036"/>
    <w:rsid w:val="00D21124"/>
    <w:rsid w:val="00D211B2"/>
    <w:rsid w:val="00D24078"/>
    <w:rsid w:val="00D2412D"/>
    <w:rsid w:val="00D24A93"/>
    <w:rsid w:val="00D24C03"/>
    <w:rsid w:val="00D24D64"/>
    <w:rsid w:val="00D250D5"/>
    <w:rsid w:val="00D25AF2"/>
    <w:rsid w:val="00D3000F"/>
    <w:rsid w:val="00D303C8"/>
    <w:rsid w:val="00D307C8"/>
    <w:rsid w:val="00D30D66"/>
    <w:rsid w:val="00D30FA7"/>
    <w:rsid w:val="00D313CB"/>
    <w:rsid w:val="00D31D2C"/>
    <w:rsid w:val="00D321CC"/>
    <w:rsid w:val="00D324DD"/>
    <w:rsid w:val="00D33B6D"/>
    <w:rsid w:val="00D34022"/>
    <w:rsid w:val="00D358BE"/>
    <w:rsid w:val="00D35976"/>
    <w:rsid w:val="00D35FFF"/>
    <w:rsid w:val="00D36B0D"/>
    <w:rsid w:val="00D36E0F"/>
    <w:rsid w:val="00D37A93"/>
    <w:rsid w:val="00D4059F"/>
    <w:rsid w:val="00D40A24"/>
    <w:rsid w:val="00D41159"/>
    <w:rsid w:val="00D4142C"/>
    <w:rsid w:val="00D4193A"/>
    <w:rsid w:val="00D4252D"/>
    <w:rsid w:val="00D428C2"/>
    <w:rsid w:val="00D42B09"/>
    <w:rsid w:val="00D43240"/>
    <w:rsid w:val="00D43C54"/>
    <w:rsid w:val="00D4489C"/>
    <w:rsid w:val="00D44F5C"/>
    <w:rsid w:val="00D45605"/>
    <w:rsid w:val="00D45C87"/>
    <w:rsid w:val="00D46D2F"/>
    <w:rsid w:val="00D5142F"/>
    <w:rsid w:val="00D5189B"/>
    <w:rsid w:val="00D51C1A"/>
    <w:rsid w:val="00D51EBD"/>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0EC"/>
    <w:rsid w:val="00D66311"/>
    <w:rsid w:val="00D663DB"/>
    <w:rsid w:val="00D66A00"/>
    <w:rsid w:val="00D66B58"/>
    <w:rsid w:val="00D67874"/>
    <w:rsid w:val="00D67C41"/>
    <w:rsid w:val="00D702A2"/>
    <w:rsid w:val="00D70304"/>
    <w:rsid w:val="00D7031B"/>
    <w:rsid w:val="00D70393"/>
    <w:rsid w:val="00D7140F"/>
    <w:rsid w:val="00D71B30"/>
    <w:rsid w:val="00D71CA7"/>
    <w:rsid w:val="00D72528"/>
    <w:rsid w:val="00D7263C"/>
    <w:rsid w:val="00D74168"/>
    <w:rsid w:val="00D74B7E"/>
    <w:rsid w:val="00D74EE1"/>
    <w:rsid w:val="00D75D13"/>
    <w:rsid w:val="00D7623C"/>
    <w:rsid w:val="00D7798A"/>
    <w:rsid w:val="00D80EC0"/>
    <w:rsid w:val="00D8148F"/>
    <w:rsid w:val="00D81708"/>
    <w:rsid w:val="00D8179F"/>
    <w:rsid w:val="00D81A9E"/>
    <w:rsid w:val="00D82290"/>
    <w:rsid w:val="00D8254F"/>
    <w:rsid w:val="00D82EFD"/>
    <w:rsid w:val="00D83CC9"/>
    <w:rsid w:val="00D848DE"/>
    <w:rsid w:val="00D861B0"/>
    <w:rsid w:val="00D86695"/>
    <w:rsid w:val="00D86CC0"/>
    <w:rsid w:val="00D86DBA"/>
    <w:rsid w:val="00D86F5E"/>
    <w:rsid w:val="00D87B5D"/>
    <w:rsid w:val="00D90096"/>
    <w:rsid w:val="00D9157E"/>
    <w:rsid w:val="00D92BBC"/>
    <w:rsid w:val="00D92D97"/>
    <w:rsid w:val="00D92EFA"/>
    <w:rsid w:val="00D93481"/>
    <w:rsid w:val="00D94D3D"/>
    <w:rsid w:val="00D95317"/>
    <w:rsid w:val="00D95355"/>
    <w:rsid w:val="00D9563B"/>
    <w:rsid w:val="00D976D4"/>
    <w:rsid w:val="00D976E7"/>
    <w:rsid w:val="00D978E1"/>
    <w:rsid w:val="00D97973"/>
    <w:rsid w:val="00D97BF0"/>
    <w:rsid w:val="00D97FC8"/>
    <w:rsid w:val="00DA1A36"/>
    <w:rsid w:val="00DA3B24"/>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38C1"/>
    <w:rsid w:val="00DB4989"/>
    <w:rsid w:val="00DB76F0"/>
    <w:rsid w:val="00DB7CE1"/>
    <w:rsid w:val="00DB7E82"/>
    <w:rsid w:val="00DC099F"/>
    <w:rsid w:val="00DC110B"/>
    <w:rsid w:val="00DC1A6D"/>
    <w:rsid w:val="00DC2AB9"/>
    <w:rsid w:val="00DC4712"/>
    <w:rsid w:val="00DC5E2B"/>
    <w:rsid w:val="00DC75DC"/>
    <w:rsid w:val="00DD0CA6"/>
    <w:rsid w:val="00DD19BA"/>
    <w:rsid w:val="00DD2C1A"/>
    <w:rsid w:val="00DD3115"/>
    <w:rsid w:val="00DD3EB1"/>
    <w:rsid w:val="00DD4AC0"/>
    <w:rsid w:val="00DD5978"/>
    <w:rsid w:val="00DD7775"/>
    <w:rsid w:val="00DD79B0"/>
    <w:rsid w:val="00DD7A24"/>
    <w:rsid w:val="00DE077C"/>
    <w:rsid w:val="00DE0DFA"/>
    <w:rsid w:val="00DE1C79"/>
    <w:rsid w:val="00DE2C4D"/>
    <w:rsid w:val="00DE3575"/>
    <w:rsid w:val="00DE56F1"/>
    <w:rsid w:val="00DE58AD"/>
    <w:rsid w:val="00DE5F59"/>
    <w:rsid w:val="00DE6565"/>
    <w:rsid w:val="00DE6D39"/>
    <w:rsid w:val="00DE742B"/>
    <w:rsid w:val="00DE75AC"/>
    <w:rsid w:val="00DF324D"/>
    <w:rsid w:val="00DF3289"/>
    <w:rsid w:val="00DF4E9D"/>
    <w:rsid w:val="00DF5810"/>
    <w:rsid w:val="00DF5C01"/>
    <w:rsid w:val="00DF7049"/>
    <w:rsid w:val="00DF79FA"/>
    <w:rsid w:val="00E00C5E"/>
    <w:rsid w:val="00E00E88"/>
    <w:rsid w:val="00E01020"/>
    <w:rsid w:val="00E01025"/>
    <w:rsid w:val="00E011F1"/>
    <w:rsid w:val="00E01B38"/>
    <w:rsid w:val="00E02267"/>
    <w:rsid w:val="00E02580"/>
    <w:rsid w:val="00E0279C"/>
    <w:rsid w:val="00E02821"/>
    <w:rsid w:val="00E02BB4"/>
    <w:rsid w:val="00E03060"/>
    <w:rsid w:val="00E03133"/>
    <w:rsid w:val="00E03747"/>
    <w:rsid w:val="00E0403E"/>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4A33"/>
    <w:rsid w:val="00E15426"/>
    <w:rsid w:val="00E159D7"/>
    <w:rsid w:val="00E16234"/>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79A7"/>
    <w:rsid w:val="00E27BFB"/>
    <w:rsid w:val="00E317D7"/>
    <w:rsid w:val="00E3262F"/>
    <w:rsid w:val="00E32D06"/>
    <w:rsid w:val="00E343D0"/>
    <w:rsid w:val="00E357FC"/>
    <w:rsid w:val="00E37547"/>
    <w:rsid w:val="00E41948"/>
    <w:rsid w:val="00E41CAE"/>
    <w:rsid w:val="00E42066"/>
    <w:rsid w:val="00E4221D"/>
    <w:rsid w:val="00E426AB"/>
    <w:rsid w:val="00E427E5"/>
    <w:rsid w:val="00E431CA"/>
    <w:rsid w:val="00E43266"/>
    <w:rsid w:val="00E43DB0"/>
    <w:rsid w:val="00E449A7"/>
    <w:rsid w:val="00E46745"/>
    <w:rsid w:val="00E4774C"/>
    <w:rsid w:val="00E50001"/>
    <w:rsid w:val="00E501A4"/>
    <w:rsid w:val="00E50436"/>
    <w:rsid w:val="00E51499"/>
    <w:rsid w:val="00E51EAD"/>
    <w:rsid w:val="00E52302"/>
    <w:rsid w:val="00E52909"/>
    <w:rsid w:val="00E5399D"/>
    <w:rsid w:val="00E53CA1"/>
    <w:rsid w:val="00E54AE8"/>
    <w:rsid w:val="00E5543F"/>
    <w:rsid w:val="00E5648E"/>
    <w:rsid w:val="00E56570"/>
    <w:rsid w:val="00E56692"/>
    <w:rsid w:val="00E56DD0"/>
    <w:rsid w:val="00E57689"/>
    <w:rsid w:val="00E578E4"/>
    <w:rsid w:val="00E579EE"/>
    <w:rsid w:val="00E57BDC"/>
    <w:rsid w:val="00E60044"/>
    <w:rsid w:val="00E619B4"/>
    <w:rsid w:val="00E61C1F"/>
    <w:rsid w:val="00E6228C"/>
    <w:rsid w:val="00E64619"/>
    <w:rsid w:val="00E6496E"/>
    <w:rsid w:val="00E64E68"/>
    <w:rsid w:val="00E6527C"/>
    <w:rsid w:val="00E658B6"/>
    <w:rsid w:val="00E70629"/>
    <w:rsid w:val="00E70A80"/>
    <w:rsid w:val="00E70F5F"/>
    <w:rsid w:val="00E722B9"/>
    <w:rsid w:val="00E72CE9"/>
    <w:rsid w:val="00E72FC8"/>
    <w:rsid w:val="00E74034"/>
    <w:rsid w:val="00E7558D"/>
    <w:rsid w:val="00E760A3"/>
    <w:rsid w:val="00E76619"/>
    <w:rsid w:val="00E76D03"/>
    <w:rsid w:val="00E76EDE"/>
    <w:rsid w:val="00E81460"/>
    <w:rsid w:val="00E817B6"/>
    <w:rsid w:val="00E823B8"/>
    <w:rsid w:val="00E82F4E"/>
    <w:rsid w:val="00E84125"/>
    <w:rsid w:val="00E84CA3"/>
    <w:rsid w:val="00E85E85"/>
    <w:rsid w:val="00E861D4"/>
    <w:rsid w:val="00E8640F"/>
    <w:rsid w:val="00E86F9D"/>
    <w:rsid w:val="00E87354"/>
    <w:rsid w:val="00E87A3B"/>
    <w:rsid w:val="00E907EB"/>
    <w:rsid w:val="00E913E6"/>
    <w:rsid w:val="00E918AF"/>
    <w:rsid w:val="00E91A45"/>
    <w:rsid w:val="00E91E8B"/>
    <w:rsid w:val="00E92905"/>
    <w:rsid w:val="00E92CCA"/>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3E3"/>
    <w:rsid w:val="00EA2C14"/>
    <w:rsid w:val="00EA2F6A"/>
    <w:rsid w:val="00EA30C7"/>
    <w:rsid w:val="00EA45F4"/>
    <w:rsid w:val="00EA464A"/>
    <w:rsid w:val="00EA53FA"/>
    <w:rsid w:val="00EA556C"/>
    <w:rsid w:val="00EA5785"/>
    <w:rsid w:val="00EA5E3B"/>
    <w:rsid w:val="00EA6564"/>
    <w:rsid w:val="00EA763C"/>
    <w:rsid w:val="00EA790E"/>
    <w:rsid w:val="00EB0374"/>
    <w:rsid w:val="00EB160B"/>
    <w:rsid w:val="00EB1BB1"/>
    <w:rsid w:val="00EB270A"/>
    <w:rsid w:val="00EB274A"/>
    <w:rsid w:val="00EB309C"/>
    <w:rsid w:val="00EB53B3"/>
    <w:rsid w:val="00EB5687"/>
    <w:rsid w:val="00EB5787"/>
    <w:rsid w:val="00EB5E3E"/>
    <w:rsid w:val="00EB6981"/>
    <w:rsid w:val="00EB69FD"/>
    <w:rsid w:val="00EB73C2"/>
    <w:rsid w:val="00EB75B9"/>
    <w:rsid w:val="00EB78C6"/>
    <w:rsid w:val="00EB7CAE"/>
    <w:rsid w:val="00EB7F15"/>
    <w:rsid w:val="00EC0927"/>
    <w:rsid w:val="00EC0D7E"/>
    <w:rsid w:val="00EC109E"/>
    <w:rsid w:val="00EC16BD"/>
    <w:rsid w:val="00EC198B"/>
    <w:rsid w:val="00EC293C"/>
    <w:rsid w:val="00EC29D6"/>
    <w:rsid w:val="00EC3839"/>
    <w:rsid w:val="00EC3B10"/>
    <w:rsid w:val="00EC3E05"/>
    <w:rsid w:val="00EC45AC"/>
    <w:rsid w:val="00EC619D"/>
    <w:rsid w:val="00EC6C2C"/>
    <w:rsid w:val="00EC6F74"/>
    <w:rsid w:val="00EC7410"/>
    <w:rsid w:val="00ED0A83"/>
    <w:rsid w:val="00ED110D"/>
    <w:rsid w:val="00ED201B"/>
    <w:rsid w:val="00ED2BF1"/>
    <w:rsid w:val="00ED3C44"/>
    <w:rsid w:val="00ED47FB"/>
    <w:rsid w:val="00ED4F84"/>
    <w:rsid w:val="00ED5629"/>
    <w:rsid w:val="00ED5A88"/>
    <w:rsid w:val="00ED5FAB"/>
    <w:rsid w:val="00ED64E9"/>
    <w:rsid w:val="00ED6ADA"/>
    <w:rsid w:val="00ED6D0B"/>
    <w:rsid w:val="00ED717D"/>
    <w:rsid w:val="00ED7395"/>
    <w:rsid w:val="00ED76A5"/>
    <w:rsid w:val="00ED787D"/>
    <w:rsid w:val="00ED7A0A"/>
    <w:rsid w:val="00EE1011"/>
    <w:rsid w:val="00EE1A9D"/>
    <w:rsid w:val="00EE298E"/>
    <w:rsid w:val="00EE357C"/>
    <w:rsid w:val="00EE3AB4"/>
    <w:rsid w:val="00EE3BA3"/>
    <w:rsid w:val="00EE4B62"/>
    <w:rsid w:val="00EE4C57"/>
    <w:rsid w:val="00EE550E"/>
    <w:rsid w:val="00EE553F"/>
    <w:rsid w:val="00EE567E"/>
    <w:rsid w:val="00EE57B8"/>
    <w:rsid w:val="00EE5EBE"/>
    <w:rsid w:val="00EE7657"/>
    <w:rsid w:val="00EF0629"/>
    <w:rsid w:val="00EF0789"/>
    <w:rsid w:val="00EF0C38"/>
    <w:rsid w:val="00EF0E21"/>
    <w:rsid w:val="00EF1743"/>
    <w:rsid w:val="00EF1C52"/>
    <w:rsid w:val="00EF378B"/>
    <w:rsid w:val="00EF3E92"/>
    <w:rsid w:val="00EF3F64"/>
    <w:rsid w:val="00EF5D02"/>
    <w:rsid w:val="00EF615A"/>
    <w:rsid w:val="00EF6200"/>
    <w:rsid w:val="00EF645D"/>
    <w:rsid w:val="00EF78B6"/>
    <w:rsid w:val="00F00CD2"/>
    <w:rsid w:val="00F01975"/>
    <w:rsid w:val="00F034FE"/>
    <w:rsid w:val="00F03506"/>
    <w:rsid w:val="00F03583"/>
    <w:rsid w:val="00F03C4B"/>
    <w:rsid w:val="00F03EBF"/>
    <w:rsid w:val="00F03F88"/>
    <w:rsid w:val="00F048A2"/>
    <w:rsid w:val="00F04922"/>
    <w:rsid w:val="00F04A06"/>
    <w:rsid w:val="00F05169"/>
    <w:rsid w:val="00F063B6"/>
    <w:rsid w:val="00F071D6"/>
    <w:rsid w:val="00F072D4"/>
    <w:rsid w:val="00F07A7A"/>
    <w:rsid w:val="00F10F88"/>
    <w:rsid w:val="00F117EB"/>
    <w:rsid w:val="00F11C25"/>
    <w:rsid w:val="00F1287B"/>
    <w:rsid w:val="00F1382A"/>
    <w:rsid w:val="00F139C5"/>
    <w:rsid w:val="00F13ACA"/>
    <w:rsid w:val="00F13C01"/>
    <w:rsid w:val="00F1407A"/>
    <w:rsid w:val="00F14516"/>
    <w:rsid w:val="00F14861"/>
    <w:rsid w:val="00F200CE"/>
    <w:rsid w:val="00F201AB"/>
    <w:rsid w:val="00F20923"/>
    <w:rsid w:val="00F20AD2"/>
    <w:rsid w:val="00F21334"/>
    <w:rsid w:val="00F225C5"/>
    <w:rsid w:val="00F22AE9"/>
    <w:rsid w:val="00F235C0"/>
    <w:rsid w:val="00F23EB9"/>
    <w:rsid w:val="00F2410D"/>
    <w:rsid w:val="00F24E01"/>
    <w:rsid w:val="00F25146"/>
    <w:rsid w:val="00F25595"/>
    <w:rsid w:val="00F258D4"/>
    <w:rsid w:val="00F25BC3"/>
    <w:rsid w:val="00F25BE1"/>
    <w:rsid w:val="00F265B5"/>
    <w:rsid w:val="00F26FD0"/>
    <w:rsid w:val="00F27816"/>
    <w:rsid w:val="00F27BCB"/>
    <w:rsid w:val="00F27C86"/>
    <w:rsid w:val="00F30B5F"/>
    <w:rsid w:val="00F322DA"/>
    <w:rsid w:val="00F32A52"/>
    <w:rsid w:val="00F3319C"/>
    <w:rsid w:val="00F33D61"/>
    <w:rsid w:val="00F34B85"/>
    <w:rsid w:val="00F35508"/>
    <w:rsid w:val="00F35CEC"/>
    <w:rsid w:val="00F36B68"/>
    <w:rsid w:val="00F37319"/>
    <w:rsid w:val="00F375A6"/>
    <w:rsid w:val="00F40593"/>
    <w:rsid w:val="00F411ED"/>
    <w:rsid w:val="00F41B57"/>
    <w:rsid w:val="00F42DAF"/>
    <w:rsid w:val="00F44197"/>
    <w:rsid w:val="00F4419A"/>
    <w:rsid w:val="00F45052"/>
    <w:rsid w:val="00F45E8F"/>
    <w:rsid w:val="00F4610C"/>
    <w:rsid w:val="00F467BE"/>
    <w:rsid w:val="00F473DF"/>
    <w:rsid w:val="00F50169"/>
    <w:rsid w:val="00F50AFC"/>
    <w:rsid w:val="00F519F0"/>
    <w:rsid w:val="00F51FFC"/>
    <w:rsid w:val="00F5206C"/>
    <w:rsid w:val="00F5346F"/>
    <w:rsid w:val="00F54A5A"/>
    <w:rsid w:val="00F54E05"/>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0BA3"/>
    <w:rsid w:val="00F72022"/>
    <w:rsid w:val="00F7245E"/>
    <w:rsid w:val="00F72A15"/>
    <w:rsid w:val="00F73220"/>
    <w:rsid w:val="00F73BE1"/>
    <w:rsid w:val="00F758E1"/>
    <w:rsid w:val="00F75FB0"/>
    <w:rsid w:val="00F769DD"/>
    <w:rsid w:val="00F76A4F"/>
    <w:rsid w:val="00F76F42"/>
    <w:rsid w:val="00F80317"/>
    <w:rsid w:val="00F80C5C"/>
    <w:rsid w:val="00F811D7"/>
    <w:rsid w:val="00F8369D"/>
    <w:rsid w:val="00F839AF"/>
    <w:rsid w:val="00F84D46"/>
    <w:rsid w:val="00F85B4C"/>
    <w:rsid w:val="00F86821"/>
    <w:rsid w:val="00F86DA2"/>
    <w:rsid w:val="00F879A8"/>
    <w:rsid w:val="00F90040"/>
    <w:rsid w:val="00F90CCE"/>
    <w:rsid w:val="00F9147F"/>
    <w:rsid w:val="00F92052"/>
    <w:rsid w:val="00F9372A"/>
    <w:rsid w:val="00F95286"/>
    <w:rsid w:val="00F95B72"/>
    <w:rsid w:val="00F9760B"/>
    <w:rsid w:val="00F97D65"/>
    <w:rsid w:val="00FA23D7"/>
    <w:rsid w:val="00FA2708"/>
    <w:rsid w:val="00FA2B1D"/>
    <w:rsid w:val="00FA392C"/>
    <w:rsid w:val="00FA4952"/>
    <w:rsid w:val="00FA5078"/>
    <w:rsid w:val="00FA5135"/>
    <w:rsid w:val="00FA52A7"/>
    <w:rsid w:val="00FA53E8"/>
    <w:rsid w:val="00FA649E"/>
    <w:rsid w:val="00FA6621"/>
    <w:rsid w:val="00FA6940"/>
    <w:rsid w:val="00FA7378"/>
    <w:rsid w:val="00FA7E36"/>
    <w:rsid w:val="00FB0031"/>
    <w:rsid w:val="00FB011E"/>
    <w:rsid w:val="00FB0A38"/>
    <w:rsid w:val="00FB12D9"/>
    <w:rsid w:val="00FB145A"/>
    <w:rsid w:val="00FB1C93"/>
    <w:rsid w:val="00FB2282"/>
    <w:rsid w:val="00FB23BB"/>
    <w:rsid w:val="00FB26D3"/>
    <w:rsid w:val="00FB3B58"/>
    <w:rsid w:val="00FB5BFF"/>
    <w:rsid w:val="00FB6FEE"/>
    <w:rsid w:val="00FB7600"/>
    <w:rsid w:val="00FB7CB4"/>
    <w:rsid w:val="00FB7D9C"/>
    <w:rsid w:val="00FB7E7A"/>
    <w:rsid w:val="00FC0801"/>
    <w:rsid w:val="00FC1D30"/>
    <w:rsid w:val="00FC22B4"/>
    <w:rsid w:val="00FC2383"/>
    <w:rsid w:val="00FC2605"/>
    <w:rsid w:val="00FC33A1"/>
    <w:rsid w:val="00FC364E"/>
    <w:rsid w:val="00FC3718"/>
    <w:rsid w:val="00FC5701"/>
    <w:rsid w:val="00FC5802"/>
    <w:rsid w:val="00FC701B"/>
    <w:rsid w:val="00FC7601"/>
    <w:rsid w:val="00FC766F"/>
    <w:rsid w:val="00FC7813"/>
    <w:rsid w:val="00FC78C2"/>
    <w:rsid w:val="00FD001C"/>
    <w:rsid w:val="00FD007A"/>
    <w:rsid w:val="00FD1393"/>
    <w:rsid w:val="00FD1D8E"/>
    <w:rsid w:val="00FD1EDF"/>
    <w:rsid w:val="00FD211E"/>
    <w:rsid w:val="00FD39A9"/>
    <w:rsid w:val="00FD3CF6"/>
    <w:rsid w:val="00FD56C3"/>
    <w:rsid w:val="00FD634F"/>
    <w:rsid w:val="00FD6921"/>
    <w:rsid w:val="00FD6BE6"/>
    <w:rsid w:val="00FD773F"/>
    <w:rsid w:val="00FD7BE9"/>
    <w:rsid w:val="00FD7CD7"/>
    <w:rsid w:val="00FE014C"/>
    <w:rsid w:val="00FE031F"/>
    <w:rsid w:val="00FE0601"/>
    <w:rsid w:val="00FE12D7"/>
    <w:rsid w:val="00FE1C0F"/>
    <w:rsid w:val="00FE28A6"/>
    <w:rsid w:val="00FE2928"/>
    <w:rsid w:val="00FE3EDD"/>
    <w:rsid w:val="00FE42D1"/>
    <w:rsid w:val="00FE52DE"/>
    <w:rsid w:val="00FE609A"/>
    <w:rsid w:val="00FE6959"/>
    <w:rsid w:val="00FE7521"/>
    <w:rsid w:val="00FF03EF"/>
    <w:rsid w:val="00FF0972"/>
    <w:rsid w:val="00FF1455"/>
    <w:rsid w:val="00FF19B8"/>
    <w:rsid w:val="00FF19D6"/>
    <w:rsid w:val="00FF1DDF"/>
    <w:rsid w:val="00FF205D"/>
    <w:rsid w:val="00FF2D12"/>
    <w:rsid w:val="00FF2E2E"/>
    <w:rsid w:val="00FF3458"/>
    <w:rsid w:val="00FF34FA"/>
    <w:rsid w:val="00FF4C70"/>
    <w:rsid w:val="00FF4C71"/>
    <w:rsid w:val="00FF5255"/>
    <w:rsid w:val="00FF57CD"/>
    <w:rsid w:val="00FF5C75"/>
    <w:rsid w:val="00FF631D"/>
    <w:rsid w:val="00FF6403"/>
    <w:rsid w:val="00FF6751"/>
    <w:rsid w:val="00FF69FA"/>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oNotEmbedSmartTags/>
  <w:decimalSymbol w:val="."/>
  <w:listSeparator w:val=","/>
  <w14:docId w14:val="1565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792C2B"/>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25"/>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B36331"/>
    <w:pPr>
      <w:ind w:left="720" w:hanging="720"/>
    </w:pPr>
    <w:rPr>
      <w:rFonts w:cs="Arial"/>
      <w:noProof/>
    </w:rPr>
  </w:style>
  <w:style w:type="character" w:customStyle="1" w:styleId="EndNoteBibliographyChar">
    <w:name w:val="EndNote Bibliography Char"/>
    <w:basedOn w:val="DefaultParagraphFont"/>
    <w:link w:val="EndNoteBibliography"/>
    <w:rsid w:val="00B36331"/>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0"/>
      </w:numPr>
    </w:pPr>
  </w:style>
  <w:style w:type="numbering" w:customStyle="1" w:styleId="StyleBulletedCourierNewLeft075Hanging025">
    <w:name w:val="Style Bulleted Courier New Left:  0.75&quot; Hanging:  0.25&quot;"/>
    <w:basedOn w:val="NoList"/>
    <w:rsid w:val="00ED5FAB"/>
    <w:pPr>
      <w:numPr>
        <w:numId w:val="16"/>
      </w:numPr>
    </w:pPr>
  </w:style>
  <w:style w:type="numbering" w:customStyle="1" w:styleId="StyleBulletedSymbolsymbolBoldLeft05Hanging025">
    <w:name w:val="Style Bulleted Symbol (symbol) Bold Left:  0.5&quot; Hanging:  0.25&quot;"/>
    <w:basedOn w:val="NoList"/>
    <w:rsid w:val="0024156A"/>
    <w:pPr>
      <w:numPr>
        <w:numId w:val="17"/>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18"/>
      </w:numPr>
    </w:pPr>
  </w:style>
  <w:style w:type="numbering" w:customStyle="1" w:styleId="StyleBulletedSymbolsymbolBoldLeft0Hanging01">
    <w:name w:val="Style Bulleted Symbol (symbol) Bold Left:  0&quot; Hanging:  0.1&quot;"/>
    <w:basedOn w:val="NoList"/>
    <w:rsid w:val="000D2B34"/>
    <w:pPr>
      <w:numPr>
        <w:numId w:val="19"/>
      </w:numPr>
    </w:pPr>
  </w:style>
  <w:style w:type="numbering" w:customStyle="1" w:styleId="StyleBulletedSymbolsymbolBoldLeft0Hanging011">
    <w:name w:val="Style Bulleted Symbol (symbol) Bold Left:  0&quot; Hanging:  0.1&quot;1"/>
    <w:basedOn w:val="NoList"/>
    <w:rsid w:val="006842E9"/>
    <w:pPr>
      <w:numPr>
        <w:numId w:val="20"/>
      </w:numPr>
    </w:pPr>
  </w:style>
  <w:style w:type="numbering" w:customStyle="1" w:styleId="StyleBulletedWingdingssymbolBoldLeft025Hanging0">
    <w:name w:val="Style Bulleted Wingdings (symbol) Bold Left:  0.25&quot; Hanging:  0..."/>
    <w:basedOn w:val="NoList"/>
    <w:rsid w:val="006842E9"/>
    <w:pPr>
      <w:numPr>
        <w:numId w:val="21"/>
      </w:numPr>
    </w:pPr>
  </w:style>
  <w:style w:type="numbering" w:customStyle="1" w:styleId="StyleBulletedWingdingssymbolLeft-002Hanging013">
    <w:name w:val="Style Bulleted Wingdings (symbol) Left:  -0.02&quot; Hanging:  0.13&quot;"/>
    <w:basedOn w:val="NoList"/>
    <w:rsid w:val="00EE553F"/>
    <w:pPr>
      <w:numPr>
        <w:numId w:val="22"/>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23"/>
      </w:numPr>
    </w:pPr>
  </w:style>
  <w:style w:type="numbering" w:customStyle="1" w:styleId="StyleStyleBulletedSymbolsymbolLeft0Hanging015O">
    <w:name w:val="Style Style Bulleted Symbol (symbol) Left:  0.&quot; Hanging:  0.15&quot; + O..."/>
    <w:basedOn w:val="NoList"/>
    <w:rsid w:val="00E84CA3"/>
    <w:pPr>
      <w:numPr>
        <w:numId w:val="24"/>
      </w:numPr>
    </w:pPr>
  </w:style>
  <w:style w:type="numbering" w:customStyle="1" w:styleId="StyleBulletedWingdingssymbolLeft00Hanging15">
    <w:name w:val="Style Bulleted Wingdings (symbol) Left:  0.0&quot; Hanging:  .15&quot;"/>
    <w:basedOn w:val="NoList"/>
    <w:rsid w:val="00814419"/>
    <w:pPr>
      <w:numPr>
        <w:numId w:val="26"/>
      </w:numPr>
    </w:pPr>
  </w:style>
  <w:style w:type="numbering" w:customStyle="1" w:styleId="StyleBulletedWingdingssymbolLeft05Hanging0251">
    <w:name w:val="Style Bulleted Wingdings (symbol) Left:  0.5&quot; Hanging:  0.25&quot;1"/>
    <w:basedOn w:val="NoList"/>
    <w:rsid w:val="00814419"/>
    <w:pPr>
      <w:numPr>
        <w:numId w:val="27"/>
      </w:numPr>
    </w:pPr>
  </w:style>
  <w:style w:type="numbering" w:customStyle="1" w:styleId="StyleStyleBulletedWingdingssymbolLeft05Hanging025">
    <w:name w:val="Style Style Bulleted Wingdings (symbol) Left:  0.5&quot; Hanging:  0.25&quot;..."/>
    <w:basedOn w:val="NoList"/>
    <w:rsid w:val="00814419"/>
    <w:pPr>
      <w:numPr>
        <w:numId w:val="28"/>
      </w:numPr>
    </w:pPr>
  </w:style>
  <w:style w:type="numbering" w:customStyle="1" w:styleId="StyleOutlinenumberedWingdingssymbolBoldLeft0Hangin">
    <w:name w:val="Style Outline numbered Wingdings (symbol) Bold Left:  0&quot; Hangin..."/>
    <w:basedOn w:val="NoList"/>
    <w:rsid w:val="00B147A1"/>
    <w:pPr>
      <w:numPr>
        <w:numId w:val="29"/>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E449A7"/>
    <w:rPr>
      <w:color w:val="2B579A"/>
      <w:shd w:val="clear" w:color="auto" w:fill="E6E6E6"/>
    </w:rPr>
  </w:style>
  <w:style w:type="character" w:styleId="Mention">
    <w:name w:val="Mention"/>
    <w:basedOn w:val="DefaultParagraphFont"/>
    <w:uiPriority w:val="99"/>
    <w:semiHidden/>
    <w:unhideWhenUsed/>
    <w:rsid w:val="00C91FB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328889">
      <w:bodyDiv w:val="1"/>
      <w:marLeft w:val="0"/>
      <w:marRight w:val="0"/>
      <w:marTop w:val="0"/>
      <w:marBottom w:val="0"/>
      <w:divBdr>
        <w:top w:val="none" w:sz="0" w:space="0" w:color="auto"/>
        <w:left w:val="none" w:sz="0" w:space="0" w:color="auto"/>
        <w:bottom w:val="none" w:sz="0" w:space="0" w:color="auto"/>
        <w:right w:val="none" w:sz="0" w:space="0" w:color="auto"/>
      </w:divBdr>
    </w:div>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proquest.umi.com/pqdweb?did=1445041221&amp;Fmt=7&amp;clientId=14884&amp;RQT=309&amp;VName=PQD"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brainyquote.com"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irstlightgroup.com/Resources-Presentations/MPS529%20Strategic%20Management/Tempates/Weighed%20Decision%20Matrix%20Tool%2010-22-15.xlsx" TargetMode="External"/><Relationship Id="rId5" Type="http://schemas.openxmlformats.org/officeDocument/2006/relationships/webSettings" Target="webSettings.xml"/><Relationship Id="rId15" Type="http://schemas.openxmlformats.org/officeDocument/2006/relationships/hyperlink" Target="http://ccss.jhu.edu/?page_id=61&amp;did=249" TargetMode="External"/><Relationship Id="rId10" Type="http://schemas.openxmlformats.org/officeDocument/2006/relationships/hyperlink" Target="http://www.sba.gov"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census.gov" TargetMode="External"/><Relationship Id="rId14" Type="http://schemas.openxmlformats.org/officeDocument/2006/relationships/hyperlink" Target="http://www.nptimes.com/Jun02/npt3.html"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AF61DE-A4F3-4B8A-A39B-B9125809C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2486</Words>
  <Characters>66555</Characters>
  <Application>Microsoft Office Word</Application>
  <DocSecurity>0</DocSecurity>
  <Lines>1848</Lines>
  <Paragraphs>9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4-30T23:26:00Z</dcterms:created>
  <dcterms:modified xsi:type="dcterms:W3CDTF">2017-04-30T23:29:00Z</dcterms:modified>
</cp:coreProperties>
</file>